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7FC6E75F">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proofErr w:type="gramStart"/>
      <w:r w:rsidRPr="00B67533">
        <w:rPr>
          <w:rFonts w:hint="eastAsia"/>
          <w:b/>
          <w:bCs/>
          <w:color w:val="EE0000"/>
          <w:sz w:val="48"/>
          <w:szCs w:val="48"/>
        </w:rPr>
        <w:t>可供性實現</w:t>
      </w:r>
      <w:proofErr w:type="gramEnd"/>
      <w:r w:rsidRPr="00B67533">
        <w:rPr>
          <w:rFonts w:hint="eastAsia"/>
          <w:b/>
          <w:bCs/>
          <w:color w:val="EE0000"/>
          <w:sz w:val="48"/>
          <w:szCs w:val="48"/>
        </w:rPr>
        <w:t>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0137177"/>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w:t>
      </w:r>
      <w:proofErr w:type="gramStart"/>
      <w:r w:rsidR="00503AAE" w:rsidRPr="00503AAE">
        <w:t>新冠肺炎疫</w:t>
      </w:r>
      <w:proofErr w:type="gramEnd"/>
      <w:r w:rsidR="00503AAE" w:rsidRPr="00503AAE">
        <w:t>情</w:t>
      </w:r>
      <w:r w:rsidR="00503AAE">
        <w:rPr>
          <w:rFonts w:hint="eastAsia"/>
        </w:rPr>
        <w:t>導致</w:t>
      </w:r>
      <w:r w:rsidR="00503AAE" w:rsidRPr="00503AAE">
        <w:t>全球</w:t>
      </w:r>
      <w:proofErr w:type="gramStart"/>
      <w:r w:rsidR="00503AAE" w:rsidRPr="00503AAE">
        <w:t>供應鏈</w:t>
      </w:r>
      <w:r w:rsidR="003052C4">
        <w:rPr>
          <w:rFonts w:hint="eastAsia"/>
        </w:rPr>
        <w:t>不穩定</w:t>
      </w:r>
      <w:proofErr w:type="gramEnd"/>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proofErr w:type="spellStart"/>
      <w:r w:rsidR="002C4C91">
        <w:rPr>
          <w:rFonts w:hint="eastAsia"/>
        </w:rPr>
        <w:t>Frontier</w:t>
      </w:r>
      <w:r w:rsidR="00A0472E">
        <w:rPr>
          <w:rFonts w:hint="eastAsia"/>
        </w:rPr>
        <w:t>.cool</w:t>
      </w:r>
      <w:proofErr w:type="spellEnd"/>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w:t>
      </w:r>
      <w:proofErr w:type="gramStart"/>
      <w:r w:rsidRPr="00290168">
        <w:rPr>
          <w:rFonts w:hint="eastAsia"/>
        </w:rPr>
        <w:t>可供性與</w:t>
      </w:r>
      <w:proofErr w:type="gramEnd"/>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proofErr w:type="gramStart"/>
      <w:r w:rsidR="00CB035D" w:rsidRPr="00290168">
        <w:rPr>
          <w:rFonts w:hint="eastAsia"/>
        </w:rPr>
        <w:t>可供性與</w:t>
      </w:r>
      <w:proofErr w:type="gramEnd"/>
      <w:r w:rsidR="00CB035D">
        <w:rPr>
          <w:rFonts w:hint="eastAsia"/>
        </w:rPr>
        <w:t>雙元</w:t>
      </w:r>
      <w:proofErr w:type="gramStart"/>
      <w:r w:rsidR="00CB035D" w:rsidRPr="00290168">
        <w:rPr>
          <w:rFonts w:hint="eastAsia"/>
        </w:rPr>
        <w:t>可供性實</w:t>
      </w:r>
      <w:r w:rsidR="00CB035D">
        <w:rPr>
          <w:rFonts w:hint="eastAsia"/>
        </w:rPr>
        <w:t>現</w:t>
      </w:r>
      <w:proofErr w:type="gramEnd"/>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w:t>
      </w:r>
      <w:proofErr w:type="gramStart"/>
      <w:r w:rsidR="0070465A" w:rsidRPr="0070465A">
        <w:t>可供性</w:t>
      </w:r>
      <w:proofErr w:type="gramEnd"/>
      <w:r w:rsidR="0070465A" w:rsidRPr="0070465A">
        <w:t>、</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2" w:name="_Toc200137178"/>
      <w:r>
        <w:rPr>
          <w:rFonts w:hint="eastAsia"/>
        </w:rPr>
        <w:lastRenderedPageBreak/>
        <w:t>Abstract</w:t>
      </w:r>
      <w:bookmarkEnd w:id="2"/>
    </w:p>
    <w:p w14:paraId="1719DAD6" w14:textId="77777777" w:rsidR="007B21C5" w:rsidRPr="00F867A2" w:rsidRDefault="007B21C5" w:rsidP="007B21C5">
      <w:pPr>
        <w:pStyle w:val="15"/>
        <w:ind w:firstLine="480"/>
      </w:pPr>
      <w:r w:rsidRPr="00F867A2">
        <w:t xml:space="preserve">Amid the accelerated rise of AI, semiconductors, and advanced manufacturing, Taiwan’s textile industry faces increasing marginalization and digital transformation pressure. This study examines the development of the digital innovation platform </w:t>
      </w:r>
      <w:proofErr w:type="spellStart"/>
      <w:r w:rsidRPr="00F867A2">
        <w:t>Frontier.cool</w:t>
      </w:r>
      <w:proofErr w:type="spellEnd"/>
      <w:r w:rsidRPr="00F867A2">
        <w:t>,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3" w:name="_Toc200137179"/>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52C499" w14:textId="0D6DBCFC" w:rsidR="005478BD"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0137177" w:history="1">
            <w:r w:rsidR="005478BD" w:rsidRPr="0035008A">
              <w:rPr>
                <w:rStyle w:val="af2"/>
                <w:rFonts w:hint="eastAsia"/>
                <w:noProof/>
              </w:rPr>
              <w:t>摘要</w:t>
            </w:r>
            <w:r w:rsidR="005478BD">
              <w:rPr>
                <w:noProof/>
                <w:webHidden/>
              </w:rPr>
              <w:tab/>
            </w:r>
            <w:r w:rsidR="005478BD">
              <w:rPr>
                <w:noProof/>
                <w:webHidden/>
              </w:rPr>
              <w:fldChar w:fldCharType="begin"/>
            </w:r>
            <w:r w:rsidR="005478BD">
              <w:rPr>
                <w:noProof/>
                <w:webHidden/>
              </w:rPr>
              <w:instrText xml:space="preserve"> PAGEREF _Toc200137177 \h </w:instrText>
            </w:r>
            <w:r w:rsidR="005478BD">
              <w:rPr>
                <w:noProof/>
                <w:webHidden/>
              </w:rPr>
            </w:r>
            <w:r w:rsidR="005478BD">
              <w:rPr>
                <w:noProof/>
                <w:webHidden/>
              </w:rPr>
              <w:fldChar w:fldCharType="separate"/>
            </w:r>
            <w:r w:rsidR="005478BD">
              <w:rPr>
                <w:noProof/>
                <w:webHidden/>
              </w:rPr>
              <w:t>2</w:t>
            </w:r>
            <w:r w:rsidR="005478BD">
              <w:rPr>
                <w:noProof/>
                <w:webHidden/>
              </w:rPr>
              <w:fldChar w:fldCharType="end"/>
            </w:r>
          </w:hyperlink>
        </w:p>
        <w:p w14:paraId="004CDC7B" w14:textId="4C7EC4BC" w:rsidR="005478BD" w:rsidRDefault="005478BD">
          <w:pPr>
            <w:pStyle w:val="11"/>
            <w:tabs>
              <w:tab w:val="right" w:leader="dot" w:pos="8296"/>
            </w:tabs>
            <w:ind w:firstLine="480"/>
            <w:rPr>
              <w:rFonts w:asciiTheme="minorHAnsi" w:eastAsiaTheme="minorEastAsia" w:hAnsiTheme="minorHAnsi"/>
              <w:noProof/>
            </w:rPr>
          </w:pPr>
          <w:hyperlink w:anchor="_Toc200137178" w:history="1">
            <w:r w:rsidRPr="0035008A">
              <w:rPr>
                <w:rStyle w:val="af2"/>
                <w:noProof/>
              </w:rPr>
              <w:t>Abstract</w:t>
            </w:r>
            <w:r>
              <w:rPr>
                <w:noProof/>
                <w:webHidden/>
              </w:rPr>
              <w:tab/>
            </w:r>
            <w:r>
              <w:rPr>
                <w:noProof/>
                <w:webHidden/>
              </w:rPr>
              <w:fldChar w:fldCharType="begin"/>
            </w:r>
            <w:r>
              <w:rPr>
                <w:noProof/>
                <w:webHidden/>
              </w:rPr>
              <w:instrText xml:space="preserve"> PAGEREF _Toc200137178 \h </w:instrText>
            </w:r>
            <w:r>
              <w:rPr>
                <w:noProof/>
                <w:webHidden/>
              </w:rPr>
            </w:r>
            <w:r>
              <w:rPr>
                <w:noProof/>
                <w:webHidden/>
              </w:rPr>
              <w:fldChar w:fldCharType="separate"/>
            </w:r>
            <w:r>
              <w:rPr>
                <w:noProof/>
                <w:webHidden/>
              </w:rPr>
              <w:t>3</w:t>
            </w:r>
            <w:r>
              <w:rPr>
                <w:noProof/>
                <w:webHidden/>
              </w:rPr>
              <w:fldChar w:fldCharType="end"/>
            </w:r>
          </w:hyperlink>
        </w:p>
        <w:p w14:paraId="1FB30552" w14:textId="7443E96D" w:rsidR="005478BD" w:rsidRDefault="005478BD">
          <w:pPr>
            <w:pStyle w:val="11"/>
            <w:tabs>
              <w:tab w:val="right" w:leader="dot" w:pos="8296"/>
            </w:tabs>
            <w:ind w:firstLine="480"/>
            <w:rPr>
              <w:rFonts w:asciiTheme="minorHAnsi" w:eastAsiaTheme="minorEastAsia" w:hAnsiTheme="minorHAnsi"/>
              <w:noProof/>
            </w:rPr>
          </w:pPr>
          <w:hyperlink w:anchor="_Toc200137179" w:history="1">
            <w:r w:rsidRPr="0035008A">
              <w:rPr>
                <w:rStyle w:val="af2"/>
                <w:rFonts w:hint="eastAsia"/>
                <w:noProof/>
              </w:rPr>
              <w:t>致謝</w:t>
            </w:r>
            <w:r>
              <w:rPr>
                <w:noProof/>
                <w:webHidden/>
              </w:rPr>
              <w:tab/>
            </w:r>
            <w:r>
              <w:rPr>
                <w:noProof/>
                <w:webHidden/>
              </w:rPr>
              <w:fldChar w:fldCharType="begin"/>
            </w:r>
            <w:r>
              <w:rPr>
                <w:noProof/>
                <w:webHidden/>
              </w:rPr>
              <w:instrText xml:space="preserve"> PAGEREF _Toc200137179 \h </w:instrText>
            </w:r>
            <w:r>
              <w:rPr>
                <w:noProof/>
                <w:webHidden/>
              </w:rPr>
            </w:r>
            <w:r>
              <w:rPr>
                <w:noProof/>
                <w:webHidden/>
              </w:rPr>
              <w:fldChar w:fldCharType="separate"/>
            </w:r>
            <w:r>
              <w:rPr>
                <w:noProof/>
                <w:webHidden/>
              </w:rPr>
              <w:t>4</w:t>
            </w:r>
            <w:r>
              <w:rPr>
                <w:noProof/>
                <w:webHidden/>
              </w:rPr>
              <w:fldChar w:fldCharType="end"/>
            </w:r>
          </w:hyperlink>
        </w:p>
        <w:p w14:paraId="31DFDBD4" w14:textId="0E812D92" w:rsidR="005478BD" w:rsidRDefault="005478BD">
          <w:pPr>
            <w:pStyle w:val="11"/>
            <w:tabs>
              <w:tab w:val="right" w:leader="dot" w:pos="8296"/>
            </w:tabs>
            <w:ind w:firstLine="480"/>
            <w:rPr>
              <w:rFonts w:asciiTheme="minorHAnsi" w:eastAsiaTheme="minorEastAsia" w:hAnsiTheme="minorHAnsi"/>
              <w:noProof/>
            </w:rPr>
          </w:pPr>
          <w:hyperlink w:anchor="_Toc200137180" w:history="1">
            <w:r w:rsidRPr="0035008A">
              <w:rPr>
                <w:rStyle w:val="af2"/>
                <w:rFonts w:hint="eastAsia"/>
                <w:noProof/>
              </w:rPr>
              <w:t>第一章、緒論</w:t>
            </w:r>
            <w:r>
              <w:rPr>
                <w:noProof/>
                <w:webHidden/>
              </w:rPr>
              <w:tab/>
            </w:r>
            <w:r>
              <w:rPr>
                <w:noProof/>
                <w:webHidden/>
              </w:rPr>
              <w:fldChar w:fldCharType="begin"/>
            </w:r>
            <w:r>
              <w:rPr>
                <w:noProof/>
                <w:webHidden/>
              </w:rPr>
              <w:instrText xml:space="preserve"> PAGEREF _Toc200137180 \h </w:instrText>
            </w:r>
            <w:r>
              <w:rPr>
                <w:noProof/>
                <w:webHidden/>
              </w:rPr>
            </w:r>
            <w:r>
              <w:rPr>
                <w:noProof/>
                <w:webHidden/>
              </w:rPr>
              <w:fldChar w:fldCharType="separate"/>
            </w:r>
            <w:r>
              <w:rPr>
                <w:noProof/>
                <w:webHidden/>
              </w:rPr>
              <w:t>11</w:t>
            </w:r>
            <w:r>
              <w:rPr>
                <w:noProof/>
                <w:webHidden/>
              </w:rPr>
              <w:fldChar w:fldCharType="end"/>
            </w:r>
          </w:hyperlink>
        </w:p>
        <w:p w14:paraId="74012F5A" w14:textId="6EEBA000" w:rsidR="005478BD" w:rsidRDefault="005478BD">
          <w:pPr>
            <w:pStyle w:val="21"/>
            <w:tabs>
              <w:tab w:val="right" w:leader="dot" w:pos="8296"/>
            </w:tabs>
            <w:ind w:firstLine="480"/>
            <w:rPr>
              <w:rFonts w:asciiTheme="minorHAnsi" w:eastAsiaTheme="minorEastAsia" w:hAnsiTheme="minorHAnsi"/>
              <w:noProof/>
            </w:rPr>
          </w:pPr>
          <w:hyperlink w:anchor="_Toc200137181" w:history="1">
            <w:r w:rsidRPr="0035008A">
              <w:rPr>
                <w:rStyle w:val="af2"/>
                <w:noProof/>
              </w:rPr>
              <w:t xml:space="preserve">1.1 </w:t>
            </w:r>
            <w:r w:rsidRPr="0035008A">
              <w:rPr>
                <w:rStyle w:val="af2"/>
                <w:rFonts w:hint="eastAsia"/>
                <w:noProof/>
              </w:rPr>
              <w:t>研究背景與動機</w:t>
            </w:r>
            <w:r>
              <w:rPr>
                <w:noProof/>
                <w:webHidden/>
              </w:rPr>
              <w:tab/>
            </w:r>
            <w:r>
              <w:rPr>
                <w:noProof/>
                <w:webHidden/>
              </w:rPr>
              <w:fldChar w:fldCharType="begin"/>
            </w:r>
            <w:r>
              <w:rPr>
                <w:noProof/>
                <w:webHidden/>
              </w:rPr>
              <w:instrText xml:space="preserve"> PAGEREF _Toc200137181 \h </w:instrText>
            </w:r>
            <w:r>
              <w:rPr>
                <w:noProof/>
                <w:webHidden/>
              </w:rPr>
            </w:r>
            <w:r>
              <w:rPr>
                <w:noProof/>
                <w:webHidden/>
              </w:rPr>
              <w:fldChar w:fldCharType="separate"/>
            </w:r>
            <w:r>
              <w:rPr>
                <w:noProof/>
                <w:webHidden/>
              </w:rPr>
              <w:t>11</w:t>
            </w:r>
            <w:r>
              <w:rPr>
                <w:noProof/>
                <w:webHidden/>
              </w:rPr>
              <w:fldChar w:fldCharType="end"/>
            </w:r>
          </w:hyperlink>
        </w:p>
        <w:p w14:paraId="6C8279A4" w14:textId="462B1C74" w:rsidR="005478BD" w:rsidRDefault="005478BD">
          <w:pPr>
            <w:pStyle w:val="21"/>
            <w:tabs>
              <w:tab w:val="right" w:leader="dot" w:pos="8296"/>
            </w:tabs>
            <w:ind w:firstLine="480"/>
            <w:rPr>
              <w:rFonts w:asciiTheme="minorHAnsi" w:eastAsiaTheme="minorEastAsia" w:hAnsiTheme="minorHAnsi"/>
              <w:noProof/>
            </w:rPr>
          </w:pPr>
          <w:hyperlink w:anchor="_Toc200137182" w:history="1">
            <w:r w:rsidRPr="0035008A">
              <w:rPr>
                <w:rStyle w:val="af2"/>
                <w:noProof/>
              </w:rPr>
              <w:t xml:space="preserve">1.2 </w:t>
            </w:r>
            <w:r w:rsidRPr="0035008A">
              <w:rPr>
                <w:rStyle w:val="af2"/>
                <w:rFonts w:hint="eastAsia"/>
                <w:noProof/>
              </w:rPr>
              <w:t>研究問題與目的</w:t>
            </w:r>
            <w:r>
              <w:rPr>
                <w:noProof/>
                <w:webHidden/>
              </w:rPr>
              <w:tab/>
            </w:r>
            <w:r>
              <w:rPr>
                <w:noProof/>
                <w:webHidden/>
              </w:rPr>
              <w:fldChar w:fldCharType="begin"/>
            </w:r>
            <w:r>
              <w:rPr>
                <w:noProof/>
                <w:webHidden/>
              </w:rPr>
              <w:instrText xml:space="preserve"> PAGEREF _Toc200137182 \h </w:instrText>
            </w:r>
            <w:r>
              <w:rPr>
                <w:noProof/>
                <w:webHidden/>
              </w:rPr>
            </w:r>
            <w:r>
              <w:rPr>
                <w:noProof/>
                <w:webHidden/>
              </w:rPr>
              <w:fldChar w:fldCharType="separate"/>
            </w:r>
            <w:r>
              <w:rPr>
                <w:noProof/>
                <w:webHidden/>
              </w:rPr>
              <w:t>14</w:t>
            </w:r>
            <w:r>
              <w:rPr>
                <w:noProof/>
                <w:webHidden/>
              </w:rPr>
              <w:fldChar w:fldCharType="end"/>
            </w:r>
          </w:hyperlink>
        </w:p>
        <w:p w14:paraId="648182C9" w14:textId="3F21D4A0" w:rsidR="005478BD" w:rsidRDefault="005478BD">
          <w:pPr>
            <w:pStyle w:val="21"/>
            <w:tabs>
              <w:tab w:val="right" w:leader="dot" w:pos="8296"/>
            </w:tabs>
            <w:ind w:firstLine="480"/>
            <w:rPr>
              <w:rFonts w:asciiTheme="minorHAnsi" w:eastAsiaTheme="minorEastAsia" w:hAnsiTheme="minorHAnsi"/>
              <w:noProof/>
            </w:rPr>
          </w:pPr>
          <w:hyperlink w:anchor="_Toc200137183" w:history="1">
            <w:r w:rsidRPr="0035008A">
              <w:rPr>
                <w:rStyle w:val="af2"/>
                <w:noProof/>
              </w:rPr>
              <w:t xml:space="preserve">1.3 </w:t>
            </w:r>
            <w:r w:rsidRPr="0035008A">
              <w:rPr>
                <w:rStyle w:val="af2"/>
                <w:rFonts w:hint="eastAsia"/>
                <w:noProof/>
              </w:rPr>
              <w:t>研究範圍與流程</w:t>
            </w:r>
            <w:r>
              <w:rPr>
                <w:noProof/>
                <w:webHidden/>
              </w:rPr>
              <w:tab/>
            </w:r>
            <w:r>
              <w:rPr>
                <w:noProof/>
                <w:webHidden/>
              </w:rPr>
              <w:fldChar w:fldCharType="begin"/>
            </w:r>
            <w:r>
              <w:rPr>
                <w:noProof/>
                <w:webHidden/>
              </w:rPr>
              <w:instrText xml:space="preserve"> PAGEREF _Toc200137183 \h </w:instrText>
            </w:r>
            <w:r>
              <w:rPr>
                <w:noProof/>
                <w:webHidden/>
              </w:rPr>
            </w:r>
            <w:r>
              <w:rPr>
                <w:noProof/>
                <w:webHidden/>
              </w:rPr>
              <w:fldChar w:fldCharType="separate"/>
            </w:r>
            <w:r>
              <w:rPr>
                <w:noProof/>
                <w:webHidden/>
              </w:rPr>
              <w:t>15</w:t>
            </w:r>
            <w:r>
              <w:rPr>
                <w:noProof/>
                <w:webHidden/>
              </w:rPr>
              <w:fldChar w:fldCharType="end"/>
            </w:r>
          </w:hyperlink>
        </w:p>
        <w:p w14:paraId="57833CBF" w14:textId="27456167" w:rsidR="005478BD" w:rsidRDefault="005478BD">
          <w:pPr>
            <w:pStyle w:val="21"/>
            <w:tabs>
              <w:tab w:val="right" w:leader="dot" w:pos="8296"/>
            </w:tabs>
            <w:ind w:firstLine="480"/>
            <w:rPr>
              <w:rFonts w:asciiTheme="minorHAnsi" w:eastAsiaTheme="minorEastAsia" w:hAnsiTheme="minorHAnsi"/>
              <w:noProof/>
            </w:rPr>
          </w:pPr>
          <w:hyperlink w:anchor="_Toc200137184" w:history="1">
            <w:r w:rsidRPr="0035008A">
              <w:rPr>
                <w:rStyle w:val="af2"/>
                <w:noProof/>
              </w:rPr>
              <w:t xml:space="preserve">1.4 </w:t>
            </w:r>
            <w:r w:rsidRPr="0035008A">
              <w:rPr>
                <w:rStyle w:val="af2"/>
                <w:rFonts w:hint="eastAsia"/>
                <w:noProof/>
              </w:rPr>
              <w:t>論文架構</w:t>
            </w:r>
            <w:r>
              <w:rPr>
                <w:noProof/>
                <w:webHidden/>
              </w:rPr>
              <w:tab/>
            </w:r>
            <w:r>
              <w:rPr>
                <w:noProof/>
                <w:webHidden/>
              </w:rPr>
              <w:fldChar w:fldCharType="begin"/>
            </w:r>
            <w:r>
              <w:rPr>
                <w:noProof/>
                <w:webHidden/>
              </w:rPr>
              <w:instrText xml:space="preserve"> PAGEREF _Toc200137184 \h </w:instrText>
            </w:r>
            <w:r>
              <w:rPr>
                <w:noProof/>
                <w:webHidden/>
              </w:rPr>
            </w:r>
            <w:r>
              <w:rPr>
                <w:noProof/>
                <w:webHidden/>
              </w:rPr>
              <w:fldChar w:fldCharType="separate"/>
            </w:r>
            <w:r>
              <w:rPr>
                <w:noProof/>
                <w:webHidden/>
              </w:rPr>
              <w:t>18</w:t>
            </w:r>
            <w:r>
              <w:rPr>
                <w:noProof/>
                <w:webHidden/>
              </w:rPr>
              <w:fldChar w:fldCharType="end"/>
            </w:r>
          </w:hyperlink>
        </w:p>
        <w:p w14:paraId="60BE6285" w14:textId="1191C2F3" w:rsidR="005478BD" w:rsidRDefault="005478BD">
          <w:pPr>
            <w:pStyle w:val="11"/>
            <w:tabs>
              <w:tab w:val="right" w:leader="dot" w:pos="8296"/>
            </w:tabs>
            <w:ind w:firstLine="480"/>
            <w:rPr>
              <w:rFonts w:asciiTheme="minorHAnsi" w:eastAsiaTheme="minorEastAsia" w:hAnsiTheme="minorHAnsi"/>
              <w:noProof/>
            </w:rPr>
          </w:pPr>
          <w:hyperlink w:anchor="_Toc200137185" w:history="1">
            <w:r w:rsidRPr="0035008A">
              <w:rPr>
                <w:rStyle w:val="af2"/>
                <w:rFonts w:hint="eastAsia"/>
                <w:noProof/>
              </w:rPr>
              <w:t>第二章、文獻探討</w:t>
            </w:r>
            <w:r>
              <w:rPr>
                <w:noProof/>
                <w:webHidden/>
              </w:rPr>
              <w:tab/>
            </w:r>
            <w:r>
              <w:rPr>
                <w:noProof/>
                <w:webHidden/>
              </w:rPr>
              <w:fldChar w:fldCharType="begin"/>
            </w:r>
            <w:r>
              <w:rPr>
                <w:noProof/>
                <w:webHidden/>
              </w:rPr>
              <w:instrText xml:space="preserve"> PAGEREF _Toc200137185 \h </w:instrText>
            </w:r>
            <w:r>
              <w:rPr>
                <w:noProof/>
                <w:webHidden/>
              </w:rPr>
            </w:r>
            <w:r>
              <w:rPr>
                <w:noProof/>
                <w:webHidden/>
              </w:rPr>
              <w:fldChar w:fldCharType="separate"/>
            </w:r>
            <w:r>
              <w:rPr>
                <w:noProof/>
                <w:webHidden/>
              </w:rPr>
              <w:t>19</w:t>
            </w:r>
            <w:r>
              <w:rPr>
                <w:noProof/>
                <w:webHidden/>
              </w:rPr>
              <w:fldChar w:fldCharType="end"/>
            </w:r>
          </w:hyperlink>
        </w:p>
        <w:p w14:paraId="02D6812E" w14:textId="6BE399D1" w:rsidR="005478BD" w:rsidRDefault="005478BD">
          <w:pPr>
            <w:pStyle w:val="21"/>
            <w:tabs>
              <w:tab w:val="right" w:leader="dot" w:pos="8296"/>
            </w:tabs>
            <w:ind w:firstLine="480"/>
            <w:rPr>
              <w:rFonts w:asciiTheme="minorHAnsi" w:eastAsiaTheme="minorEastAsia" w:hAnsiTheme="minorHAnsi"/>
              <w:noProof/>
            </w:rPr>
          </w:pPr>
          <w:hyperlink w:anchor="_Toc200137186" w:history="1">
            <w:r w:rsidRPr="0035008A">
              <w:rPr>
                <w:rStyle w:val="af2"/>
                <w:noProof/>
              </w:rPr>
              <w:t xml:space="preserve">2.1 </w:t>
            </w:r>
            <w:r w:rsidRPr="0035008A">
              <w:rPr>
                <w:rStyle w:val="af2"/>
                <w:rFonts w:hint="eastAsia"/>
                <w:noProof/>
              </w:rPr>
              <w:t>數位創新（</w:t>
            </w:r>
            <w:r w:rsidRPr="0035008A">
              <w:rPr>
                <w:rStyle w:val="af2"/>
                <w:noProof/>
              </w:rPr>
              <w:t>Digital Innov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86 \h </w:instrText>
            </w:r>
            <w:r>
              <w:rPr>
                <w:noProof/>
                <w:webHidden/>
              </w:rPr>
            </w:r>
            <w:r>
              <w:rPr>
                <w:noProof/>
                <w:webHidden/>
              </w:rPr>
              <w:fldChar w:fldCharType="separate"/>
            </w:r>
            <w:r>
              <w:rPr>
                <w:noProof/>
                <w:webHidden/>
              </w:rPr>
              <w:t>19</w:t>
            </w:r>
            <w:r>
              <w:rPr>
                <w:noProof/>
                <w:webHidden/>
              </w:rPr>
              <w:fldChar w:fldCharType="end"/>
            </w:r>
          </w:hyperlink>
        </w:p>
        <w:p w14:paraId="7A2674A9" w14:textId="721F78D2" w:rsidR="005478BD" w:rsidRDefault="005478BD">
          <w:pPr>
            <w:pStyle w:val="31"/>
            <w:tabs>
              <w:tab w:val="right" w:leader="dot" w:pos="8296"/>
            </w:tabs>
            <w:ind w:firstLine="480"/>
            <w:rPr>
              <w:rFonts w:asciiTheme="minorHAnsi" w:eastAsiaTheme="minorEastAsia" w:hAnsiTheme="minorHAnsi"/>
              <w:noProof/>
            </w:rPr>
          </w:pPr>
          <w:hyperlink w:anchor="_Toc200137187" w:history="1">
            <w:r w:rsidRPr="0035008A">
              <w:rPr>
                <w:rStyle w:val="af2"/>
                <w:noProof/>
              </w:rPr>
              <w:t xml:space="preserve">2.1.1 </w:t>
            </w:r>
            <w:r w:rsidRPr="003500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0137187 \h </w:instrText>
            </w:r>
            <w:r>
              <w:rPr>
                <w:noProof/>
                <w:webHidden/>
              </w:rPr>
            </w:r>
            <w:r>
              <w:rPr>
                <w:noProof/>
                <w:webHidden/>
              </w:rPr>
              <w:fldChar w:fldCharType="separate"/>
            </w:r>
            <w:r>
              <w:rPr>
                <w:noProof/>
                <w:webHidden/>
              </w:rPr>
              <w:t>19</w:t>
            </w:r>
            <w:r>
              <w:rPr>
                <w:noProof/>
                <w:webHidden/>
              </w:rPr>
              <w:fldChar w:fldCharType="end"/>
            </w:r>
          </w:hyperlink>
        </w:p>
        <w:p w14:paraId="30566505" w14:textId="6FCC8151" w:rsidR="005478BD" w:rsidRDefault="005478BD">
          <w:pPr>
            <w:pStyle w:val="31"/>
            <w:tabs>
              <w:tab w:val="right" w:leader="dot" w:pos="8296"/>
            </w:tabs>
            <w:ind w:firstLine="480"/>
            <w:rPr>
              <w:rFonts w:asciiTheme="minorHAnsi" w:eastAsiaTheme="minorEastAsia" w:hAnsiTheme="minorHAnsi"/>
              <w:noProof/>
            </w:rPr>
          </w:pPr>
          <w:hyperlink w:anchor="_Toc200137188" w:history="1">
            <w:r w:rsidRPr="0035008A">
              <w:rPr>
                <w:rStyle w:val="af2"/>
                <w:noProof/>
              </w:rPr>
              <w:t xml:space="preserve">2.1.2 </w:t>
            </w:r>
            <w:r w:rsidRPr="0035008A">
              <w:rPr>
                <w:rStyle w:val="af2"/>
                <w:rFonts w:hint="eastAsia"/>
                <w:noProof/>
              </w:rPr>
              <w:t>數位創新與組織之關係</w:t>
            </w:r>
            <w:r>
              <w:rPr>
                <w:noProof/>
                <w:webHidden/>
              </w:rPr>
              <w:tab/>
            </w:r>
            <w:r>
              <w:rPr>
                <w:noProof/>
                <w:webHidden/>
              </w:rPr>
              <w:fldChar w:fldCharType="begin"/>
            </w:r>
            <w:r>
              <w:rPr>
                <w:noProof/>
                <w:webHidden/>
              </w:rPr>
              <w:instrText xml:space="preserve"> PAGEREF _Toc200137188 \h </w:instrText>
            </w:r>
            <w:r>
              <w:rPr>
                <w:noProof/>
                <w:webHidden/>
              </w:rPr>
            </w:r>
            <w:r>
              <w:rPr>
                <w:noProof/>
                <w:webHidden/>
              </w:rPr>
              <w:fldChar w:fldCharType="separate"/>
            </w:r>
            <w:r>
              <w:rPr>
                <w:noProof/>
                <w:webHidden/>
              </w:rPr>
              <w:t>24</w:t>
            </w:r>
            <w:r>
              <w:rPr>
                <w:noProof/>
                <w:webHidden/>
              </w:rPr>
              <w:fldChar w:fldCharType="end"/>
            </w:r>
          </w:hyperlink>
        </w:p>
        <w:p w14:paraId="7D6E3154" w14:textId="2F249F60" w:rsidR="005478BD" w:rsidRDefault="005478BD">
          <w:pPr>
            <w:pStyle w:val="21"/>
            <w:tabs>
              <w:tab w:val="right" w:leader="dot" w:pos="8296"/>
            </w:tabs>
            <w:ind w:firstLine="480"/>
            <w:rPr>
              <w:rFonts w:asciiTheme="minorHAnsi" w:eastAsiaTheme="minorEastAsia" w:hAnsiTheme="minorHAnsi"/>
              <w:noProof/>
            </w:rPr>
          </w:pPr>
          <w:hyperlink w:anchor="_Toc200137189" w:history="1">
            <w:r w:rsidRPr="0035008A">
              <w:rPr>
                <w:rStyle w:val="af2"/>
                <w:noProof/>
              </w:rPr>
              <w:t xml:space="preserve">2.2 </w:t>
            </w:r>
            <w:r w:rsidRPr="0035008A">
              <w:rPr>
                <w:rStyle w:val="af2"/>
                <w:rFonts w:hint="eastAsia"/>
                <w:noProof/>
              </w:rPr>
              <w:t>制定（</w:t>
            </w:r>
            <w:r w:rsidRPr="0035008A">
              <w:rPr>
                <w:rStyle w:val="af2"/>
                <w:noProof/>
              </w:rPr>
              <w:t>Enactment</w:t>
            </w:r>
            <w:r w:rsidRPr="0035008A">
              <w:rPr>
                <w:rStyle w:val="af2"/>
                <w:rFonts w:hint="eastAsia"/>
                <w:noProof/>
              </w:rPr>
              <w:t>）</w:t>
            </w:r>
            <w:r>
              <w:rPr>
                <w:noProof/>
                <w:webHidden/>
              </w:rPr>
              <w:tab/>
            </w:r>
            <w:r>
              <w:rPr>
                <w:noProof/>
                <w:webHidden/>
              </w:rPr>
              <w:fldChar w:fldCharType="begin"/>
            </w:r>
            <w:r>
              <w:rPr>
                <w:noProof/>
                <w:webHidden/>
              </w:rPr>
              <w:instrText xml:space="preserve"> PAGEREF _Toc200137189 \h </w:instrText>
            </w:r>
            <w:r>
              <w:rPr>
                <w:noProof/>
                <w:webHidden/>
              </w:rPr>
            </w:r>
            <w:r>
              <w:rPr>
                <w:noProof/>
                <w:webHidden/>
              </w:rPr>
              <w:fldChar w:fldCharType="separate"/>
            </w:r>
            <w:r>
              <w:rPr>
                <w:noProof/>
                <w:webHidden/>
              </w:rPr>
              <w:t>26</w:t>
            </w:r>
            <w:r>
              <w:rPr>
                <w:noProof/>
                <w:webHidden/>
              </w:rPr>
              <w:fldChar w:fldCharType="end"/>
            </w:r>
          </w:hyperlink>
        </w:p>
        <w:p w14:paraId="07674C6B" w14:textId="2881360C" w:rsidR="005478BD" w:rsidRDefault="005478BD">
          <w:pPr>
            <w:pStyle w:val="31"/>
            <w:tabs>
              <w:tab w:val="right" w:leader="dot" w:pos="8296"/>
            </w:tabs>
            <w:ind w:firstLine="480"/>
            <w:rPr>
              <w:rFonts w:asciiTheme="minorHAnsi" w:eastAsiaTheme="minorEastAsia" w:hAnsiTheme="minorHAnsi"/>
              <w:noProof/>
            </w:rPr>
          </w:pPr>
          <w:hyperlink w:anchor="_Toc200137190" w:history="1">
            <w:r w:rsidRPr="0035008A">
              <w:rPr>
                <w:rStyle w:val="af2"/>
                <w:noProof/>
              </w:rPr>
              <w:t xml:space="preserve">2.2.1 </w:t>
            </w:r>
            <w:r w:rsidRPr="0035008A">
              <w:rPr>
                <w:rStyle w:val="af2"/>
                <w:rFonts w:hint="eastAsia"/>
                <w:noProof/>
              </w:rPr>
              <w:t>制定起源與基本定義</w:t>
            </w:r>
            <w:r>
              <w:rPr>
                <w:noProof/>
                <w:webHidden/>
              </w:rPr>
              <w:tab/>
            </w:r>
            <w:r>
              <w:rPr>
                <w:noProof/>
                <w:webHidden/>
              </w:rPr>
              <w:fldChar w:fldCharType="begin"/>
            </w:r>
            <w:r>
              <w:rPr>
                <w:noProof/>
                <w:webHidden/>
              </w:rPr>
              <w:instrText xml:space="preserve"> PAGEREF _Toc200137190 \h </w:instrText>
            </w:r>
            <w:r>
              <w:rPr>
                <w:noProof/>
                <w:webHidden/>
              </w:rPr>
            </w:r>
            <w:r>
              <w:rPr>
                <w:noProof/>
                <w:webHidden/>
              </w:rPr>
              <w:fldChar w:fldCharType="separate"/>
            </w:r>
            <w:r>
              <w:rPr>
                <w:noProof/>
                <w:webHidden/>
              </w:rPr>
              <w:t>26</w:t>
            </w:r>
            <w:r>
              <w:rPr>
                <w:noProof/>
                <w:webHidden/>
              </w:rPr>
              <w:fldChar w:fldCharType="end"/>
            </w:r>
          </w:hyperlink>
        </w:p>
        <w:p w14:paraId="20EB63BD" w14:textId="17EC0F3F" w:rsidR="005478BD" w:rsidRDefault="005478BD">
          <w:pPr>
            <w:pStyle w:val="31"/>
            <w:tabs>
              <w:tab w:val="right" w:leader="dot" w:pos="8296"/>
            </w:tabs>
            <w:ind w:firstLine="480"/>
            <w:rPr>
              <w:rFonts w:asciiTheme="minorHAnsi" w:eastAsiaTheme="minorEastAsia" w:hAnsiTheme="minorHAnsi"/>
              <w:noProof/>
            </w:rPr>
          </w:pPr>
          <w:hyperlink w:anchor="_Toc200137191" w:history="1">
            <w:r w:rsidRPr="0035008A">
              <w:rPr>
                <w:rStyle w:val="af2"/>
                <w:noProof/>
              </w:rPr>
              <w:t xml:space="preserve">2.1.2 </w:t>
            </w:r>
            <w:r w:rsidRPr="003500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0137191 \h </w:instrText>
            </w:r>
            <w:r>
              <w:rPr>
                <w:noProof/>
                <w:webHidden/>
              </w:rPr>
            </w:r>
            <w:r>
              <w:rPr>
                <w:noProof/>
                <w:webHidden/>
              </w:rPr>
              <w:fldChar w:fldCharType="separate"/>
            </w:r>
            <w:r>
              <w:rPr>
                <w:noProof/>
                <w:webHidden/>
              </w:rPr>
              <w:t>28</w:t>
            </w:r>
            <w:r>
              <w:rPr>
                <w:noProof/>
                <w:webHidden/>
              </w:rPr>
              <w:fldChar w:fldCharType="end"/>
            </w:r>
          </w:hyperlink>
        </w:p>
        <w:p w14:paraId="015E0C5A" w14:textId="7CEE3E82" w:rsidR="005478BD" w:rsidRDefault="005478BD">
          <w:pPr>
            <w:pStyle w:val="21"/>
            <w:tabs>
              <w:tab w:val="right" w:leader="dot" w:pos="8296"/>
            </w:tabs>
            <w:ind w:firstLine="480"/>
            <w:rPr>
              <w:rFonts w:asciiTheme="minorHAnsi" w:eastAsiaTheme="minorEastAsia" w:hAnsiTheme="minorHAnsi"/>
              <w:noProof/>
            </w:rPr>
          </w:pPr>
          <w:hyperlink w:anchor="_Toc200137192" w:history="1">
            <w:r w:rsidRPr="0035008A">
              <w:rPr>
                <w:rStyle w:val="af2"/>
                <w:noProof/>
              </w:rPr>
              <w:t xml:space="preserve">2.3 </w:t>
            </w:r>
            <w:r w:rsidRPr="0035008A">
              <w:rPr>
                <w:rStyle w:val="af2"/>
                <w:rFonts w:hint="eastAsia"/>
                <w:noProof/>
              </w:rPr>
              <w:t>可供性（</w:t>
            </w:r>
            <w:r w:rsidRPr="0035008A">
              <w:rPr>
                <w:rStyle w:val="af2"/>
                <w:noProof/>
              </w:rPr>
              <w:t>Affordance</w:t>
            </w:r>
            <w:r w:rsidRPr="0035008A">
              <w:rPr>
                <w:rStyle w:val="af2"/>
                <w:rFonts w:hint="eastAsia"/>
                <w:noProof/>
              </w:rPr>
              <w:t>）</w:t>
            </w:r>
            <w:r>
              <w:rPr>
                <w:noProof/>
                <w:webHidden/>
              </w:rPr>
              <w:tab/>
            </w:r>
            <w:r>
              <w:rPr>
                <w:noProof/>
                <w:webHidden/>
              </w:rPr>
              <w:fldChar w:fldCharType="begin"/>
            </w:r>
            <w:r>
              <w:rPr>
                <w:noProof/>
                <w:webHidden/>
              </w:rPr>
              <w:instrText xml:space="preserve"> PAGEREF _Toc200137192 \h </w:instrText>
            </w:r>
            <w:r>
              <w:rPr>
                <w:noProof/>
                <w:webHidden/>
              </w:rPr>
            </w:r>
            <w:r>
              <w:rPr>
                <w:noProof/>
                <w:webHidden/>
              </w:rPr>
              <w:fldChar w:fldCharType="separate"/>
            </w:r>
            <w:r>
              <w:rPr>
                <w:noProof/>
                <w:webHidden/>
              </w:rPr>
              <w:t>31</w:t>
            </w:r>
            <w:r>
              <w:rPr>
                <w:noProof/>
                <w:webHidden/>
              </w:rPr>
              <w:fldChar w:fldCharType="end"/>
            </w:r>
          </w:hyperlink>
        </w:p>
        <w:p w14:paraId="100C7F23" w14:textId="064B3BEA" w:rsidR="005478BD" w:rsidRDefault="005478BD">
          <w:pPr>
            <w:pStyle w:val="31"/>
            <w:tabs>
              <w:tab w:val="right" w:leader="dot" w:pos="8296"/>
            </w:tabs>
            <w:ind w:firstLine="480"/>
            <w:rPr>
              <w:rFonts w:asciiTheme="minorHAnsi" w:eastAsiaTheme="minorEastAsia" w:hAnsiTheme="minorHAnsi"/>
              <w:noProof/>
            </w:rPr>
          </w:pPr>
          <w:hyperlink w:anchor="_Toc200137193" w:history="1">
            <w:r w:rsidRPr="0035008A">
              <w:rPr>
                <w:rStyle w:val="af2"/>
                <w:noProof/>
              </w:rPr>
              <w:t xml:space="preserve">2.3.1 </w:t>
            </w:r>
            <w:r w:rsidRPr="0035008A">
              <w:rPr>
                <w:rStyle w:val="af2"/>
                <w:rFonts w:hint="eastAsia"/>
                <w:noProof/>
              </w:rPr>
              <w:t>可供性起源與基本定義</w:t>
            </w:r>
            <w:r>
              <w:rPr>
                <w:noProof/>
                <w:webHidden/>
              </w:rPr>
              <w:tab/>
            </w:r>
            <w:r>
              <w:rPr>
                <w:noProof/>
                <w:webHidden/>
              </w:rPr>
              <w:fldChar w:fldCharType="begin"/>
            </w:r>
            <w:r>
              <w:rPr>
                <w:noProof/>
                <w:webHidden/>
              </w:rPr>
              <w:instrText xml:space="preserve"> PAGEREF _Toc200137193 \h </w:instrText>
            </w:r>
            <w:r>
              <w:rPr>
                <w:noProof/>
                <w:webHidden/>
              </w:rPr>
            </w:r>
            <w:r>
              <w:rPr>
                <w:noProof/>
                <w:webHidden/>
              </w:rPr>
              <w:fldChar w:fldCharType="separate"/>
            </w:r>
            <w:r>
              <w:rPr>
                <w:noProof/>
                <w:webHidden/>
              </w:rPr>
              <w:t>31</w:t>
            </w:r>
            <w:r>
              <w:rPr>
                <w:noProof/>
                <w:webHidden/>
              </w:rPr>
              <w:fldChar w:fldCharType="end"/>
            </w:r>
          </w:hyperlink>
        </w:p>
        <w:p w14:paraId="4A761C29" w14:textId="132F0DDA" w:rsidR="005478BD" w:rsidRDefault="005478BD">
          <w:pPr>
            <w:pStyle w:val="31"/>
            <w:tabs>
              <w:tab w:val="right" w:leader="dot" w:pos="8296"/>
            </w:tabs>
            <w:ind w:firstLine="480"/>
            <w:rPr>
              <w:rFonts w:asciiTheme="minorHAnsi" w:eastAsiaTheme="minorEastAsia" w:hAnsiTheme="minorHAnsi"/>
              <w:noProof/>
            </w:rPr>
          </w:pPr>
          <w:hyperlink w:anchor="_Toc200137194" w:history="1">
            <w:r w:rsidRPr="0035008A">
              <w:rPr>
                <w:rStyle w:val="af2"/>
                <w:noProof/>
              </w:rPr>
              <w:t xml:space="preserve">2.3.2 </w:t>
            </w:r>
            <w:r w:rsidRPr="0035008A">
              <w:rPr>
                <w:rStyle w:val="af2"/>
                <w:rFonts w:hint="eastAsia"/>
                <w:noProof/>
              </w:rPr>
              <w:t>可供性實現（</w:t>
            </w:r>
            <w:r w:rsidRPr="0035008A">
              <w:rPr>
                <w:rStyle w:val="af2"/>
                <w:noProof/>
              </w:rPr>
              <w:t>Affordance Actualiz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4 \h </w:instrText>
            </w:r>
            <w:r>
              <w:rPr>
                <w:noProof/>
                <w:webHidden/>
              </w:rPr>
            </w:r>
            <w:r>
              <w:rPr>
                <w:noProof/>
                <w:webHidden/>
              </w:rPr>
              <w:fldChar w:fldCharType="separate"/>
            </w:r>
            <w:r>
              <w:rPr>
                <w:noProof/>
                <w:webHidden/>
              </w:rPr>
              <w:t>36</w:t>
            </w:r>
            <w:r>
              <w:rPr>
                <w:noProof/>
                <w:webHidden/>
              </w:rPr>
              <w:fldChar w:fldCharType="end"/>
            </w:r>
          </w:hyperlink>
        </w:p>
        <w:p w14:paraId="302329F3" w14:textId="36ACCCD2" w:rsidR="005478BD" w:rsidRDefault="005478BD">
          <w:pPr>
            <w:pStyle w:val="21"/>
            <w:tabs>
              <w:tab w:val="right" w:leader="dot" w:pos="8296"/>
            </w:tabs>
            <w:ind w:firstLine="480"/>
            <w:rPr>
              <w:rFonts w:asciiTheme="minorHAnsi" w:eastAsiaTheme="minorEastAsia" w:hAnsiTheme="minorHAnsi"/>
              <w:noProof/>
            </w:rPr>
          </w:pPr>
          <w:hyperlink w:anchor="_Toc200137195" w:history="1">
            <w:r w:rsidRPr="0035008A">
              <w:rPr>
                <w:rStyle w:val="af2"/>
                <w:noProof/>
              </w:rPr>
              <w:t xml:space="preserve">2.4 </w:t>
            </w:r>
            <w:r w:rsidRPr="0035008A">
              <w:rPr>
                <w:rStyle w:val="af2"/>
                <w:rFonts w:hint="eastAsia"/>
                <w:noProof/>
              </w:rPr>
              <w:t>組織雙元性（</w:t>
            </w:r>
            <w:r w:rsidRPr="0035008A">
              <w:rPr>
                <w:rStyle w:val="af2"/>
                <w:noProof/>
              </w:rPr>
              <w:t>Organizational Ambidexterity</w:t>
            </w:r>
            <w:r w:rsidRPr="0035008A">
              <w:rPr>
                <w:rStyle w:val="af2"/>
                <w:rFonts w:hint="eastAsia"/>
                <w:noProof/>
              </w:rPr>
              <w:t>）</w:t>
            </w:r>
            <w:r>
              <w:rPr>
                <w:noProof/>
                <w:webHidden/>
              </w:rPr>
              <w:tab/>
            </w:r>
            <w:r>
              <w:rPr>
                <w:noProof/>
                <w:webHidden/>
              </w:rPr>
              <w:fldChar w:fldCharType="begin"/>
            </w:r>
            <w:r>
              <w:rPr>
                <w:noProof/>
                <w:webHidden/>
              </w:rPr>
              <w:instrText xml:space="preserve"> PAGEREF _Toc200137195 \h </w:instrText>
            </w:r>
            <w:r>
              <w:rPr>
                <w:noProof/>
                <w:webHidden/>
              </w:rPr>
            </w:r>
            <w:r>
              <w:rPr>
                <w:noProof/>
                <w:webHidden/>
              </w:rPr>
              <w:fldChar w:fldCharType="separate"/>
            </w:r>
            <w:r>
              <w:rPr>
                <w:noProof/>
                <w:webHidden/>
              </w:rPr>
              <w:t>39</w:t>
            </w:r>
            <w:r>
              <w:rPr>
                <w:noProof/>
                <w:webHidden/>
              </w:rPr>
              <w:fldChar w:fldCharType="end"/>
            </w:r>
          </w:hyperlink>
        </w:p>
        <w:p w14:paraId="500D115D" w14:textId="410A6BE5" w:rsidR="005478BD" w:rsidRDefault="005478BD">
          <w:pPr>
            <w:pStyle w:val="31"/>
            <w:tabs>
              <w:tab w:val="right" w:leader="dot" w:pos="8296"/>
            </w:tabs>
            <w:ind w:firstLine="480"/>
            <w:rPr>
              <w:rFonts w:asciiTheme="minorHAnsi" w:eastAsiaTheme="minorEastAsia" w:hAnsiTheme="minorHAnsi"/>
              <w:noProof/>
            </w:rPr>
          </w:pPr>
          <w:hyperlink w:anchor="_Toc200137196" w:history="1">
            <w:r w:rsidRPr="0035008A">
              <w:rPr>
                <w:rStyle w:val="af2"/>
                <w:noProof/>
              </w:rPr>
              <w:t xml:space="preserve">2.4.1 </w:t>
            </w:r>
            <w:r w:rsidRPr="003500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0137196 \h </w:instrText>
            </w:r>
            <w:r>
              <w:rPr>
                <w:noProof/>
                <w:webHidden/>
              </w:rPr>
            </w:r>
            <w:r>
              <w:rPr>
                <w:noProof/>
                <w:webHidden/>
              </w:rPr>
              <w:fldChar w:fldCharType="separate"/>
            </w:r>
            <w:r>
              <w:rPr>
                <w:noProof/>
                <w:webHidden/>
              </w:rPr>
              <w:t>39</w:t>
            </w:r>
            <w:r>
              <w:rPr>
                <w:noProof/>
                <w:webHidden/>
              </w:rPr>
              <w:fldChar w:fldCharType="end"/>
            </w:r>
          </w:hyperlink>
        </w:p>
        <w:p w14:paraId="205FFE92" w14:textId="1385FDA8" w:rsidR="005478BD" w:rsidRDefault="005478BD">
          <w:pPr>
            <w:pStyle w:val="31"/>
            <w:tabs>
              <w:tab w:val="right" w:leader="dot" w:pos="8296"/>
            </w:tabs>
            <w:ind w:firstLine="480"/>
            <w:rPr>
              <w:rFonts w:asciiTheme="minorHAnsi" w:eastAsiaTheme="minorEastAsia" w:hAnsiTheme="minorHAnsi"/>
              <w:noProof/>
            </w:rPr>
          </w:pPr>
          <w:hyperlink w:anchor="_Toc200137197" w:history="1">
            <w:r w:rsidRPr="0035008A">
              <w:rPr>
                <w:rStyle w:val="af2"/>
                <w:noProof/>
              </w:rPr>
              <w:t xml:space="preserve">2.4.2 </w:t>
            </w:r>
            <w:r w:rsidRPr="0035008A">
              <w:rPr>
                <w:rStyle w:val="af2"/>
                <w:rFonts w:hint="eastAsia"/>
                <w:noProof/>
              </w:rPr>
              <w:t>探索（</w:t>
            </w:r>
            <w:r w:rsidRPr="0035008A">
              <w:rPr>
                <w:rStyle w:val="af2"/>
                <w:noProof/>
              </w:rPr>
              <w:t>Exploration</w:t>
            </w:r>
            <w:r w:rsidRPr="0035008A">
              <w:rPr>
                <w:rStyle w:val="af2"/>
                <w:rFonts w:hint="eastAsia"/>
                <w:noProof/>
              </w:rPr>
              <w:t>）與利用（</w:t>
            </w:r>
            <w:r w:rsidRPr="0035008A">
              <w:rPr>
                <w:rStyle w:val="af2"/>
                <w:noProof/>
              </w:rPr>
              <w:t>Exploit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7 \h </w:instrText>
            </w:r>
            <w:r>
              <w:rPr>
                <w:noProof/>
                <w:webHidden/>
              </w:rPr>
            </w:r>
            <w:r>
              <w:rPr>
                <w:noProof/>
                <w:webHidden/>
              </w:rPr>
              <w:fldChar w:fldCharType="separate"/>
            </w:r>
            <w:r>
              <w:rPr>
                <w:noProof/>
                <w:webHidden/>
              </w:rPr>
              <w:t>40</w:t>
            </w:r>
            <w:r>
              <w:rPr>
                <w:noProof/>
                <w:webHidden/>
              </w:rPr>
              <w:fldChar w:fldCharType="end"/>
            </w:r>
          </w:hyperlink>
        </w:p>
        <w:p w14:paraId="1DB5DC17" w14:textId="1D6F4BC0" w:rsidR="005478BD" w:rsidRDefault="005478BD">
          <w:pPr>
            <w:pStyle w:val="11"/>
            <w:tabs>
              <w:tab w:val="right" w:leader="dot" w:pos="8296"/>
            </w:tabs>
            <w:ind w:firstLine="480"/>
            <w:rPr>
              <w:rFonts w:asciiTheme="minorHAnsi" w:eastAsiaTheme="minorEastAsia" w:hAnsiTheme="minorHAnsi"/>
              <w:noProof/>
            </w:rPr>
          </w:pPr>
          <w:hyperlink w:anchor="_Toc200137198" w:history="1">
            <w:r w:rsidRPr="0035008A">
              <w:rPr>
                <w:rStyle w:val="af2"/>
                <w:rFonts w:hint="eastAsia"/>
                <w:noProof/>
              </w:rPr>
              <w:t>第三章、研究方法與架構</w:t>
            </w:r>
            <w:r w:rsidRPr="0035008A">
              <w:rPr>
                <w:rStyle w:val="af2"/>
                <w:noProof/>
              </w:rPr>
              <w:t>123123456</w:t>
            </w:r>
            <w:r>
              <w:rPr>
                <w:noProof/>
                <w:webHidden/>
              </w:rPr>
              <w:tab/>
            </w:r>
            <w:r>
              <w:rPr>
                <w:noProof/>
                <w:webHidden/>
              </w:rPr>
              <w:fldChar w:fldCharType="begin"/>
            </w:r>
            <w:r>
              <w:rPr>
                <w:noProof/>
                <w:webHidden/>
              </w:rPr>
              <w:instrText xml:space="preserve"> PAGEREF _Toc200137198 \h </w:instrText>
            </w:r>
            <w:r>
              <w:rPr>
                <w:noProof/>
                <w:webHidden/>
              </w:rPr>
            </w:r>
            <w:r>
              <w:rPr>
                <w:noProof/>
                <w:webHidden/>
              </w:rPr>
              <w:fldChar w:fldCharType="separate"/>
            </w:r>
            <w:r>
              <w:rPr>
                <w:noProof/>
                <w:webHidden/>
              </w:rPr>
              <w:t>43</w:t>
            </w:r>
            <w:r>
              <w:rPr>
                <w:noProof/>
                <w:webHidden/>
              </w:rPr>
              <w:fldChar w:fldCharType="end"/>
            </w:r>
          </w:hyperlink>
        </w:p>
        <w:p w14:paraId="64C928E8" w14:textId="5E9526F4" w:rsidR="005478BD" w:rsidRDefault="005478BD">
          <w:pPr>
            <w:pStyle w:val="21"/>
            <w:tabs>
              <w:tab w:val="right" w:leader="dot" w:pos="8296"/>
            </w:tabs>
            <w:ind w:firstLine="480"/>
            <w:rPr>
              <w:rFonts w:asciiTheme="minorHAnsi" w:eastAsiaTheme="minorEastAsia" w:hAnsiTheme="minorHAnsi"/>
              <w:noProof/>
            </w:rPr>
          </w:pPr>
          <w:hyperlink w:anchor="_Toc200137199" w:history="1">
            <w:r w:rsidRPr="0035008A">
              <w:rPr>
                <w:rStyle w:val="af2"/>
                <w:noProof/>
              </w:rPr>
              <w:t xml:space="preserve">3.1 </w:t>
            </w:r>
            <w:r w:rsidRPr="0035008A">
              <w:rPr>
                <w:rStyle w:val="af2"/>
                <w:rFonts w:hint="eastAsia"/>
                <w:noProof/>
              </w:rPr>
              <w:t>研究方法</w:t>
            </w:r>
            <w:r>
              <w:rPr>
                <w:noProof/>
                <w:webHidden/>
              </w:rPr>
              <w:tab/>
            </w:r>
            <w:r>
              <w:rPr>
                <w:noProof/>
                <w:webHidden/>
              </w:rPr>
              <w:fldChar w:fldCharType="begin"/>
            </w:r>
            <w:r>
              <w:rPr>
                <w:noProof/>
                <w:webHidden/>
              </w:rPr>
              <w:instrText xml:space="preserve"> PAGEREF _Toc200137199 \h </w:instrText>
            </w:r>
            <w:r>
              <w:rPr>
                <w:noProof/>
                <w:webHidden/>
              </w:rPr>
            </w:r>
            <w:r>
              <w:rPr>
                <w:noProof/>
                <w:webHidden/>
              </w:rPr>
              <w:fldChar w:fldCharType="separate"/>
            </w:r>
            <w:r>
              <w:rPr>
                <w:noProof/>
                <w:webHidden/>
              </w:rPr>
              <w:t>43</w:t>
            </w:r>
            <w:r>
              <w:rPr>
                <w:noProof/>
                <w:webHidden/>
              </w:rPr>
              <w:fldChar w:fldCharType="end"/>
            </w:r>
          </w:hyperlink>
        </w:p>
        <w:p w14:paraId="14334239" w14:textId="0F2513C2" w:rsidR="005478BD" w:rsidRDefault="005478BD">
          <w:pPr>
            <w:pStyle w:val="31"/>
            <w:tabs>
              <w:tab w:val="right" w:leader="dot" w:pos="8296"/>
            </w:tabs>
            <w:ind w:firstLine="480"/>
            <w:rPr>
              <w:rFonts w:asciiTheme="minorHAnsi" w:eastAsiaTheme="minorEastAsia" w:hAnsiTheme="minorHAnsi"/>
              <w:noProof/>
            </w:rPr>
          </w:pPr>
          <w:hyperlink w:anchor="_Toc200137200" w:history="1">
            <w:r w:rsidRPr="0035008A">
              <w:rPr>
                <w:rStyle w:val="af2"/>
                <w:noProof/>
              </w:rPr>
              <w:t xml:space="preserve">3.1.1 </w:t>
            </w:r>
            <w:r w:rsidRPr="0035008A">
              <w:rPr>
                <w:rStyle w:val="af2"/>
                <w:rFonts w:hint="eastAsia"/>
                <w:noProof/>
              </w:rPr>
              <w:t>質化研究</w:t>
            </w:r>
            <w:r>
              <w:rPr>
                <w:noProof/>
                <w:webHidden/>
              </w:rPr>
              <w:tab/>
            </w:r>
            <w:r>
              <w:rPr>
                <w:noProof/>
                <w:webHidden/>
              </w:rPr>
              <w:fldChar w:fldCharType="begin"/>
            </w:r>
            <w:r>
              <w:rPr>
                <w:noProof/>
                <w:webHidden/>
              </w:rPr>
              <w:instrText xml:space="preserve"> PAGEREF _Toc200137200 \h </w:instrText>
            </w:r>
            <w:r>
              <w:rPr>
                <w:noProof/>
                <w:webHidden/>
              </w:rPr>
            </w:r>
            <w:r>
              <w:rPr>
                <w:noProof/>
                <w:webHidden/>
              </w:rPr>
              <w:fldChar w:fldCharType="separate"/>
            </w:r>
            <w:r>
              <w:rPr>
                <w:noProof/>
                <w:webHidden/>
              </w:rPr>
              <w:t>44</w:t>
            </w:r>
            <w:r>
              <w:rPr>
                <w:noProof/>
                <w:webHidden/>
              </w:rPr>
              <w:fldChar w:fldCharType="end"/>
            </w:r>
          </w:hyperlink>
        </w:p>
        <w:p w14:paraId="0D803471" w14:textId="20201763" w:rsidR="005478BD" w:rsidRDefault="005478BD">
          <w:pPr>
            <w:pStyle w:val="31"/>
            <w:tabs>
              <w:tab w:val="right" w:leader="dot" w:pos="8296"/>
            </w:tabs>
            <w:ind w:firstLine="480"/>
            <w:rPr>
              <w:rFonts w:asciiTheme="minorHAnsi" w:eastAsiaTheme="minorEastAsia" w:hAnsiTheme="minorHAnsi"/>
              <w:noProof/>
            </w:rPr>
          </w:pPr>
          <w:hyperlink w:anchor="_Toc200137201" w:history="1">
            <w:r w:rsidRPr="0035008A">
              <w:rPr>
                <w:rStyle w:val="af2"/>
                <w:noProof/>
              </w:rPr>
              <w:t xml:space="preserve">3.1.2 </w:t>
            </w:r>
            <w:r w:rsidRPr="0035008A">
              <w:rPr>
                <w:rStyle w:val="af2"/>
                <w:rFonts w:hint="eastAsia"/>
                <w:noProof/>
              </w:rPr>
              <w:t>個案研究</w:t>
            </w:r>
            <w:r>
              <w:rPr>
                <w:noProof/>
                <w:webHidden/>
              </w:rPr>
              <w:tab/>
            </w:r>
            <w:r>
              <w:rPr>
                <w:noProof/>
                <w:webHidden/>
              </w:rPr>
              <w:fldChar w:fldCharType="begin"/>
            </w:r>
            <w:r>
              <w:rPr>
                <w:noProof/>
                <w:webHidden/>
              </w:rPr>
              <w:instrText xml:space="preserve"> PAGEREF _Toc200137201 \h </w:instrText>
            </w:r>
            <w:r>
              <w:rPr>
                <w:noProof/>
                <w:webHidden/>
              </w:rPr>
            </w:r>
            <w:r>
              <w:rPr>
                <w:noProof/>
                <w:webHidden/>
              </w:rPr>
              <w:fldChar w:fldCharType="separate"/>
            </w:r>
            <w:r>
              <w:rPr>
                <w:noProof/>
                <w:webHidden/>
              </w:rPr>
              <w:t>45</w:t>
            </w:r>
            <w:r>
              <w:rPr>
                <w:noProof/>
                <w:webHidden/>
              </w:rPr>
              <w:fldChar w:fldCharType="end"/>
            </w:r>
          </w:hyperlink>
        </w:p>
        <w:p w14:paraId="0A687B37" w14:textId="21648967" w:rsidR="005478BD" w:rsidRDefault="005478BD">
          <w:pPr>
            <w:pStyle w:val="21"/>
            <w:tabs>
              <w:tab w:val="right" w:leader="dot" w:pos="8296"/>
            </w:tabs>
            <w:ind w:firstLine="480"/>
            <w:rPr>
              <w:rFonts w:asciiTheme="minorHAnsi" w:eastAsiaTheme="minorEastAsia" w:hAnsiTheme="minorHAnsi"/>
              <w:noProof/>
            </w:rPr>
          </w:pPr>
          <w:hyperlink w:anchor="_Toc200137202" w:history="1">
            <w:r w:rsidRPr="0035008A">
              <w:rPr>
                <w:rStyle w:val="af2"/>
                <w:noProof/>
              </w:rPr>
              <w:t xml:space="preserve">3.2 </w:t>
            </w:r>
            <w:r w:rsidRPr="0035008A">
              <w:rPr>
                <w:rStyle w:val="af2"/>
                <w:rFonts w:hint="eastAsia"/>
                <w:noProof/>
              </w:rPr>
              <w:t>研究架構</w:t>
            </w:r>
            <w:r>
              <w:rPr>
                <w:noProof/>
                <w:webHidden/>
              </w:rPr>
              <w:tab/>
            </w:r>
            <w:r>
              <w:rPr>
                <w:noProof/>
                <w:webHidden/>
              </w:rPr>
              <w:fldChar w:fldCharType="begin"/>
            </w:r>
            <w:r>
              <w:rPr>
                <w:noProof/>
                <w:webHidden/>
              </w:rPr>
              <w:instrText xml:space="preserve"> PAGEREF _Toc200137202 \h </w:instrText>
            </w:r>
            <w:r>
              <w:rPr>
                <w:noProof/>
                <w:webHidden/>
              </w:rPr>
            </w:r>
            <w:r>
              <w:rPr>
                <w:noProof/>
                <w:webHidden/>
              </w:rPr>
              <w:fldChar w:fldCharType="separate"/>
            </w:r>
            <w:r>
              <w:rPr>
                <w:noProof/>
                <w:webHidden/>
              </w:rPr>
              <w:t>47</w:t>
            </w:r>
            <w:r>
              <w:rPr>
                <w:noProof/>
                <w:webHidden/>
              </w:rPr>
              <w:fldChar w:fldCharType="end"/>
            </w:r>
          </w:hyperlink>
        </w:p>
        <w:p w14:paraId="654BAE3E" w14:textId="498AEDBC" w:rsidR="005478BD" w:rsidRDefault="005478BD">
          <w:pPr>
            <w:pStyle w:val="21"/>
            <w:tabs>
              <w:tab w:val="right" w:leader="dot" w:pos="8296"/>
            </w:tabs>
            <w:ind w:firstLine="480"/>
            <w:rPr>
              <w:rFonts w:asciiTheme="minorHAnsi" w:eastAsiaTheme="minorEastAsia" w:hAnsiTheme="minorHAnsi"/>
              <w:noProof/>
            </w:rPr>
          </w:pPr>
          <w:hyperlink w:anchor="_Toc200137203" w:history="1">
            <w:r w:rsidRPr="0035008A">
              <w:rPr>
                <w:rStyle w:val="af2"/>
                <w:noProof/>
              </w:rPr>
              <w:t xml:space="preserve">3.3 </w:t>
            </w:r>
            <w:r w:rsidRPr="0035008A">
              <w:rPr>
                <w:rStyle w:val="af2"/>
                <w:rFonts w:hint="eastAsia"/>
                <w:noProof/>
              </w:rPr>
              <w:t>研究觀察重點</w:t>
            </w:r>
            <w:r>
              <w:rPr>
                <w:noProof/>
                <w:webHidden/>
              </w:rPr>
              <w:tab/>
            </w:r>
            <w:r>
              <w:rPr>
                <w:noProof/>
                <w:webHidden/>
              </w:rPr>
              <w:fldChar w:fldCharType="begin"/>
            </w:r>
            <w:r>
              <w:rPr>
                <w:noProof/>
                <w:webHidden/>
              </w:rPr>
              <w:instrText xml:space="preserve"> PAGEREF _Toc200137203 \h </w:instrText>
            </w:r>
            <w:r>
              <w:rPr>
                <w:noProof/>
                <w:webHidden/>
              </w:rPr>
            </w:r>
            <w:r>
              <w:rPr>
                <w:noProof/>
                <w:webHidden/>
              </w:rPr>
              <w:fldChar w:fldCharType="separate"/>
            </w:r>
            <w:r>
              <w:rPr>
                <w:noProof/>
                <w:webHidden/>
              </w:rPr>
              <w:t>49</w:t>
            </w:r>
            <w:r>
              <w:rPr>
                <w:noProof/>
                <w:webHidden/>
              </w:rPr>
              <w:fldChar w:fldCharType="end"/>
            </w:r>
          </w:hyperlink>
        </w:p>
        <w:p w14:paraId="23686262" w14:textId="313AFB47" w:rsidR="005478BD" w:rsidRDefault="005478BD">
          <w:pPr>
            <w:pStyle w:val="21"/>
            <w:tabs>
              <w:tab w:val="right" w:leader="dot" w:pos="8296"/>
            </w:tabs>
            <w:ind w:firstLine="480"/>
            <w:rPr>
              <w:rFonts w:asciiTheme="minorHAnsi" w:eastAsiaTheme="minorEastAsia" w:hAnsiTheme="minorHAnsi"/>
              <w:noProof/>
            </w:rPr>
          </w:pPr>
          <w:hyperlink w:anchor="_Toc200137204" w:history="1">
            <w:r w:rsidRPr="0035008A">
              <w:rPr>
                <w:rStyle w:val="af2"/>
                <w:noProof/>
              </w:rPr>
              <w:t xml:space="preserve">3.4 </w:t>
            </w:r>
            <w:r w:rsidRPr="0035008A">
              <w:rPr>
                <w:rStyle w:val="af2"/>
                <w:rFonts w:hint="eastAsia"/>
                <w:noProof/>
              </w:rPr>
              <w:t>研究對象</w:t>
            </w:r>
            <w:r>
              <w:rPr>
                <w:noProof/>
                <w:webHidden/>
              </w:rPr>
              <w:tab/>
            </w:r>
            <w:r>
              <w:rPr>
                <w:noProof/>
                <w:webHidden/>
              </w:rPr>
              <w:fldChar w:fldCharType="begin"/>
            </w:r>
            <w:r>
              <w:rPr>
                <w:noProof/>
                <w:webHidden/>
              </w:rPr>
              <w:instrText xml:space="preserve"> PAGEREF _Toc200137204 \h </w:instrText>
            </w:r>
            <w:r>
              <w:rPr>
                <w:noProof/>
                <w:webHidden/>
              </w:rPr>
            </w:r>
            <w:r>
              <w:rPr>
                <w:noProof/>
                <w:webHidden/>
              </w:rPr>
              <w:fldChar w:fldCharType="separate"/>
            </w:r>
            <w:r>
              <w:rPr>
                <w:noProof/>
                <w:webHidden/>
              </w:rPr>
              <w:t>51</w:t>
            </w:r>
            <w:r>
              <w:rPr>
                <w:noProof/>
                <w:webHidden/>
              </w:rPr>
              <w:fldChar w:fldCharType="end"/>
            </w:r>
          </w:hyperlink>
        </w:p>
        <w:p w14:paraId="7693059E" w14:textId="6438F2C9" w:rsidR="005478BD" w:rsidRDefault="005478BD">
          <w:pPr>
            <w:pStyle w:val="21"/>
            <w:tabs>
              <w:tab w:val="right" w:leader="dot" w:pos="8296"/>
            </w:tabs>
            <w:ind w:firstLine="480"/>
            <w:rPr>
              <w:rFonts w:asciiTheme="minorHAnsi" w:eastAsiaTheme="minorEastAsia" w:hAnsiTheme="minorHAnsi"/>
              <w:noProof/>
            </w:rPr>
          </w:pPr>
          <w:hyperlink w:anchor="_Toc200137205" w:history="1">
            <w:r w:rsidRPr="0035008A">
              <w:rPr>
                <w:rStyle w:val="af2"/>
                <w:noProof/>
              </w:rPr>
              <w:t xml:space="preserve">3.5 </w:t>
            </w:r>
            <w:r w:rsidRPr="0035008A">
              <w:rPr>
                <w:rStyle w:val="af2"/>
                <w:rFonts w:hint="eastAsia"/>
                <w:noProof/>
              </w:rPr>
              <w:t>資料蒐集與分析</w:t>
            </w:r>
            <w:r>
              <w:rPr>
                <w:noProof/>
                <w:webHidden/>
              </w:rPr>
              <w:tab/>
            </w:r>
            <w:r>
              <w:rPr>
                <w:noProof/>
                <w:webHidden/>
              </w:rPr>
              <w:fldChar w:fldCharType="begin"/>
            </w:r>
            <w:r>
              <w:rPr>
                <w:noProof/>
                <w:webHidden/>
              </w:rPr>
              <w:instrText xml:space="preserve"> PAGEREF _Toc200137205 \h </w:instrText>
            </w:r>
            <w:r>
              <w:rPr>
                <w:noProof/>
                <w:webHidden/>
              </w:rPr>
            </w:r>
            <w:r>
              <w:rPr>
                <w:noProof/>
                <w:webHidden/>
              </w:rPr>
              <w:fldChar w:fldCharType="separate"/>
            </w:r>
            <w:r>
              <w:rPr>
                <w:noProof/>
                <w:webHidden/>
              </w:rPr>
              <w:t>52</w:t>
            </w:r>
            <w:r>
              <w:rPr>
                <w:noProof/>
                <w:webHidden/>
              </w:rPr>
              <w:fldChar w:fldCharType="end"/>
            </w:r>
          </w:hyperlink>
        </w:p>
        <w:p w14:paraId="014B6B33" w14:textId="24B1DB52" w:rsidR="005478BD" w:rsidRDefault="005478BD">
          <w:pPr>
            <w:pStyle w:val="31"/>
            <w:tabs>
              <w:tab w:val="right" w:leader="dot" w:pos="8296"/>
            </w:tabs>
            <w:ind w:firstLine="480"/>
            <w:rPr>
              <w:rFonts w:asciiTheme="minorHAnsi" w:eastAsiaTheme="minorEastAsia" w:hAnsiTheme="minorHAnsi"/>
              <w:noProof/>
            </w:rPr>
          </w:pPr>
          <w:hyperlink w:anchor="_Toc200137206" w:history="1">
            <w:r w:rsidRPr="0035008A">
              <w:rPr>
                <w:rStyle w:val="af2"/>
                <w:noProof/>
              </w:rPr>
              <w:t xml:space="preserve">3.5.1 </w:t>
            </w:r>
            <w:r w:rsidRPr="0035008A">
              <w:rPr>
                <w:rStyle w:val="af2"/>
                <w:rFonts w:hint="eastAsia"/>
                <w:noProof/>
              </w:rPr>
              <w:t>資料蒐集</w:t>
            </w:r>
            <w:r>
              <w:rPr>
                <w:noProof/>
                <w:webHidden/>
              </w:rPr>
              <w:tab/>
            </w:r>
            <w:r>
              <w:rPr>
                <w:noProof/>
                <w:webHidden/>
              </w:rPr>
              <w:fldChar w:fldCharType="begin"/>
            </w:r>
            <w:r>
              <w:rPr>
                <w:noProof/>
                <w:webHidden/>
              </w:rPr>
              <w:instrText xml:space="preserve"> PAGEREF _Toc200137206 \h </w:instrText>
            </w:r>
            <w:r>
              <w:rPr>
                <w:noProof/>
                <w:webHidden/>
              </w:rPr>
            </w:r>
            <w:r>
              <w:rPr>
                <w:noProof/>
                <w:webHidden/>
              </w:rPr>
              <w:fldChar w:fldCharType="separate"/>
            </w:r>
            <w:r>
              <w:rPr>
                <w:noProof/>
                <w:webHidden/>
              </w:rPr>
              <w:t>52</w:t>
            </w:r>
            <w:r>
              <w:rPr>
                <w:noProof/>
                <w:webHidden/>
              </w:rPr>
              <w:fldChar w:fldCharType="end"/>
            </w:r>
          </w:hyperlink>
        </w:p>
        <w:p w14:paraId="455C2D1D" w14:textId="2CB9569E" w:rsidR="005478BD" w:rsidRDefault="005478BD">
          <w:pPr>
            <w:pStyle w:val="31"/>
            <w:tabs>
              <w:tab w:val="right" w:leader="dot" w:pos="8296"/>
            </w:tabs>
            <w:ind w:firstLine="480"/>
            <w:rPr>
              <w:rFonts w:asciiTheme="minorHAnsi" w:eastAsiaTheme="minorEastAsia" w:hAnsiTheme="minorHAnsi"/>
              <w:noProof/>
            </w:rPr>
          </w:pPr>
          <w:hyperlink w:anchor="_Toc200137207" w:history="1">
            <w:r w:rsidRPr="0035008A">
              <w:rPr>
                <w:rStyle w:val="af2"/>
                <w:noProof/>
              </w:rPr>
              <w:t xml:space="preserve">3.5.2 </w:t>
            </w:r>
            <w:r w:rsidRPr="0035008A">
              <w:rPr>
                <w:rStyle w:val="af2"/>
                <w:rFonts w:hint="eastAsia"/>
                <w:noProof/>
              </w:rPr>
              <w:t>資料分析</w:t>
            </w:r>
            <w:r>
              <w:rPr>
                <w:noProof/>
                <w:webHidden/>
              </w:rPr>
              <w:tab/>
            </w:r>
            <w:r>
              <w:rPr>
                <w:noProof/>
                <w:webHidden/>
              </w:rPr>
              <w:fldChar w:fldCharType="begin"/>
            </w:r>
            <w:r>
              <w:rPr>
                <w:noProof/>
                <w:webHidden/>
              </w:rPr>
              <w:instrText xml:space="preserve"> PAGEREF _Toc200137207 \h </w:instrText>
            </w:r>
            <w:r>
              <w:rPr>
                <w:noProof/>
                <w:webHidden/>
              </w:rPr>
            </w:r>
            <w:r>
              <w:rPr>
                <w:noProof/>
                <w:webHidden/>
              </w:rPr>
              <w:fldChar w:fldCharType="separate"/>
            </w:r>
            <w:r>
              <w:rPr>
                <w:noProof/>
                <w:webHidden/>
              </w:rPr>
              <w:t>54</w:t>
            </w:r>
            <w:r>
              <w:rPr>
                <w:noProof/>
                <w:webHidden/>
              </w:rPr>
              <w:fldChar w:fldCharType="end"/>
            </w:r>
          </w:hyperlink>
        </w:p>
        <w:p w14:paraId="7C3B841B" w14:textId="7CC6E517" w:rsidR="005478BD" w:rsidRDefault="005478BD">
          <w:pPr>
            <w:pStyle w:val="11"/>
            <w:tabs>
              <w:tab w:val="right" w:leader="dot" w:pos="8296"/>
            </w:tabs>
            <w:ind w:firstLine="480"/>
            <w:rPr>
              <w:rFonts w:asciiTheme="minorHAnsi" w:eastAsiaTheme="minorEastAsia" w:hAnsiTheme="minorHAnsi"/>
              <w:noProof/>
            </w:rPr>
          </w:pPr>
          <w:hyperlink w:anchor="_Toc200137208" w:history="1">
            <w:r w:rsidRPr="0035008A">
              <w:rPr>
                <w:rStyle w:val="af2"/>
                <w:rFonts w:hint="eastAsia"/>
                <w:noProof/>
              </w:rPr>
              <w:t>第四章、個案介紹</w:t>
            </w:r>
            <w:r>
              <w:rPr>
                <w:noProof/>
                <w:webHidden/>
              </w:rPr>
              <w:tab/>
            </w:r>
            <w:r>
              <w:rPr>
                <w:noProof/>
                <w:webHidden/>
              </w:rPr>
              <w:fldChar w:fldCharType="begin"/>
            </w:r>
            <w:r>
              <w:rPr>
                <w:noProof/>
                <w:webHidden/>
              </w:rPr>
              <w:instrText xml:space="preserve"> PAGEREF _Toc200137208 \h </w:instrText>
            </w:r>
            <w:r>
              <w:rPr>
                <w:noProof/>
                <w:webHidden/>
              </w:rPr>
            </w:r>
            <w:r>
              <w:rPr>
                <w:noProof/>
                <w:webHidden/>
              </w:rPr>
              <w:fldChar w:fldCharType="separate"/>
            </w:r>
            <w:r>
              <w:rPr>
                <w:noProof/>
                <w:webHidden/>
              </w:rPr>
              <w:t>56</w:t>
            </w:r>
            <w:r>
              <w:rPr>
                <w:noProof/>
                <w:webHidden/>
              </w:rPr>
              <w:fldChar w:fldCharType="end"/>
            </w:r>
          </w:hyperlink>
        </w:p>
        <w:p w14:paraId="1247EB8F" w14:textId="0BFA6E6C" w:rsidR="005478BD" w:rsidRDefault="005478BD">
          <w:pPr>
            <w:pStyle w:val="21"/>
            <w:tabs>
              <w:tab w:val="right" w:leader="dot" w:pos="8296"/>
            </w:tabs>
            <w:ind w:firstLine="480"/>
            <w:rPr>
              <w:rFonts w:asciiTheme="minorHAnsi" w:eastAsiaTheme="minorEastAsia" w:hAnsiTheme="minorHAnsi"/>
              <w:noProof/>
            </w:rPr>
          </w:pPr>
          <w:hyperlink w:anchor="_Toc200137209" w:history="1">
            <w:r w:rsidRPr="0035008A">
              <w:rPr>
                <w:rStyle w:val="af2"/>
                <w:noProof/>
              </w:rPr>
              <w:t xml:space="preserve">4.1 </w:t>
            </w:r>
            <w:r w:rsidRPr="0035008A">
              <w:rPr>
                <w:rStyle w:val="af2"/>
                <w:rFonts w:hint="eastAsia"/>
                <w:noProof/>
              </w:rPr>
              <w:t>個案背景敘述</w:t>
            </w:r>
            <w:r>
              <w:rPr>
                <w:noProof/>
                <w:webHidden/>
              </w:rPr>
              <w:tab/>
            </w:r>
            <w:r>
              <w:rPr>
                <w:noProof/>
                <w:webHidden/>
              </w:rPr>
              <w:fldChar w:fldCharType="begin"/>
            </w:r>
            <w:r>
              <w:rPr>
                <w:noProof/>
                <w:webHidden/>
              </w:rPr>
              <w:instrText xml:space="preserve"> PAGEREF _Toc200137209 \h </w:instrText>
            </w:r>
            <w:r>
              <w:rPr>
                <w:noProof/>
                <w:webHidden/>
              </w:rPr>
            </w:r>
            <w:r>
              <w:rPr>
                <w:noProof/>
                <w:webHidden/>
              </w:rPr>
              <w:fldChar w:fldCharType="separate"/>
            </w:r>
            <w:r>
              <w:rPr>
                <w:noProof/>
                <w:webHidden/>
              </w:rPr>
              <w:t>56</w:t>
            </w:r>
            <w:r>
              <w:rPr>
                <w:noProof/>
                <w:webHidden/>
              </w:rPr>
              <w:fldChar w:fldCharType="end"/>
            </w:r>
          </w:hyperlink>
        </w:p>
        <w:p w14:paraId="6C248837" w14:textId="1CBD7C22" w:rsidR="005478BD" w:rsidRDefault="005478BD">
          <w:pPr>
            <w:pStyle w:val="21"/>
            <w:tabs>
              <w:tab w:val="right" w:leader="dot" w:pos="8296"/>
            </w:tabs>
            <w:ind w:firstLine="480"/>
            <w:rPr>
              <w:rFonts w:asciiTheme="minorHAnsi" w:eastAsiaTheme="minorEastAsia" w:hAnsiTheme="minorHAnsi"/>
              <w:noProof/>
            </w:rPr>
          </w:pPr>
          <w:hyperlink w:anchor="_Toc200137210" w:history="1">
            <w:r w:rsidRPr="0035008A">
              <w:rPr>
                <w:rStyle w:val="af2"/>
                <w:noProof/>
              </w:rPr>
              <w:t xml:space="preserve">4.2 </w:t>
            </w:r>
            <w:r w:rsidRPr="0035008A">
              <w:rPr>
                <w:rStyle w:val="af2"/>
                <w:rFonts w:hint="eastAsia"/>
                <w:noProof/>
              </w:rPr>
              <w:t>個案公司簡介</w:t>
            </w:r>
            <w:r>
              <w:rPr>
                <w:noProof/>
                <w:webHidden/>
              </w:rPr>
              <w:tab/>
            </w:r>
            <w:r>
              <w:rPr>
                <w:noProof/>
                <w:webHidden/>
              </w:rPr>
              <w:fldChar w:fldCharType="begin"/>
            </w:r>
            <w:r>
              <w:rPr>
                <w:noProof/>
                <w:webHidden/>
              </w:rPr>
              <w:instrText xml:space="preserve"> PAGEREF _Toc200137210 \h </w:instrText>
            </w:r>
            <w:r>
              <w:rPr>
                <w:noProof/>
                <w:webHidden/>
              </w:rPr>
            </w:r>
            <w:r>
              <w:rPr>
                <w:noProof/>
                <w:webHidden/>
              </w:rPr>
              <w:fldChar w:fldCharType="separate"/>
            </w:r>
            <w:r>
              <w:rPr>
                <w:noProof/>
                <w:webHidden/>
              </w:rPr>
              <w:t>56</w:t>
            </w:r>
            <w:r>
              <w:rPr>
                <w:noProof/>
                <w:webHidden/>
              </w:rPr>
              <w:fldChar w:fldCharType="end"/>
            </w:r>
          </w:hyperlink>
        </w:p>
        <w:p w14:paraId="508A99D2" w14:textId="11E345FA" w:rsidR="005478BD" w:rsidRDefault="005478BD">
          <w:pPr>
            <w:pStyle w:val="11"/>
            <w:tabs>
              <w:tab w:val="right" w:leader="dot" w:pos="8296"/>
            </w:tabs>
            <w:ind w:firstLine="480"/>
            <w:rPr>
              <w:rFonts w:asciiTheme="minorHAnsi" w:eastAsiaTheme="minorEastAsia" w:hAnsiTheme="minorHAnsi"/>
              <w:noProof/>
            </w:rPr>
          </w:pPr>
          <w:hyperlink w:anchor="_Toc200137211" w:history="1">
            <w:r w:rsidRPr="0035008A">
              <w:rPr>
                <w:rStyle w:val="af2"/>
                <w:rFonts w:hint="eastAsia"/>
                <w:noProof/>
              </w:rPr>
              <w:t>第五章、個案分析</w:t>
            </w:r>
            <w:r>
              <w:rPr>
                <w:noProof/>
                <w:webHidden/>
              </w:rPr>
              <w:tab/>
            </w:r>
            <w:r>
              <w:rPr>
                <w:noProof/>
                <w:webHidden/>
              </w:rPr>
              <w:fldChar w:fldCharType="begin"/>
            </w:r>
            <w:r>
              <w:rPr>
                <w:noProof/>
                <w:webHidden/>
              </w:rPr>
              <w:instrText xml:space="preserve"> PAGEREF _Toc200137211 \h </w:instrText>
            </w:r>
            <w:r>
              <w:rPr>
                <w:noProof/>
                <w:webHidden/>
              </w:rPr>
            </w:r>
            <w:r>
              <w:rPr>
                <w:noProof/>
                <w:webHidden/>
              </w:rPr>
              <w:fldChar w:fldCharType="separate"/>
            </w:r>
            <w:r>
              <w:rPr>
                <w:noProof/>
                <w:webHidden/>
              </w:rPr>
              <w:t>57</w:t>
            </w:r>
            <w:r>
              <w:rPr>
                <w:noProof/>
                <w:webHidden/>
              </w:rPr>
              <w:fldChar w:fldCharType="end"/>
            </w:r>
          </w:hyperlink>
        </w:p>
        <w:p w14:paraId="703BE03B" w14:textId="42D7F747" w:rsidR="005478BD" w:rsidRDefault="005478BD">
          <w:pPr>
            <w:pStyle w:val="21"/>
            <w:tabs>
              <w:tab w:val="right" w:leader="dot" w:pos="8296"/>
            </w:tabs>
            <w:ind w:firstLine="480"/>
            <w:rPr>
              <w:rFonts w:asciiTheme="minorHAnsi" w:eastAsiaTheme="minorEastAsia" w:hAnsiTheme="minorHAnsi"/>
              <w:noProof/>
            </w:rPr>
          </w:pPr>
          <w:hyperlink w:anchor="_Toc200137212" w:history="1">
            <w:r w:rsidRPr="0035008A">
              <w:rPr>
                <w:rStyle w:val="af2"/>
                <w:noProof/>
              </w:rPr>
              <w:t xml:space="preserve">5.1 </w:t>
            </w:r>
            <w:r w:rsidRPr="0035008A">
              <w:rPr>
                <w:rStyle w:val="af2"/>
                <w:rFonts w:hint="eastAsia"/>
                <w:noProof/>
              </w:rPr>
              <w:t>台灣通用紡織科技股份有限公司（</w:t>
            </w:r>
            <w:r w:rsidRPr="0035008A">
              <w:rPr>
                <w:rStyle w:val="af2"/>
                <w:noProof/>
              </w:rPr>
              <w:t>Frontier.cool</w:t>
            </w:r>
            <w:r w:rsidRPr="0035008A">
              <w:rPr>
                <w:rStyle w:val="af2"/>
                <w:rFonts w:hint="eastAsia"/>
                <w:noProof/>
              </w:rPr>
              <w:t>）</w:t>
            </w:r>
            <w:r>
              <w:rPr>
                <w:noProof/>
                <w:webHidden/>
              </w:rPr>
              <w:tab/>
            </w:r>
            <w:r>
              <w:rPr>
                <w:noProof/>
                <w:webHidden/>
              </w:rPr>
              <w:fldChar w:fldCharType="begin"/>
            </w:r>
            <w:r>
              <w:rPr>
                <w:noProof/>
                <w:webHidden/>
              </w:rPr>
              <w:instrText xml:space="preserve"> PAGEREF _Toc200137212 \h </w:instrText>
            </w:r>
            <w:r>
              <w:rPr>
                <w:noProof/>
                <w:webHidden/>
              </w:rPr>
            </w:r>
            <w:r>
              <w:rPr>
                <w:noProof/>
                <w:webHidden/>
              </w:rPr>
              <w:fldChar w:fldCharType="separate"/>
            </w:r>
            <w:r>
              <w:rPr>
                <w:noProof/>
                <w:webHidden/>
              </w:rPr>
              <w:t>57</w:t>
            </w:r>
            <w:r>
              <w:rPr>
                <w:noProof/>
                <w:webHidden/>
              </w:rPr>
              <w:fldChar w:fldCharType="end"/>
            </w:r>
          </w:hyperlink>
        </w:p>
        <w:p w14:paraId="44163A8F" w14:textId="22E2CAA6" w:rsidR="005478BD" w:rsidRDefault="005478BD">
          <w:pPr>
            <w:pStyle w:val="31"/>
            <w:tabs>
              <w:tab w:val="right" w:leader="dot" w:pos="8296"/>
            </w:tabs>
            <w:ind w:firstLine="480"/>
            <w:rPr>
              <w:rFonts w:asciiTheme="minorHAnsi" w:eastAsiaTheme="minorEastAsia" w:hAnsiTheme="minorHAnsi"/>
              <w:noProof/>
            </w:rPr>
          </w:pPr>
          <w:hyperlink w:anchor="_Toc200137213" w:history="1">
            <w:r w:rsidRPr="0035008A">
              <w:rPr>
                <w:rStyle w:val="af2"/>
                <w:noProof/>
              </w:rPr>
              <w:t xml:space="preserve">5.1.1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問題</w:t>
            </w:r>
            <w:r>
              <w:rPr>
                <w:noProof/>
                <w:webHidden/>
              </w:rPr>
              <w:tab/>
            </w:r>
            <w:r>
              <w:rPr>
                <w:noProof/>
                <w:webHidden/>
              </w:rPr>
              <w:fldChar w:fldCharType="begin"/>
            </w:r>
            <w:r>
              <w:rPr>
                <w:noProof/>
                <w:webHidden/>
              </w:rPr>
              <w:instrText xml:space="preserve"> PAGEREF _Toc200137213 \h </w:instrText>
            </w:r>
            <w:r>
              <w:rPr>
                <w:noProof/>
                <w:webHidden/>
              </w:rPr>
            </w:r>
            <w:r>
              <w:rPr>
                <w:noProof/>
                <w:webHidden/>
              </w:rPr>
              <w:fldChar w:fldCharType="separate"/>
            </w:r>
            <w:r>
              <w:rPr>
                <w:noProof/>
                <w:webHidden/>
              </w:rPr>
              <w:t>57</w:t>
            </w:r>
            <w:r>
              <w:rPr>
                <w:noProof/>
                <w:webHidden/>
              </w:rPr>
              <w:fldChar w:fldCharType="end"/>
            </w:r>
          </w:hyperlink>
        </w:p>
        <w:p w14:paraId="23D154FF" w14:textId="18C99DCF" w:rsidR="005478BD" w:rsidRDefault="005478BD">
          <w:pPr>
            <w:pStyle w:val="31"/>
            <w:tabs>
              <w:tab w:val="right" w:leader="dot" w:pos="8296"/>
            </w:tabs>
            <w:ind w:firstLine="480"/>
            <w:rPr>
              <w:rFonts w:asciiTheme="minorHAnsi" w:eastAsiaTheme="minorEastAsia" w:hAnsiTheme="minorHAnsi"/>
              <w:noProof/>
            </w:rPr>
          </w:pPr>
          <w:hyperlink w:anchor="_Toc200137214" w:history="1">
            <w:r w:rsidRPr="0035008A">
              <w:rPr>
                <w:rStyle w:val="af2"/>
                <w:noProof/>
              </w:rPr>
              <w:t xml:space="preserve">5.1.2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意圖</w:t>
            </w:r>
            <w:r>
              <w:rPr>
                <w:noProof/>
                <w:webHidden/>
              </w:rPr>
              <w:tab/>
            </w:r>
            <w:r>
              <w:rPr>
                <w:noProof/>
                <w:webHidden/>
              </w:rPr>
              <w:fldChar w:fldCharType="begin"/>
            </w:r>
            <w:r>
              <w:rPr>
                <w:noProof/>
                <w:webHidden/>
              </w:rPr>
              <w:instrText xml:space="preserve"> PAGEREF _Toc200137214 \h </w:instrText>
            </w:r>
            <w:r>
              <w:rPr>
                <w:noProof/>
                <w:webHidden/>
              </w:rPr>
            </w:r>
            <w:r>
              <w:rPr>
                <w:noProof/>
                <w:webHidden/>
              </w:rPr>
              <w:fldChar w:fldCharType="separate"/>
            </w:r>
            <w:r>
              <w:rPr>
                <w:noProof/>
                <w:webHidden/>
              </w:rPr>
              <w:t>58</w:t>
            </w:r>
            <w:r>
              <w:rPr>
                <w:noProof/>
                <w:webHidden/>
              </w:rPr>
              <w:fldChar w:fldCharType="end"/>
            </w:r>
          </w:hyperlink>
        </w:p>
        <w:p w14:paraId="30B67455" w14:textId="6A964F9F" w:rsidR="005478BD" w:rsidRDefault="005478BD">
          <w:pPr>
            <w:pStyle w:val="31"/>
            <w:tabs>
              <w:tab w:val="right" w:leader="dot" w:pos="8296"/>
            </w:tabs>
            <w:ind w:firstLine="480"/>
            <w:rPr>
              <w:rFonts w:asciiTheme="minorHAnsi" w:eastAsiaTheme="minorEastAsia" w:hAnsiTheme="minorHAnsi"/>
              <w:noProof/>
            </w:rPr>
          </w:pPr>
          <w:hyperlink w:anchor="_Toc200137215" w:history="1">
            <w:r w:rsidRPr="0035008A">
              <w:rPr>
                <w:rStyle w:val="af2"/>
                <w:noProof/>
              </w:rPr>
              <w:t xml:space="preserve">5.1.3 </w:t>
            </w:r>
            <w:r w:rsidRPr="0035008A">
              <w:rPr>
                <w:rStyle w:val="af2"/>
                <w:rFonts w:hint="eastAsia"/>
                <w:noProof/>
              </w:rPr>
              <w:t>目的</w:t>
            </w:r>
            <w:r>
              <w:rPr>
                <w:noProof/>
                <w:webHidden/>
              </w:rPr>
              <w:tab/>
            </w:r>
            <w:r>
              <w:rPr>
                <w:noProof/>
                <w:webHidden/>
              </w:rPr>
              <w:fldChar w:fldCharType="begin"/>
            </w:r>
            <w:r>
              <w:rPr>
                <w:noProof/>
                <w:webHidden/>
              </w:rPr>
              <w:instrText xml:space="preserve"> PAGEREF _Toc200137215 \h </w:instrText>
            </w:r>
            <w:r>
              <w:rPr>
                <w:noProof/>
                <w:webHidden/>
              </w:rPr>
            </w:r>
            <w:r>
              <w:rPr>
                <w:noProof/>
                <w:webHidden/>
              </w:rPr>
              <w:fldChar w:fldCharType="separate"/>
            </w:r>
            <w:r>
              <w:rPr>
                <w:noProof/>
                <w:webHidden/>
              </w:rPr>
              <w:t>59</w:t>
            </w:r>
            <w:r>
              <w:rPr>
                <w:noProof/>
                <w:webHidden/>
              </w:rPr>
              <w:fldChar w:fldCharType="end"/>
            </w:r>
          </w:hyperlink>
        </w:p>
        <w:p w14:paraId="6299B579" w14:textId="0316FEA3" w:rsidR="005478BD" w:rsidRDefault="005478BD">
          <w:pPr>
            <w:pStyle w:val="21"/>
            <w:tabs>
              <w:tab w:val="right" w:leader="dot" w:pos="8296"/>
            </w:tabs>
            <w:ind w:firstLine="480"/>
            <w:rPr>
              <w:rFonts w:asciiTheme="minorHAnsi" w:eastAsiaTheme="minorEastAsia" w:hAnsiTheme="minorHAnsi"/>
              <w:noProof/>
            </w:rPr>
          </w:pPr>
          <w:hyperlink w:anchor="_Toc200137216" w:history="1">
            <w:r w:rsidRPr="0035008A">
              <w:rPr>
                <w:rStyle w:val="af2"/>
                <w:noProof/>
              </w:rPr>
              <w:t xml:space="preserve">5.2 </w:t>
            </w:r>
            <w:r w:rsidRPr="0035008A">
              <w:rPr>
                <w:rStyle w:val="af2"/>
                <w:rFonts w:hint="eastAsia"/>
                <w:noProof/>
              </w:rPr>
              <w:t>第一階段：開源與協作</w:t>
            </w:r>
            <w:r>
              <w:rPr>
                <w:noProof/>
                <w:webHidden/>
              </w:rPr>
              <w:tab/>
            </w:r>
            <w:r>
              <w:rPr>
                <w:noProof/>
                <w:webHidden/>
              </w:rPr>
              <w:fldChar w:fldCharType="begin"/>
            </w:r>
            <w:r>
              <w:rPr>
                <w:noProof/>
                <w:webHidden/>
              </w:rPr>
              <w:instrText xml:space="preserve"> PAGEREF _Toc200137216 \h </w:instrText>
            </w:r>
            <w:r>
              <w:rPr>
                <w:noProof/>
                <w:webHidden/>
              </w:rPr>
            </w:r>
            <w:r>
              <w:rPr>
                <w:noProof/>
                <w:webHidden/>
              </w:rPr>
              <w:fldChar w:fldCharType="separate"/>
            </w:r>
            <w:r>
              <w:rPr>
                <w:noProof/>
                <w:webHidden/>
              </w:rPr>
              <w:t>63</w:t>
            </w:r>
            <w:r>
              <w:rPr>
                <w:noProof/>
                <w:webHidden/>
              </w:rPr>
              <w:fldChar w:fldCharType="end"/>
            </w:r>
          </w:hyperlink>
        </w:p>
        <w:p w14:paraId="3DD3BF92" w14:textId="640B598F" w:rsidR="005478BD" w:rsidRDefault="005478BD">
          <w:pPr>
            <w:pStyle w:val="31"/>
            <w:tabs>
              <w:tab w:val="right" w:leader="dot" w:pos="8296"/>
            </w:tabs>
            <w:ind w:firstLine="480"/>
            <w:rPr>
              <w:rFonts w:asciiTheme="minorHAnsi" w:eastAsiaTheme="minorEastAsia" w:hAnsiTheme="minorHAnsi"/>
              <w:noProof/>
            </w:rPr>
          </w:pPr>
          <w:hyperlink w:anchor="_Toc200137217" w:history="1">
            <w:r w:rsidRPr="0035008A">
              <w:rPr>
                <w:rStyle w:val="af2"/>
                <w:noProof/>
              </w:rPr>
              <w:t xml:space="preserve">5.2.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17 \h </w:instrText>
            </w:r>
            <w:r>
              <w:rPr>
                <w:noProof/>
                <w:webHidden/>
              </w:rPr>
            </w:r>
            <w:r>
              <w:rPr>
                <w:noProof/>
                <w:webHidden/>
              </w:rPr>
              <w:fldChar w:fldCharType="separate"/>
            </w:r>
            <w:r>
              <w:rPr>
                <w:noProof/>
                <w:webHidden/>
              </w:rPr>
              <w:t>63</w:t>
            </w:r>
            <w:r>
              <w:rPr>
                <w:noProof/>
                <w:webHidden/>
              </w:rPr>
              <w:fldChar w:fldCharType="end"/>
            </w:r>
          </w:hyperlink>
        </w:p>
        <w:p w14:paraId="7F690AFE" w14:textId="635C10D1" w:rsidR="005478BD" w:rsidRDefault="005478BD">
          <w:pPr>
            <w:pStyle w:val="31"/>
            <w:tabs>
              <w:tab w:val="right" w:leader="dot" w:pos="8296"/>
            </w:tabs>
            <w:ind w:firstLine="480"/>
            <w:rPr>
              <w:rFonts w:asciiTheme="minorHAnsi" w:eastAsiaTheme="minorEastAsia" w:hAnsiTheme="minorHAnsi"/>
              <w:noProof/>
            </w:rPr>
          </w:pPr>
          <w:hyperlink w:anchor="_Toc200137218" w:history="1">
            <w:r w:rsidRPr="0035008A">
              <w:rPr>
                <w:rStyle w:val="af2"/>
                <w:noProof/>
              </w:rPr>
              <w:t xml:space="preserve">5.2.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18 \h </w:instrText>
            </w:r>
            <w:r>
              <w:rPr>
                <w:noProof/>
                <w:webHidden/>
              </w:rPr>
            </w:r>
            <w:r>
              <w:rPr>
                <w:noProof/>
                <w:webHidden/>
              </w:rPr>
              <w:fldChar w:fldCharType="separate"/>
            </w:r>
            <w:r>
              <w:rPr>
                <w:noProof/>
                <w:webHidden/>
              </w:rPr>
              <w:t>64</w:t>
            </w:r>
            <w:r>
              <w:rPr>
                <w:noProof/>
                <w:webHidden/>
              </w:rPr>
              <w:fldChar w:fldCharType="end"/>
            </w:r>
          </w:hyperlink>
        </w:p>
        <w:p w14:paraId="7BD7B2FF" w14:textId="78874822" w:rsidR="005478BD" w:rsidRDefault="005478BD">
          <w:pPr>
            <w:pStyle w:val="31"/>
            <w:tabs>
              <w:tab w:val="right" w:leader="dot" w:pos="8296"/>
            </w:tabs>
            <w:ind w:firstLine="480"/>
            <w:rPr>
              <w:rFonts w:asciiTheme="minorHAnsi" w:eastAsiaTheme="minorEastAsia" w:hAnsiTheme="minorHAnsi"/>
              <w:noProof/>
            </w:rPr>
          </w:pPr>
          <w:hyperlink w:anchor="_Toc200137219" w:history="1">
            <w:r w:rsidRPr="0035008A">
              <w:rPr>
                <w:rStyle w:val="af2"/>
                <w:noProof/>
              </w:rPr>
              <w:t xml:space="preserve">5.2.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19 \h </w:instrText>
            </w:r>
            <w:r>
              <w:rPr>
                <w:noProof/>
                <w:webHidden/>
              </w:rPr>
            </w:r>
            <w:r>
              <w:rPr>
                <w:noProof/>
                <w:webHidden/>
              </w:rPr>
              <w:fldChar w:fldCharType="separate"/>
            </w:r>
            <w:r>
              <w:rPr>
                <w:noProof/>
                <w:webHidden/>
              </w:rPr>
              <w:t>65</w:t>
            </w:r>
            <w:r>
              <w:rPr>
                <w:noProof/>
                <w:webHidden/>
              </w:rPr>
              <w:fldChar w:fldCharType="end"/>
            </w:r>
          </w:hyperlink>
        </w:p>
        <w:p w14:paraId="1CFAE33D" w14:textId="58DB4DD2" w:rsidR="005478BD" w:rsidRDefault="005478BD">
          <w:pPr>
            <w:pStyle w:val="31"/>
            <w:tabs>
              <w:tab w:val="right" w:leader="dot" w:pos="8296"/>
            </w:tabs>
            <w:ind w:firstLine="480"/>
            <w:rPr>
              <w:rFonts w:asciiTheme="minorHAnsi" w:eastAsiaTheme="minorEastAsia" w:hAnsiTheme="minorHAnsi"/>
              <w:noProof/>
            </w:rPr>
          </w:pPr>
          <w:hyperlink w:anchor="_Toc200137220" w:history="1">
            <w:r w:rsidRPr="0035008A">
              <w:rPr>
                <w:rStyle w:val="af2"/>
                <w:noProof/>
              </w:rPr>
              <w:t xml:space="preserve">5.2.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0 \h </w:instrText>
            </w:r>
            <w:r>
              <w:rPr>
                <w:noProof/>
                <w:webHidden/>
              </w:rPr>
            </w:r>
            <w:r>
              <w:rPr>
                <w:noProof/>
                <w:webHidden/>
              </w:rPr>
              <w:fldChar w:fldCharType="separate"/>
            </w:r>
            <w:r>
              <w:rPr>
                <w:noProof/>
                <w:webHidden/>
              </w:rPr>
              <w:t>66</w:t>
            </w:r>
            <w:r>
              <w:rPr>
                <w:noProof/>
                <w:webHidden/>
              </w:rPr>
              <w:fldChar w:fldCharType="end"/>
            </w:r>
          </w:hyperlink>
        </w:p>
        <w:p w14:paraId="5FEC65B6" w14:textId="2DC77E01" w:rsidR="005478BD" w:rsidRDefault="005478BD">
          <w:pPr>
            <w:pStyle w:val="31"/>
            <w:tabs>
              <w:tab w:val="right" w:leader="dot" w:pos="8296"/>
            </w:tabs>
            <w:ind w:firstLine="480"/>
            <w:rPr>
              <w:rFonts w:asciiTheme="minorHAnsi" w:eastAsiaTheme="minorEastAsia" w:hAnsiTheme="minorHAnsi"/>
              <w:noProof/>
            </w:rPr>
          </w:pPr>
          <w:hyperlink w:anchor="_Toc200137221" w:history="1">
            <w:r w:rsidRPr="0035008A">
              <w:rPr>
                <w:rStyle w:val="af2"/>
                <w:noProof/>
              </w:rPr>
              <w:t xml:space="preserve">5.2.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1 \h </w:instrText>
            </w:r>
            <w:r>
              <w:rPr>
                <w:noProof/>
                <w:webHidden/>
              </w:rPr>
            </w:r>
            <w:r>
              <w:rPr>
                <w:noProof/>
                <w:webHidden/>
              </w:rPr>
              <w:fldChar w:fldCharType="separate"/>
            </w:r>
            <w:r>
              <w:rPr>
                <w:noProof/>
                <w:webHidden/>
              </w:rPr>
              <w:t>68</w:t>
            </w:r>
            <w:r>
              <w:rPr>
                <w:noProof/>
                <w:webHidden/>
              </w:rPr>
              <w:fldChar w:fldCharType="end"/>
            </w:r>
          </w:hyperlink>
        </w:p>
        <w:p w14:paraId="0B06ED0F" w14:textId="192D824A" w:rsidR="005478BD" w:rsidRDefault="005478BD">
          <w:pPr>
            <w:pStyle w:val="31"/>
            <w:tabs>
              <w:tab w:val="right" w:leader="dot" w:pos="8296"/>
            </w:tabs>
            <w:ind w:firstLine="480"/>
            <w:rPr>
              <w:rFonts w:asciiTheme="minorHAnsi" w:eastAsiaTheme="minorEastAsia" w:hAnsiTheme="minorHAnsi"/>
              <w:noProof/>
            </w:rPr>
          </w:pPr>
          <w:hyperlink w:anchor="_Toc200137222" w:history="1">
            <w:r w:rsidRPr="0035008A">
              <w:rPr>
                <w:rStyle w:val="af2"/>
                <w:noProof/>
              </w:rPr>
              <w:t xml:space="preserve">5.2.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22 \h </w:instrText>
            </w:r>
            <w:r>
              <w:rPr>
                <w:noProof/>
                <w:webHidden/>
              </w:rPr>
            </w:r>
            <w:r>
              <w:rPr>
                <w:noProof/>
                <w:webHidden/>
              </w:rPr>
              <w:fldChar w:fldCharType="separate"/>
            </w:r>
            <w:r>
              <w:rPr>
                <w:noProof/>
                <w:webHidden/>
              </w:rPr>
              <w:t>69</w:t>
            </w:r>
            <w:r>
              <w:rPr>
                <w:noProof/>
                <w:webHidden/>
              </w:rPr>
              <w:fldChar w:fldCharType="end"/>
            </w:r>
          </w:hyperlink>
        </w:p>
        <w:p w14:paraId="23C1082E" w14:textId="5716C797" w:rsidR="005478BD" w:rsidRDefault="005478BD">
          <w:pPr>
            <w:pStyle w:val="31"/>
            <w:tabs>
              <w:tab w:val="right" w:leader="dot" w:pos="8296"/>
            </w:tabs>
            <w:ind w:firstLine="480"/>
            <w:rPr>
              <w:rFonts w:asciiTheme="minorHAnsi" w:eastAsiaTheme="minorEastAsia" w:hAnsiTheme="minorHAnsi"/>
              <w:noProof/>
            </w:rPr>
          </w:pPr>
          <w:hyperlink w:anchor="_Toc200137223" w:history="1">
            <w:r w:rsidRPr="0035008A">
              <w:rPr>
                <w:rStyle w:val="af2"/>
                <w:noProof/>
              </w:rPr>
              <w:t xml:space="preserve">5.2.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23 \h </w:instrText>
            </w:r>
            <w:r>
              <w:rPr>
                <w:noProof/>
                <w:webHidden/>
              </w:rPr>
            </w:r>
            <w:r>
              <w:rPr>
                <w:noProof/>
                <w:webHidden/>
              </w:rPr>
              <w:fldChar w:fldCharType="separate"/>
            </w:r>
            <w:r>
              <w:rPr>
                <w:noProof/>
                <w:webHidden/>
              </w:rPr>
              <w:t>70</w:t>
            </w:r>
            <w:r>
              <w:rPr>
                <w:noProof/>
                <w:webHidden/>
              </w:rPr>
              <w:fldChar w:fldCharType="end"/>
            </w:r>
          </w:hyperlink>
        </w:p>
        <w:p w14:paraId="3F639B3C" w14:textId="6A4F7428" w:rsidR="005478BD" w:rsidRDefault="005478BD">
          <w:pPr>
            <w:pStyle w:val="21"/>
            <w:tabs>
              <w:tab w:val="right" w:leader="dot" w:pos="8296"/>
            </w:tabs>
            <w:ind w:firstLine="480"/>
            <w:rPr>
              <w:rFonts w:asciiTheme="minorHAnsi" w:eastAsiaTheme="minorEastAsia" w:hAnsiTheme="minorHAnsi"/>
              <w:noProof/>
            </w:rPr>
          </w:pPr>
          <w:hyperlink w:anchor="_Toc200137224" w:history="1">
            <w:r w:rsidRPr="0035008A">
              <w:rPr>
                <w:rStyle w:val="af2"/>
                <w:noProof/>
              </w:rPr>
              <w:t xml:space="preserve">5.3 </w:t>
            </w:r>
            <w:r w:rsidRPr="0035008A">
              <w:rPr>
                <w:rStyle w:val="af2"/>
                <w:rFonts w:hint="eastAsia"/>
                <w:noProof/>
              </w:rPr>
              <w:t>第二階段：資安與私有</w:t>
            </w:r>
            <w:r>
              <w:rPr>
                <w:noProof/>
                <w:webHidden/>
              </w:rPr>
              <w:tab/>
            </w:r>
            <w:r>
              <w:rPr>
                <w:noProof/>
                <w:webHidden/>
              </w:rPr>
              <w:fldChar w:fldCharType="begin"/>
            </w:r>
            <w:r>
              <w:rPr>
                <w:noProof/>
                <w:webHidden/>
              </w:rPr>
              <w:instrText xml:space="preserve"> PAGEREF _Toc200137224 \h </w:instrText>
            </w:r>
            <w:r>
              <w:rPr>
                <w:noProof/>
                <w:webHidden/>
              </w:rPr>
            </w:r>
            <w:r>
              <w:rPr>
                <w:noProof/>
                <w:webHidden/>
              </w:rPr>
              <w:fldChar w:fldCharType="separate"/>
            </w:r>
            <w:r>
              <w:rPr>
                <w:noProof/>
                <w:webHidden/>
              </w:rPr>
              <w:t>73</w:t>
            </w:r>
            <w:r>
              <w:rPr>
                <w:noProof/>
                <w:webHidden/>
              </w:rPr>
              <w:fldChar w:fldCharType="end"/>
            </w:r>
          </w:hyperlink>
        </w:p>
        <w:p w14:paraId="6B47346C" w14:textId="7033B32E" w:rsidR="005478BD" w:rsidRDefault="005478BD">
          <w:pPr>
            <w:pStyle w:val="31"/>
            <w:tabs>
              <w:tab w:val="right" w:leader="dot" w:pos="8296"/>
            </w:tabs>
            <w:ind w:firstLine="480"/>
            <w:rPr>
              <w:rFonts w:asciiTheme="minorHAnsi" w:eastAsiaTheme="minorEastAsia" w:hAnsiTheme="minorHAnsi"/>
              <w:noProof/>
            </w:rPr>
          </w:pPr>
          <w:hyperlink w:anchor="_Toc200137225" w:history="1">
            <w:r w:rsidRPr="0035008A">
              <w:rPr>
                <w:rStyle w:val="af2"/>
                <w:noProof/>
              </w:rPr>
              <w:t xml:space="preserve">5.3.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25 \h </w:instrText>
            </w:r>
            <w:r>
              <w:rPr>
                <w:noProof/>
                <w:webHidden/>
              </w:rPr>
            </w:r>
            <w:r>
              <w:rPr>
                <w:noProof/>
                <w:webHidden/>
              </w:rPr>
              <w:fldChar w:fldCharType="separate"/>
            </w:r>
            <w:r>
              <w:rPr>
                <w:noProof/>
                <w:webHidden/>
              </w:rPr>
              <w:t>73</w:t>
            </w:r>
            <w:r>
              <w:rPr>
                <w:noProof/>
                <w:webHidden/>
              </w:rPr>
              <w:fldChar w:fldCharType="end"/>
            </w:r>
          </w:hyperlink>
        </w:p>
        <w:p w14:paraId="25B2F518" w14:textId="361460ED" w:rsidR="005478BD" w:rsidRDefault="005478BD">
          <w:pPr>
            <w:pStyle w:val="31"/>
            <w:tabs>
              <w:tab w:val="right" w:leader="dot" w:pos="8296"/>
            </w:tabs>
            <w:ind w:firstLine="480"/>
            <w:rPr>
              <w:rFonts w:asciiTheme="minorHAnsi" w:eastAsiaTheme="minorEastAsia" w:hAnsiTheme="minorHAnsi"/>
              <w:noProof/>
            </w:rPr>
          </w:pPr>
          <w:hyperlink w:anchor="_Toc200137226" w:history="1">
            <w:r w:rsidRPr="0035008A">
              <w:rPr>
                <w:rStyle w:val="af2"/>
                <w:noProof/>
              </w:rPr>
              <w:t xml:space="preserve">5.3.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26 \h </w:instrText>
            </w:r>
            <w:r>
              <w:rPr>
                <w:noProof/>
                <w:webHidden/>
              </w:rPr>
            </w:r>
            <w:r>
              <w:rPr>
                <w:noProof/>
                <w:webHidden/>
              </w:rPr>
              <w:fldChar w:fldCharType="separate"/>
            </w:r>
            <w:r>
              <w:rPr>
                <w:noProof/>
                <w:webHidden/>
              </w:rPr>
              <w:t>74</w:t>
            </w:r>
            <w:r>
              <w:rPr>
                <w:noProof/>
                <w:webHidden/>
              </w:rPr>
              <w:fldChar w:fldCharType="end"/>
            </w:r>
          </w:hyperlink>
        </w:p>
        <w:p w14:paraId="5D7155E2" w14:textId="4822AC5F" w:rsidR="005478BD" w:rsidRDefault="005478BD">
          <w:pPr>
            <w:pStyle w:val="31"/>
            <w:tabs>
              <w:tab w:val="left" w:pos="2400"/>
              <w:tab w:val="right" w:leader="dot" w:pos="8296"/>
            </w:tabs>
            <w:ind w:firstLine="480"/>
            <w:rPr>
              <w:rFonts w:asciiTheme="minorHAnsi" w:eastAsiaTheme="minorEastAsia" w:hAnsiTheme="minorHAnsi"/>
              <w:noProof/>
            </w:rPr>
          </w:pPr>
          <w:hyperlink w:anchor="_Toc200137227" w:history="1">
            <w:r w:rsidRPr="0035008A">
              <w:rPr>
                <w:rStyle w:val="af2"/>
                <w:noProof/>
              </w:rPr>
              <w:t>5.3.3</w:t>
            </w:r>
            <w:r>
              <w:rPr>
                <w:rFonts w:asciiTheme="minorHAnsi" w:eastAsiaTheme="minorEastAsia" w:hAnsiTheme="minorHAnsi"/>
                <w:noProof/>
              </w:rPr>
              <w:tab/>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27 \h </w:instrText>
            </w:r>
            <w:r>
              <w:rPr>
                <w:noProof/>
                <w:webHidden/>
              </w:rPr>
            </w:r>
            <w:r>
              <w:rPr>
                <w:noProof/>
                <w:webHidden/>
              </w:rPr>
              <w:fldChar w:fldCharType="separate"/>
            </w:r>
            <w:r>
              <w:rPr>
                <w:noProof/>
                <w:webHidden/>
              </w:rPr>
              <w:t>75</w:t>
            </w:r>
            <w:r>
              <w:rPr>
                <w:noProof/>
                <w:webHidden/>
              </w:rPr>
              <w:fldChar w:fldCharType="end"/>
            </w:r>
          </w:hyperlink>
        </w:p>
        <w:p w14:paraId="5FF8B9D5" w14:textId="0978B7B9" w:rsidR="005478BD" w:rsidRDefault="005478BD">
          <w:pPr>
            <w:pStyle w:val="31"/>
            <w:tabs>
              <w:tab w:val="right" w:leader="dot" w:pos="8296"/>
            </w:tabs>
            <w:ind w:firstLine="480"/>
            <w:rPr>
              <w:rFonts w:asciiTheme="minorHAnsi" w:eastAsiaTheme="minorEastAsia" w:hAnsiTheme="minorHAnsi"/>
              <w:noProof/>
            </w:rPr>
          </w:pPr>
          <w:hyperlink w:anchor="_Toc200137228" w:history="1">
            <w:r w:rsidRPr="0035008A">
              <w:rPr>
                <w:rStyle w:val="af2"/>
                <w:noProof/>
              </w:rPr>
              <w:t xml:space="preserve">5.3.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8 \h </w:instrText>
            </w:r>
            <w:r>
              <w:rPr>
                <w:noProof/>
                <w:webHidden/>
              </w:rPr>
            </w:r>
            <w:r>
              <w:rPr>
                <w:noProof/>
                <w:webHidden/>
              </w:rPr>
              <w:fldChar w:fldCharType="separate"/>
            </w:r>
            <w:r>
              <w:rPr>
                <w:noProof/>
                <w:webHidden/>
              </w:rPr>
              <w:t>76</w:t>
            </w:r>
            <w:r>
              <w:rPr>
                <w:noProof/>
                <w:webHidden/>
              </w:rPr>
              <w:fldChar w:fldCharType="end"/>
            </w:r>
          </w:hyperlink>
        </w:p>
        <w:p w14:paraId="63FE0E72" w14:textId="135BD83F" w:rsidR="005478BD" w:rsidRDefault="005478BD">
          <w:pPr>
            <w:pStyle w:val="31"/>
            <w:tabs>
              <w:tab w:val="right" w:leader="dot" w:pos="8296"/>
            </w:tabs>
            <w:ind w:firstLine="480"/>
            <w:rPr>
              <w:rFonts w:asciiTheme="minorHAnsi" w:eastAsiaTheme="minorEastAsia" w:hAnsiTheme="minorHAnsi"/>
              <w:noProof/>
            </w:rPr>
          </w:pPr>
          <w:hyperlink w:anchor="_Toc200137229" w:history="1">
            <w:r w:rsidRPr="0035008A">
              <w:rPr>
                <w:rStyle w:val="af2"/>
                <w:noProof/>
              </w:rPr>
              <w:t xml:space="preserve">5.3.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9 \h </w:instrText>
            </w:r>
            <w:r>
              <w:rPr>
                <w:noProof/>
                <w:webHidden/>
              </w:rPr>
            </w:r>
            <w:r>
              <w:rPr>
                <w:noProof/>
                <w:webHidden/>
              </w:rPr>
              <w:fldChar w:fldCharType="separate"/>
            </w:r>
            <w:r>
              <w:rPr>
                <w:noProof/>
                <w:webHidden/>
              </w:rPr>
              <w:t>78</w:t>
            </w:r>
            <w:r>
              <w:rPr>
                <w:noProof/>
                <w:webHidden/>
              </w:rPr>
              <w:fldChar w:fldCharType="end"/>
            </w:r>
          </w:hyperlink>
        </w:p>
        <w:p w14:paraId="247D251A" w14:textId="6579E8CD" w:rsidR="005478BD" w:rsidRDefault="005478BD">
          <w:pPr>
            <w:pStyle w:val="31"/>
            <w:tabs>
              <w:tab w:val="right" w:leader="dot" w:pos="8296"/>
            </w:tabs>
            <w:ind w:firstLine="480"/>
            <w:rPr>
              <w:rFonts w:asciiTheme="minorHAnsi" w:eastAsiaTheme="minorEastAsia" w:hAnsiTheme="minorHAnsi"/>
              <w:noProof/>
            </w:rPr>
          </w:pPr>
          <w:hyperlink w:anchor="_Toc200137230" w:history="1">
            <w:r w:rsidRPr="0035008A">
              <w:rPr>
                <w:rStyle w:val="af2"/>
                <w:noProof/>
              </w:rPr>
              <w:t xml:space="preserve">5.3.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0 \h </w:instrText>
            </w:r>
            <w:r>
              <w:rPr>
                <w:noProof/>
                <w:webHidden/>
              </w:rPr>
            </w:r>
            <w:r>
              <w:rPr>
                <w:noProof/>
                <w:webHidden/>
              </w:rPr>
              <w:fldChar w:fldCharType="separate"/>
            </w:r>
            <w:r>
              <w:rPr>
                <w:noProof/>
                <w:webHidden/>
              </w:rPr>
              <w:t>79</w:t>
            </w:r>
            <w:r>
              <w:rPr>
                <w:noProof/>
                <w:webHidden/>
              </w:rPr>
              <w:fldChar w:fldCharType="end"/>
            </w:r>
          </w:hyperlink>
        </w:p>
        <w:p w14:paraId="70050952" w14:textId="374A38B8" w:rsidR="005478BD" w:rsidRDefault="005478BD">
          <w:pPr>
            <w:pStyle w:val="31"/>
            <w:tabs>
              <w:tab w:val="right" w:leader="dot" w:pos="8296"/>
            </w:tabs>
            <w:ind w:firstLine="480"/>
            <w:rPr>
              <w:rFonts w:asciiTheme="minorHAnsi" w:eastAsiaTheme="minorEastAsia" w:hAnsiTheme="minorHAnsi"/>
              <w:noProof/>
            </w:rPr>
          </w:pPr>
          <w:hyperlink w:anchor="_Toc200137231" w:history="1">
            <w:r w:rsidRPr="0035008A">
              <w:rPr>
                <w:rStyle w:val="af2"/>
                <w:noProof/>
              </w:rPr>
              <w:t xml:space="preserve">5.3.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1 \h </w:instrText>
            </w:r>
            <w:r>
              <w:rPr>
                <w:noProof/>
                <w:webHidden/>
              </w:rPr>
            </w:r>
            <w:r>
              <w:rPr>
                <w:noProof/>
                <w:webHidden/>
              </w:rPr>
              <w:fldChar w:fldCharType="separate"/>
            </w:r>
            <w:r>
              <w:rPr>
                <w:noProof/>
                <w:webHidden/>
              </w:rPr>
              <w:t>80</w:t>
            </w:r>
            <w:r>
              <w:rPr>
                <w:noProof/>
                <w:webHidden/>
              </w:rPr>
              <w:fldChar w:fldCharType="end"/>
            </w:r>
          </w:hyperlink>
        </w:p>
        <w:p w14:paraId="0C437572" w14:textId="719F6BBB" w:rsidR="005478BD" w:rsidRDefault="005478BD">
          <w:pPr>
            <w:pStyle w:val="21"/>
            <w:tabs>
              <w:tab w:val="right" w:leader="dot" w:pos="8296"/>
            </w:tabs>
            <w:ind w:firstLine="480"/>
            <w:rPr>
              <w:rFonts w:asciiTheme="minorHAnsi" w:eastAsiaTheme="minorEastAsia" w:hAnsiTheme="minorHAnsi"/>
              <w:noProof/>
            </w:rPr>
          </w:pPr>
          <w:hyperlink w:anchor="_Toc200137232" w:history="1">
            <w:r w:rsidRPr="0035008A">
              <w:rPr>
                <w:rStyle w:val="af2"/>
                <w:noProof/>
              </w:rPr>
              <w:t xml:space="preserve">5.4 </w:t>
            </w:r>
            <w:r w:rsidRPr="0035008A">
              <w:rPr>
                <w:rStyle w:val="af2"/>
                <w:rFonts w:hint="eastAsia"/>
                <w:noProof/>
              </w:rPr>
              <w:t>第三階段：銷售與推廣</w:t>
            </w:r>
            <w:r>
              <w:rPr>
                <w:noProof/>
                <w:webHidden/>
              </w:rPr>
              <w:tab/>
            </w:r>
            <w:r>
              <w:rPr>
                <w:noProof/>
                <w:webHidden/>
              </w:rPr>
              <w:fldChar w:fldCharType="begin"/>
            </w:r>
            <w:r>
              <w:rPr>
                <w:noProof/>
                <w:webHidden/>
              </w:rPr>
              <w:instrText xml:space="preserve"> PAGEREF _Toc200137232 \h </w:instrText>
            </w:r>
            <w:r>
              <w:rPr>
                <w:noProof/>
                <w:webHidden/>
              </w:rPr>
            </w:r>
            <w:r>
              <w:rPr>
                <w:noProof/>
                <w:webHidden/>
              </w:rPr>
              <w:fldChar w:fldCharType="separate"/>
            </w:r>
            <w:r>
              <w:rPr>
                <w:noProof/>
                <w:webHidden/>
              </w:rPr>
              <w:t>83</w:t>
            </w:r>
            <w:r>
              <w:rPr>
                <w:noProof/>
                <w:webHidden/>
              </w:rPr>
              <w:fldChar w:fldCharType="end"/>
            </w:r>
          </w:hyperlink>
        </w:p>
        <w:p w14:paraId="12FD4433" w14:textId="4CB10557" w:rsidR="005478BD" w:rsidRDefault="005478BD">
          <w:pPr>
            <w:pStyle w:val="31"/>
            <w:tabs>
              <w:tab w:val="right" w:leader="dot" w:pos="8296"/>
            </w:tabs>
            <w:ind w:firstLine="480"/>
            <w:rPr>
              <w:rFonts w:asciiTheme="minorHAnsi" w:eastAsiaTheme="minorEastAsia" w:hAnsiTheme="minorHAnsi"/>
              <w:noProof/>
            </w:rPr>
          </w:pPr>
          <w:hyperlink w:anchor="_Toc200137233" w:history="1">
            <w:r w:rsidRPr="0035008A">
              <w:rPr>
                <w:rStyle w:val="af2"/>
                <w:noProof/>
              </w:rPr>
              <w:t xml:space="preserve">5.4.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33 \h </w:instrText>
            </w:r>
            <w:r>
              <w:rPr>
                <w:noProof/>
                <w:webHidden/>
              </w:rPr>
            </w:r>
            <w:r>
              <w:rPr>
                <w:noProof/>
                <w:webHidden/>
              </w:rPr>
              <w:fldChar w:fldCharType="separate"/>
            </w:r>
            <w:r>
              <w:rPr>
                <w:noProof/>
                <w:webHidden/>
              </w:rPr>
              <w:t>83</w:t>
            </w:r>
            <w:r>
              <w:rPr>
                <w:noProof/>
                <w:webHidden/>
              </w:rPr>
              <w:fldChar w:fldCharType="end"/>
            </w:r>
          </w:hyperlink>
        </w:p>
        <w:p w14:paraId="192E0B55" w14:textId="70271117" w:rsidR="005478BD" w:rsidRDefault="005478BD">
          <w:pPr>
            <w:pStyle w:val="31"/>
            <w:tabs>
              <w:tab w:val="right" w:leader="dot" w:pos="8296"/>
            </w:tabs>
            <w:ind w:firstLine="480"/>
            <w:rPr>
              <w:rFonts w:asciiTheme="minorHAnsi" w:eastAsiaTheme="minorEastAsia" w:hAnsiTheme="minorHAnsi"/>
              <w:noProof/>
            </w:rPr>
          </w:pPr>
          <w:hyperlink w:anchor="_Toc200137234" w:history="1">
            <w:r w:rsidRPr="0035008A">
              <w:rPr>
                <w:rStyle w:val="af2"/>
                <w:noProof/>
              </w:rPr>
              <w:t xml:space="preserve">5.4.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34 \h </w:instrText>
            </w:r>
            <w:r>
              <w:rPr>
                <w:noProof/>
                <w:webHidden/>
              </w:rPr>
            </w:r>
            <w:r>
              <w:rPr>
                <w:noProof/>
                <w:webHidden/>
              </w:rPr>
              <w:fldChar w:fldCharType="separate"/>
            </w:r>
            <w:r>
              <w:rPr>
                <w:noProof/>
                <w:webHidden/>
              </w:rPr>
              <w:t>84</w:t>
            </w:r>
            <w:r>
              <w:rPr>
                <w:noProof/>
                <w:webHidden/>
              </w:rPr>
              <w:fldChar w:fldCharType="end"/>
            </w:r>
          </w:hyperlink>
        </w:p>
        <w:p w14:paraId="16757534" w14:textId="72C8CABB" w:rsidR="005478BD" w:rsidRDefault="005478BD">
          <w:pPr>
            <w:pStyle w:val="31"/>
            <w:tabs>
              <w:tab w:val="right" w:leader="dot" w:pos="8296"/>
            </w:tabs>
            <w:ind w:firstLine="480"/>
            <w:rPr>
              <w:rFonts w:asciiTheme="minorHAnsi" w:eastAsiaTheme="minorEastAsia" w:hAnsiTheme="minorHAnsi"/>
              <w:noProof/>
            </w:rPr>
          </w:pPr>
          <w:hyperlink w:anchor="_Toc200137235" w:history="1">
            <w:r w:rsidRPr="0035008A">
              <w:rPr>
                <w:rStyle w:val="af2"/>
                <w:noProof/>
              </w:rPr>
              <w:t xml:space="preserve">5.4.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35 \h </w:instrText>
            </w:r>
            <w:r>
              <w:rPr>
                <w:noProof/>
                <w:webHidden/>
              </w:rPr>
            </w:r>
            <w:r>
              <w:rPr>
                <w:noProof/>
                <w:webHidden/>
              </w:rPr>
              <w:fldChar w:fldCharType="separate"/>
            </w:r>
            <w:r>
              <w:rPr>
                <w:noProof/>
                <w:webHidden/>
              </w:rPr>
              <w:t>85</w:t>
            </w:r>
            <w:r>
              <w:rPr>
                <w:noProof/>
                <w:webHidden/>
              </w:rPr>
              <w:fldChar w:fldCharType="end"/>
            </w:r>
          </w:hyperlink>
        </w:p>
        <w:p w14:paraId="331DFDA5" w14:textId="200816AC" w:rsidR="005478BD" w:rsidRDefault="005478BD">
          <w:pPr>
            <w:pStyle w:val="31"/>
            <w:tabs>
              <w:tab w:val="right" w:leader="dot" w:pos="8296"/>
            </w:tabs>
            <w:ind w:firstLine="480"/>
            <w:rPr>
              <w:rFonts w:asciiTheme="minorHAnsi" w:eastAsiaTheme="minorEastAsia" w:hAnsiTheme="minorHAnsi"/>
              <w:noProof/>
            </w:rPr>
          </w:pPr>
          <w:hyperlink w:anchor="_Toc200137236" w:history="1">
            <w:r w:rsidRPr="0035008A">
              <w:rPr>
                <w:rStyle w:val="af2"/>
                <w:noProof/>
              </w:rPr>
              <w:t xml:space="preserve">5.4.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36 \h </w:instrText>
            </w:r>
            <w:r>
              <w:rPr>
                <w:noProof/>
                <w:webHidden/>
              </w:rPr>
            </w:r>
            <w:r>
              <w:rPr>
                <w:noProof/>
                <w:webHidden/>
              </w:rPr>
              <w:fldChar w:fldCharType="separate"/>
            </w:r>
            <w:r>
              <w:rPr>
                <w:noProof/>
                <w:webHidden/>
              </w:rPr>
              <w:t>87</w:t>
            </w:r>
            <w:r>
              <w:rPr>
                <w:noProof/>
                <w:webHidden/>
              </w:rPr>
              <w:fldChar w:fldCharType="end"/>
            </w:r>
          </w:hyperlink>
        </w:p>
        <w:p w14:paraId="20986DCC" w14:textId="38E970D2" w:rsidR="005478BD" w:rsidRDefault="005478BD">
          <w:pPr>
            <w:pStyle w:val="31"/>
            <w:tabs>
              <w:tab w:val="right" w:leader="dot" w:pos="8296"/>
            </w:tabs>
            <w:ind w:firstLine="480"/>
            <w:rPr>
              <w:rFonts w:asciiTheme="minorHAnsi" w:eastAsiaTheme="minorEastAsia" w:hAnsiTheme="minorHAnsi"/>
              <w:noProof/>
            </w:rPr>
          </w:pPr>
          <w:hyperlink w:anchor="_Toc200137237" w:history="1">
            <w:r w:rsidRPr="0035008A">
              <w:rPr>
                <w:rStyle w:val="af2"/>
                <w:noProof/>
              </w:rPr>
              <w:t xml:space="preserve">5.4.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37 \h </w:instrText>
            </w:r>
            <w:r>
              <w:rPr>
                <w:noProof/>
                <w:webHidden/>
              </w:rPr>
            </w:r>
            <w:r>
              <w:rPr>
                <w:noProof/>
                <w:webHidden/>
              </w:rPr>
              <w:fldChar w:fldCharType="separate"/>
            </w:r>
            <w:r>
              <w:rPr>
                <w:noProof/>
                <w:webHidden/>
              </w:rPr>
              <w:t>88</w:t>
            </w:r>
            <w:r>
              <w:rPr>
                <w:noProof/>
                <w:webHidden/>
              </w:rPr>
              <w:fldChar w:fldCharType="end"/>
            </w:r>
          </w:hyperlink>
        </w:p>
        <w:p w14:paraId="12B8F032" w14:textId="258FBAD1" w:rsidR="005478BD" w:rsidRDefault="005478BD">
          <w:pPr>
            <w:pStyle w:val="31"/>
            <w:tabs>
              <w:tab w:val="right" w:leader="dot" w:pos="8296"/>
            </w:tabs>
            <w:ind w:firstLine="480"/>
            <w:rPr>
              <w:rFonts w:asciiTheme="minorHAnsi" w:eastAsiaTheme="minorEastAsia" w:hAnsiTheme="minorHAnsi"/>
              <w:noProof/>
            </w:rPr>
          </w:pPr>
          <w:hyperlink w:anchor="_Toc200137238" w:history="1">
            <w:r w:rsidRPr="0035008A">
              <w:rPr>
                <w:rStyle w:val="af2"/>
                <w:noProof/>
              </w:rPr>
              <w:t xml:space="preserve">5.4.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8 \h </w:instrText>
            </w:r>
            <w:r>
              <w:rPr>
                <w:noProof/>
                <w:webHidden/>
              </w:rPr>
            </w:r>
            <w:r>
              <w:rPr>
                <w:noProof/>
                <w:webHidden/>
              </w:rPr>
              <w:fldChar w:fldCharType="separate"/>
            </w:r>
            <w:r>
              <w:rPr>
                <w:noProof/>
                <w:webHidden/>
              </w:rPr>
              <w:t>89</w:t>
            </w:r>
            <w:r>
              <w:rPr>
                <w:noProof/>
                <w:webHidden/>
              </w:rPr>
              <w:fldChar w:fldCharType="end"/>
            </w:r>
          </w:hyperlink>
        </w:p>
        <w:p w14:paraId="5BE373C5" w14:textId="669AF2B4" w:rsidR="005478BD" w:rsidRDefault="005478BD">
          <w:pPr>
            <w:pStyle w:val="31"/>
            <w:tabs>
              <w:tab w:val="right" w:leader="dot" w:pos="8296"/>
            </w:tabs>
            <w:ind w:firstLine="480"/>
            <w:rPr>
              <w:rFonts w:asciiTheme="minorHAnsi" w:eastAsiaTheme="minorEastAsia" w:hAnsiTheme="minorHAnsi"/>
              <w:noProof/>
            </w:rPr>
          </w:pPr>
          <w:hyperlink w:anchor="_Toc200137239" w:history="1">
            <w:r w:rsidRPr="0035008A">
              <w:rPr>
                <w:rStyle w:val="af2"/>
                <w:noProof/>
              </w:rPr>
              <w:t xml:space="preserve">5.4.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9 \h </w:instrText>
            </w:r>
            <w:r>
              <w:rPr>
                <w:noProof/>
                <w:webHidden/>
              </w:rPr>
            </w:r>
            <w:r>
              <w:rPr>
                <w:noProof/>
                <w:webHidden/>
              </w:rPr>
              <w:fldChar w:fldCharType="separate"/>
            </w:r>
            <w:r>
              <w:rPr>
                <w:noProof/>
                <w:webHidden/>
              </w:rPr>
              <w:t>90</w:t>
            </w:r>
            <w:r>
              <w:rPr>
                <w:noProof/>
                <w:webHidden/>
              </w:rPr>
              <w:fldChar w:fldCharType="end"/>
            </w:r>
          </w:hyperlink>
        </w:p>
        <w:p w14:paraId="3FDD42F4" w14:textId="67B7E97F" w:rsidR="005478BD" w:rsidRDefault="005478BD">
          <w:pPr>
            <w:pStyle w:val="21"/>
            <w:tabs>
              <w:tab w:val="right" w:leader="dot" w:pos="8296"/>
            </w:tabs>
            <w:ind w:firstLine="480"/>
            <w:rPr>
              <w:rFonts w:asciiTheme="minorHAnsi" w:eastAsiaTheme="minorEastAsia" w:hAnsiTheme="minorHAnsi"/>
              <w:noProof/>
            </w:rPr>
          </w:pPr>
          <w:hyperlink w:anchor="_Toc200137240" w:history="1">
            <w:r w:rsidRPr="0035008A">
              <w:rPr>
                <w:rStyle w:val="af2"/>
                <w:noProof/>
              </w:rPr>
              <w:t xml:space="preserve">5.5 </w:t>
            </w:r>
            <w:r w:rsidRPr="0035008A">
              <w:rPr>
                <w:rStyle w:val="af2"/>
                <w:rFonts w:hint="eastAsia"/>
                <w:noProof/>
              </w:rPr>
              <w:t>第四階段：多元新應用</w:t>
            </w:r>
            <w:r>
              <w:rPr>
                <w:noProof/>
                <w:webHidden/>
              </w:rPr>
              <w:tab/>
            </w:r>
            <w:r>
              <w:rPr>
                <w:noProof/>
                <w:webHidden/>
              </w:rPr>
              <w:fldChar w:fldCharType="begin"/>
            </w:r>
            <w:r>
              <w:rPr>
                <w:noProof/>
                <w:webHidden/>
              </w:rPr>
              <w:instrText xml:space="preserve"> PAGEREF _Toc200137240 \h </w:instrText>
            </w:r>
            <w:r>
              <w:rPr>
                <w:noProof/>
                <w:webHidden/>
              </w:rPr>
            </w:r>
            <w:r>
              <w:rPr>
                <w:noProof/>
                <w:webHidden/>
              </w:rPr>
              <w:fldChar w:fldCharType="separate"/>
            </w:r>
            <w:r>
              <w:rPr>
                <w:noProof/>
                <w:webHidden/>
              </w:rPr>
              <w:t>93</w:t>
            </w:r>
            <w:r>
              <w:rPr>
                <w:noProof/>
                <w:webHidden/>
              </w:rPr>
              <w:fldChar w:fldCharType="end"/>
            </w:r>
          </w:hyperlink>
        </w:p>
        <w:p w14:paraId="265E642F" w14:textId="4013656C" w:rsidR="005478BD" w:rsidRDefault="005478BD">
          <w:pPr>
            <w:pStyle w:val="31"/>
            <w:tabs>
              <w:tab w:val="right" w:leader="dot" w:pos="8296"/>
            </w:tabs>
            <w:ind w:firstLine="480"/>
            <w:rPr>
              <w:rFonts w:asciiTheme="minorHAnsi" w:eastAsiaTheme="minorEastAsia" w:hAnsiTheme="minorHAnsi"/>
              <w:noProof/>
            </w:rPr>
          </w:pPr>
          <w:hyperlink w:anchor="_Toc200137241" w:history="1">
            <w:r w:rsidRPr="0035008A">
              <w:rPr>
                <w:rStyle w:val="af2"/>
                <w:noProof/>
              </w:rPr>
              <w:t xml:space="preserve">5.5.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41 \h </w:instrText>
            </w:r>
            <w:r>
              <w:rPr>
                <w:noProof/>
                <w:webHidden/>
              </w:rPr>
            </w:r>
            <w:r>
              <w:rPr>
                <w:noProof/>
                <w:webHidden/>
              </w:rPr>
              <w:fldChar w:fldCharType="separate"/>
            </w:r>
            <w:r>
              <w:rPr>
                <w:noProof/>
                <w:webHidden/>
              </w:rPr>
              <w:t>93</w:t>
            </w:r>
            <w:r>
              <w:rPr>
                <w:noProof/>
                <w:webHidden/>
              </w:rPr>
              <w:fldChar w:fldCharType="end"/>
            </w:r>
          </w:hyperlink>
        </w:p>
        <w:p w14:paraId="0E3614E0" w14:textId="3EA38940" w:rsidR="005478BD" w:rsidRDefault="005478BD">
          <w:pPr>
            <w:pStyle w:val="31"/>
            <w:tabs>
              <w:tab w:val="right" w:leader="dot" w:pos="8296"/>
            </w:tabs>
            <w:ind w:firstLine="480"/>
            <w:rPr>
              <w:rFonts w:asciiTheme="minorHAnsi" w:eastAsiaTheme="minorEastAsia" w:hAnsiTheme="minorHAnsi"/>
              <w:noProof/>
            </w:rPr>
          </w:pPr>
          <w:hyperlink w:anchor="_Toc200137242" w:history="1">
            <w:r w:rsidRPr="0035008A">
              <w:rPr>
                <w:rStyle w:val="af2"/>
                <w:noProof/>
              </w:rPr>
              <w:t xml:space="preserve">5.5.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42 \h </w:instrText>
            </w:r>
            <w:r>
              <w:rPr>
                <w:noProof/>
                <w:webHidden/>
              </w:rPr>
            </w:r>
            <w:r>
              <w:rPr>
                <w:noProof/>
                <w:webHidden/>
              </w:rPr>
              <w:fldChar w:fldCharType="separate"/>
            </w:r>
            <w:r>
              <w:rPr>
                <w:noProof/>
                <w:webHidden/>
              </w:rPr>
              <w:t>94</w:t>
            </w:r>
            <w:r>
              <w:rPr>
                <w:noProof/>
                <w:webHidden/>
              </w:rPr>
              <w:fldChar w:fldCharType="end"/>
            </w:r>
          </w:hyperlink>
        </w:p>
        <w:p w14:paraId="4BCB98E3" w14:textId="65C00219" w:rsidR="005478BD" w:rsidRDefault="005478BD">
          <w:pPr>
            <w:pStyle w:val="31"/>
            <w:tabs>
              <w:tab w:val="right" w:leader="dot" w:pos="8296"/>
            </w:tabs>
            <w:ind w:firstLine="480"/>
            <w:rPr>
              <w:rFonts w:asciiTheme="minorHAnsi" w:eastAsiaTheme="minorEastAsia" w:hAnsiTheme="minorHAnsi"/>
              <w:noProof/>
            </w:rPr>
          </w:pPr>
          <w:hyperlink w:anchor="_Toc200137243" w:history="1">
            <w:r w:rsidRPr="0035008A">
              <w:rPr>
                <w:rStyle w:val="af2"/>
                <w:noProof/>
              </w:rPr>
              <w:t xml:space="preserve">5.5.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43 \h </w:instrText>
            </w:r>
            <w:r>
              <w:rPr>
                <w:noProof/>
                <w:webHidden/>
              </w:rPr>
            </w:r>
            <w:r>
              <w:rPr>
                <w:noProof/>
                <w:webHidden/>
              </w:rPr>
              <w:fldChar w:fldCharType="separate"/>
            </w:r>
            <w:r>
              <w:rPr>
                <w:noProof/>
                <w:webHidden/>
              </w:rPr>
              <w:t>95</w:t>
            </w:r>
            <w:r>
              <w:rPr>
                <w:noProof/>
                <w:webHidden/>
              </w:rPr>
              <w:fldChar w:fldCharType="end"/>
            </w:r>
          </w:hyperlink>
        </w:p>
        <w:p w14:paraId="5CB50931" w14:textId="0DA08FC4" w:rsidR="005478BD" w:rsidRDefault="005478BD">
          <w:pPr>
            <w:pStyle w:val="31"/>
            <w:tabs>
              <w:tab w:val="right" w:leader="dot" w:pos="8296"/>
            </w:tabs>
            <w:ind w:firstLine="480"/>
            <w:rPr>
              <w:rFonts w:asciiTheme="minorHAnsi" w:eastAsiaTheme="minorEastAsia" w:hAnsiTheme="minorHAnsi"/>
              <w:noProof/>
            </w:rPr>
          </w:pPr>
          <w:hyperlink w:anchor="_Toc200137244" w:history="1">
            <w:r w:rsidRPr="0035008A">
              <w:rPr>
                <w:rStyle w:val="af2"/>
                <w:noProof/>
              </w:rPr>
              <w:t xml:space="preserve">5.5.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44 \h </w:instrText>
            </w:r>
            <w:r>
              <w:rPr>
                <w:noProof/>
                <w:webHidden/>
              </w:rPr>
            </w:r>
            <w:r>
              <w:rPr>
                <w:noProof/>
                <w:webHidden/>
              </w:rPr>
              <w:fldChar w:fldCharType="separate"/>
            </w:r>
            <w:r>
              <w:rPr>
                <w:noProof/>
                <w:webHidden/>
              </w:rPr>
              <w:t>97</w:t>
            </w:r>
            <w:r>
              <w:rPr>
                <w:noProof/>
                <w:webHidden/>
              </w:rPr>
              <w:fldChar w:fldCharType="end"/>
            </w:r>
          </w:hyperlink>
        </w:p>
        <w:p w14:paraId="282E76A4" w14:textId="28091B81" w:rsidR="005478BD" w:rsidRDefault="005478BD">
          <w:pPr>
            <w:pStyle w:val="31"/>
            <w:tabs>
              <w:tab w:val="right" w:leader="dot" w:pos="8296"/>
            </w:tabs>
            <w:ind w:firstLine="480"/>
            <w:rPr>
              <w:rFonts w:asciiTheme="minorHAnsi" w:eastAsiaTheme="minorEastAsia" w:hAnsiTheme="minorHAnsi"/>
              <w:noProof/>
            </w:rPr>
          </w:pPr>
          <w:hyperlink w:anchor="_Toc200137245" w:history="1">
            <w:r w:rsidRPr="0035008A">
              <w:rPr>
                <w:rStyle w:val="af2"/>
                <w:noProof/>
              </w:rPr>
              <w:t xml:space="preserve">5.5.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45 \h </w:instrText>
            </w:r>
            <w:r>
              <w:rPr>
                <w:noProof/>
                <w:webHidden/>
              </w:rPr>
            </w:r>
            <w:r>
              <w:rPr>
                <w:noProof/>
                <w:webHidden/>
              </w:rPr>
              <w:fldChar w:fldCharType="separate"/>
            </w:r>
            <w:r>
              <w:rPr>
                <w:noProof/>
                <w:webHidden/>
              </w:rPr>
              <w:t>99</w:t>
            </w:r>
            <w:r>
              <w:rPr>
                <w:noProof/>
                <w:webHidden/>
              </w:rPr>
              <w:fldChar w:fldCharType="end"/>
            </w:r>
          </w:hyperlink>
        </w:p>
        <w:p w14:paraId="198A4341" w14:textId="046F315E" w:rsidR="005478BD" w:rsidRDefault="005478BD">
          <w:pPr>
            <w:pStyle w:val="31"/>
            <w:tabs>
              <w:tab w:val="right" w:leader="dot" w:pos="8296"/>
            </w:tabs>
            <w:ind w:firstLine="480"/>
            <w:rPr>
              <w:rFonts w:asciiTheme="minorHAnsi" w:eastAsiaTheme="minorEastAsia" w:hAnsiTheme="minorHAnsi"/>
              <w:noProof/>
            </w:rPr>
          </w:pPr>
          <w:hyperlink w:anchor="_Toc200137246" w:history="1">
            <w:r w:rsidRPr="0035008A">
              <w:rPr>
                <w:rStyle w:val="af2"/>
                <w:noProof/>
              </w:rPr>
              <w:t xml:space="preserve">5.5.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46 \h </w:instrText>
            </w:r>
            <w:r>
              <w:rPr>
                <w:noProof/>
                <w:webHidden/>
              </w:rPr>
            </w:r>
            <w:r>
              <w:rPr>
                <w:noProof/>
                <w:webHidden/>
              </w:rPr>
              <w:fldChar w:fldCharType="separate"/>
            </w:r>
            <w:r>
              <w:rPr>
                <w:noProof/>
                <w:webHidden/>
              </w:rPr>
              <w:t>99</w:t>
            </w:r>
            <w:r>
              <w:rPr>
                <w:noProof/>
                <w:webHidden/>
              </w:rPr>
              <w:fldChar w:fldCharType="end"/>
            </w:r>
          </w:hyperlink>
        </w:p>
        <w:p w14:paraId="6842C7A3" w14:textId="0EA65B81" w:rsidR="005478BD" w:rsidRDefault="005478BD">
          <w:pPr>
            <w:pStyle w:val="31"/>
            <w:tabs>
              <w:tab w:val="right" w:leader="dot" w:pos="8296"/>
            </w:tabs>
            <w:ind w:firstLine="480"/>
            <w:rPr>
              <w:rFonts w:asciiTheme="minorHAnsi" w:eastAsiaTheme="minorEastAsia" w:hAnsiTheme="minorHAnsi"/>
              <w:noProof/>
            </w:rPr>
          </w:pPr>
          <w:hyperlink w:anchor="_Toc200137247" w:history="1">
            <w:r w:rsidRPr="0035008A">
              <w:rPr>
                <w:rStyle w:val="af2"/>
                <w:noProof/>
              </w:rPr>
              <w:t xml:space="preserve">5.5.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47 \h </w:instrText>
            </w:r>
            <w:r>
              <w:rPr>
                <w:noProof/>
                <w:webHidden/>
              </w:rPr>
            </w:r>
            <w:r>
              <w:rPr>
                <w:noProof/>
                <w:webHidden/>
              </w:rPr>
              <w:fldChar w:fldCharType="separate"/>
            </w:r>
            <w:r>
              <w:rPr>
                <w:noProof/>
                <w:webHidden/>
              </w:rPr>
              <w:t>101</w:t>
            </w:r>
            <w:r>
              <w:rPr>
                <w:noProof/>
                <w:webHidden/>
              </w:rPr>
              <w:fldChar w:fldCharType="end"/>
            </w:r>
          </w:hyperlink>
        </w:p>
        <w:p w14:paraId="64F1ACCD" w14:textId="6F9C208C" w:rsidR="005478BD" w:rsidRDefault="005478BD">
          <w:pPr>
            <w:pStyle w:val="21"/>
            <w:tabs>
              <w:tab w:val="right" w:leader="dot" w:pos="8296"/>
            </w:tabs>
            <w:ind w:firstLine="480"/>
            <w:rPr>
              <w:rFonts w:asciiTheme="minorHAnsi" w:eastAsiaTheme="minorEastAsia" w:hAnsiTheme="minorHAnsi"/>
              <w:noProof/>
            </w:rPr>
          </w:pPr>
          <w:hyperlink w:anchor="_Toc200137248" w:history="1">
            <w:r w:rsidRPr="0035008A">
              <w:rPr>
                <w:rStyle w:val="af2"/>
                <w:noProof/>
              </w:rPr>
              <w:t xml:space="preserve">5.6 </w:t>
            </w:r>
            <w:r w:rsidRPr="0035008A">
              <w:rPr>
                <w:rStyle w:val="af2"/>
                <w:rFonts w:hint="eastAsia"/>
                <w:noProof/>
              </w:rPr>
              <w:t>個案分析小節</w:t>
            </w:r>
            <w:r>
              <w:rPr>
                <w:noProof/>
                <w:webHidden/>
              </w:rPr>
              <w:tab/>
            </w:r>
            <w:r>
              <w:rPr>
                <w:noProof/>
                <w:webHidden/>
              </w:rPr>
              <w:fldChar w:fldCharType="begin"/>
            </w:r>
            <w:r>
              <w:rPr>
                <w:noProof/>
                <w:webHidden/>
              </w:rPr>
              <w:instrText xml:space="preserve"> PAGEREF _Toc200137248 \h </w:instrText>
            </w:r>
            <w:r>
              <w:rPr>
                <w:noProof/>
                <w:webHidden/>
              </w:rPr>
            </w:r>
            <w:r>
              <w:rPr>
                <w:noProof/>
                <w:webHidden/>
              </w:rPr>
              <w:fldChar w:fldCharType="separate"/>
            </w:r>
            <w:r>
              <w:rPr>
                <w:noProof/>
                <w:webHidden/>
              </w:rPr>
              <w:t>107</w:t>
            </w:r>
            <w:r>
              <w:rPr>
                <w:noProof/>
                <w:webHidden/>
              </w:rPr>
              <w:fldChar w:fldCharType="end"/>
            </w:r>
          </w:hyperlink>
        </w:p>
        <w:p w14:paraId="267F2697" w14:textId="46884A70" w:rsidR="005478BD" w:rsidRDefault="005478BD">
          <w:pPr>
            <w:pStyle w:val="11"/>
            <w:tabs>
              <w:tab w:val="right" w:leader="dot" w:pos="8296"/>
            </w:tabs>
            <w:ind w:firstLine="480"/>
            <w:rPr>
              <w:rFonts w:asciiTheme="minorHAnsi" w:eastAsiaTheme="minorEastAsia" w:hAnsiTheme="minorHAnsi"/>
              <w:noProof/>
            </w:rPr>
          </w:pPr>
          <w:hyperlink w:anchor="_Toc200137249" w:history="1">
            <w:r w:rsidRPr="0035008A">
              <w:rPr>
                <w:rStyle w:val="af2"/>
                <w:rFonts w:hint="eastAsia"/>
                <w:noProof/>
              </w:rPr>
              <w:t>第六章、研究結論與建議</w:t>
            </w:r>
            <w:r>
              <w:rPr>
                <w:noProof/>
                <w:webHidden/>
              </w:rPr>
              <w:tab/>
            </w:r>
            <w:r>
              <w:rPr>
                <w:noProof/>
                <w:webHidden/>
              </w:rPr>
              <w:fldChar w:fldCharType="begin"/>
            </w:r>
            <w:r>
              <w:rPr>
                <w:noProof/>
                <w:webHidden/>
              </w:rPr>
              <w:instrText xml:space="preserve"> PAGEREF _Toc200137249 \h </w:instrText>
            </w:r>
            <w:r>
              <w:rPr>
                <w:noProof/>
                <w:webHidden/>
              </w:rPr>
            </w:r>
            <w:r>
              <w:rPr>
                <w:noProof/>
                <w:webHidden/>
              </w:rPr>
              <w:fldChar w:fldCharType="separate"/>
            </w:r>
            <w:r>
              <w:rPr>
                <w:noProof/>
                <w:webHidden/>
              </w:rPr>
              <w:t>109</w:t>
            </w:r>
            <w:r>
              <w:rPr>
                <w:noProof/>
                <w:webHidden/>
              </w:rPr>
              <w:fldChar w:fldCharType="end"/>
            </w:r>
          </w:hyperlink>
        </w:p>
        <w:p w14:paraId="76F83AD4" w14:textId="12D6C6B9" w:rsidR="005478BD" w:rsidRDefault="005478BD">
          <w:pPr>
            <w:pStyle w:val="21"/>
            <w:tabs>
              <w:tab w:val="right" w:leader="dot" w:pos="8296"/>
            </w:tabs>
            <w:ind w:firstLine="480"/>
            <w:rPr>
              <w:rFonts w:asciiTheme="minorHAnsi" w:eastAsiaTheme="minorEastAsia" w:hAnsiTheme="minorHAnsi"/>
              <w:noProof/>
            </w:rPr>
          </w:pPr>
          <w:hyperlink w:anchor="_Toc200137250" w:history="1">
            <w:r w:rsidRPr="0035008A">
              <w:rPr>
                <w:rStyle w:val="af2"/>
                <w:noProof/>
              </w:rPr>
              <w:t xml:space="preserve">6.1 </w:t>
            </w:r>
            <w:r w:rsidRPr="0035008A">
              <w:rPr>
                <w:rStyle w:val="af2"/>
                <w:rFonts w:hint="eastAsia"/>
                <w:noProof/>
              </w:rPr>
              <w:t>結論與研究貢獻</w:t>
            </w:r>
            <w:r>
              <w:rPr>
                <w:noProof/>
                <w:webHidden/>
              </w:rPr>
              <w:tab/>
            </w:r>
            <w:r>
              <w:rPr>
                <w:noProof/>
                <w:webHidden/>
              </w:rPr>
              <w:fldChar w:fldCharType="begin"/>
            </w:r>
            <w:r>
              <w:rPr>
                <w:noProof/>
                <w:webHidden/>
              </w:rPr>
              <w:instrText xml:space="preserve"> PAGEREF _Toc200137250 \h </w:instrText>
            </w:r>
            <w:r>
              <w:rPr>
                <w:noProof/>
                <w:webHidden/>
              </w:rPr>
            </w:r>
            <w:r>
              <w:rPr>
                <w:noProof/>
                <w:webHidden/>
              </w:rPr>
              <w:fldChar w:fldCharType="separate"/>
            </w:r>
            <w:r>
              <w:rPr>
                <w:noProof/>
                <w:webHidden/>
              </w:rPr>
              <w:t>109</w:t>
            </w:r>
            <w:r>
              <w:rPr>
                <w:noProof/>
                <w:webHidden/>
              </w:rPr>
              <w:fldChar w:fldCharType="end"/>
            </w:r>
          </w:hyperlink>
        </w:p>
        <w:p w14:paraId="2BF5DE43" w14:textId="0FF822DE" w:rsidR="005478BD" w:rsidRDefault="005478BD">
          <w:pPr>
            <w:pStyle w:val="21"/>
            <w:tabs>
              <w:tab w:val="right" w:leader="dot" w:pos="8296"/>
            </w:tabs>
            <w:ind w:firstLine="480"/>
            <w:rPr>
              <w:rFonts w:asciiTheme="minorHAnsi" w:eastAsiaTheme="minorEastAsia" w:hAnsiTheme="minorHAnsi"/>
              <w:noProof/>
            </w:rPr>
          </w:pPr>
          <w:hyperlink w:anchor="_Toc200137251" w:history="1">
            <w:r w:rsidRPr="0035008A">
              <w:rPr>
                <w:rStyle w:val="af2"/>
                <w:noProof/>
              </w:rPr>
              <w:t xml:space="preserve">6.2 </w:t>
            </w:r>
            <w:r w:rsidRPr="003500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0137251 \h </w:instrText>
            </w:r>
            <w:r>
              <w:rPr>
                <w:noProof/>
                <w:webHidden/>
              </w:rPr>
            </w:r>
            <w:r>
              <w:rPr>
                <w:noProof/>
                <w:webHidden/>
              </w:rPr>
              <w:fldChar w:fldCharType="separate"/>
            </w:r>
            <w:r>
              <w:rPr>
                <w:noProof/>
                <w:webHidden/>
              </w:rPr>
              <w:t>109</w:t>
            </w:r>
            <w:r>
              <w:rPr>
                <w:noProof/>
                <w:webHidden/>
              </w:rPr>
              <w:fldChar w:fldCharType="end"/>
            </w:r>
          </w:hyperlink>
        </w:p>
        <w:p w14:paraId="125C84F0" w14:textId="66EEA261" w:rsidR="005478BD" w:rsidRDefault="005478BD">
          <w:pPr>
            <w:pStyle w:val="11"/>
            <w:tabs>
              <w:tab w:val="right" w:leader="dot" w:pos="8296"/>
            </w:tabs>
            <w:ind w:firstLine="480"/>
            <w:rPr>
              <w:rFonts w:asciiTheme="minorHAnsi" w:eastAsiaTheme="minorEastAsia" w:hAnsiTheme="minorHAnsi"/>
              <w:noProof/>
            </w:rPr>
          </w:pPr>
          <w:hyperlink w:anchor="_Toc200137252" w:history="1">
            <w:r w:rsidRPr="0035008A">
              <w:rPr>
                <w:rStyle w:val="af2"/>
                <w:rFonts w:hint="eastAsia"/>
                <w:noProof/>
              </w:rPr>
              <w:t>第七章、參考文獻</w:t>
            </w:r>
            <w:r>
              <w:rPr>
                <w:noProof/>
                <w:webHidden/>
              </w:rPr>
              <w:tab/>
            </w:r>
            <w:r>
              <w:rPr>
                <w:noProof/>
                <w:webHidden/>
              </w:rPr>
              <w:fldChar w:fldCharType="begin"/>
            </w:r>
            <w:r>
              <w:rPr>
                <w:noProof/>
                <w:webHidden/>
              </w:rPr>
              <w:instrText xml:space="preserve"> PAGEREF _Toc200137252 \h </w:instrText>
            </w:r>
            <w:r>
              <w:rPr>
                <w:noProof/>
                <w:webHidden/>
              </w:rPr>
            </w:r>
            <w:r>
              <w:rPr>
                <w:noProof/>
                <w:webHidden/>
              </w:rPr>
              <w:fldChar w:fldCharType="separate"/>
            </w:r>
            <w:r>
              <w:rPr>
                <w:noProof/>
                <w:webHidden/>
              </w:rPr>
              <w:t>110</w:t>
            </w:r>
            <w:r>
              <w:rPr>
                <w:noProof/>
                <w:webHidden/>
              </w:rPr>
              <w:fldChar w:fldCharType="end"/>
            </w:r>
          </w:hyperlink>
        </w:p>
        <w:p w14:paraId="7988DDC2" w14:textId="0264A171"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249D05E7" w14:textId="719A5428" w:rsidR="00E04D16"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124906" w:history="1">
        <w:r w:rsidR="00E04D16" w:rsidRPr="00E826C6">
          <w:rPr>
            <w:rStyle w:val="af2"/>
            <w:rFonts w:hint="eastAsia"/>
            <w:noProof/>
          </w:rPr>
          <w:t>表</w:t>
        </w:r>
        <w:r w:rsidR="00E04D16" w:rsidRPr="00E826C6">
          <w:rPr>
            <w:rStyle w:val="af2"/>
            <w:noProof/>
          </w:rPr>
          <w:t xml:space="preserve"> 2.1-1 </w:t>
        </w:r>
        <w:r w:rsidR="00E04D16" w:rsidRPr="00E826C6">
          <w:rPr>
            <w:rStyle w:val="af2"/>
            <w:rFonts w:hint="eastAsia"/>
            <w:noProof/>
          </w:rPr>
          <w:t>數位技術關鍵特性彙整表</w:t>
        </w:r>
        <w:r w:rsidR="00E04D16">
          <w:rPr>
            <w:noProof/>
            <w:webHidden/>
          </w:rPr>
          <w:tab/>
        </w:r>
        <w:r w:rsidR="00E04D16">
          <w:rPr>
            <w:noProof/>
            <w:webHidden/>
          </w:rPr>
          <w:fldChar w:fldCharType="begin"/>
        </w:r>
        <w:r w:rsidR="00E04D16">
          <w:rPr>
            <w:noProof/>
            <w:webHidden/>
          </w:rPr>
          <w:instrText xml:space="preserve"> PAGEREF _Toc200124906 \h </w:instrText>
        </w:r>
        <w:r w:rsidR="00E04D16">
          <w:rPr>
            <w:noProof/>
            <w:webHidden/>
          </w:rPr>
        </w:r>
        <w:r w:rsidR="00E04D16">
          <w:rPr>
            <w:noProof/>
            <w:webHidden/>
          </w:rPr>
          <w:fldChar w:fldCharType="separate"/>
        </w:r>
        <w:r w:rsidR="00E04D16">
          <w:rPr>
            <w:noProof/>
            <w:webHidden/>
          </w:rPr>
          <w:t>22</w:t>
        </w:r>
        <w:r w:rsidR="00E04D16">
          <w:rPr>
            <w:noProof/>
            <w:webHidden/>
          </w:rPr>
          <w:fldChar w:fldCharType="end"/>
        </w:r>
      </w:hyperlink>
    </w:p>
    <w:p w14:paraId="752E7745" w14:textId="3C032A55" w:rsidR="00E04D16" w:rsidRDefault="00E04D16" w:rsidP="00DD5416">
      <w:pPr>
        <w:pStyle w:val="afff4"/>
        <w:tabs>
          <w:tab w:val="right" w:leader="dot" w:pos="8296"/>
        </w:tabs>
        <w:ind w:left="1440" w:hanging="480"/>
        <w:rPr>
          <w:noProof/>
        </w:rPr>
      </w:pPr>
      <w:hyperlink w:anchor="_Toc200124907" w:history="1">
        <w:r w:rsidRPr="00E826C6">
          <w:rPr>
            <w:rStyle w:val="af2"/>
            <w:rFonts w:hint="eastAsia"/>
            <w:noProof/>
          </w:rPr>
          <w:t>表</w:t>
        </w:r>
        <w:r w:rsidRPr="00E826C6">
          <w:rPr>
            <w:rStyle w:val="af2"/>
            <w:noProof/>
          </w:rPr>
          <w:t xml:space="preserve"> 2.1-2 </w:t>
        </w:r>
        <w:r w:rsidRPr="00E826C6">
          <w:rPr>
            <w:rStyle w:val="af2"/>
            <w:rFonts w:hint="eastAsia"/>
            <w:noProof/>
          </w:rPr>
          <w:t>數位創新七維度分析表</w:t>
        </w:r>
        <w:r>
          <w:rPr>
            <w:noProof/>
            <w:webHidden/>
          </w:rPr>
          <w:tab/>
        </w:r>
        <w:r>
          <w:rPr>
            <w:noProof/>
            <w:webHidden/>
          </w:rPr>
          <w:fldChar w:fldCharType="begin"/>
        </w:r>
        <w:r>
          <w:rPr>
            <w:noProof/>
            <w:webHidden/>
          </w:rPr>
          <w:instrText xml:space="preserve"> PAGEREF _Toc20012490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091A1F76" w14:textId="607BD439" w:rsidR="00C44E46" w:rsidRDefault="00E04D16" w:rsidP="00DD5416">
      <w:pPr>
        <w:pStyle w:val="afff4"/>
        <w:tabs>
          <w:tab w:val="right" w:leader="dot" w:pos="8296"/>
        </w:tabs>
        <w:ind w:left="1440" w:hanging="480"/>
        <w:rPr>
          <w:noProof/>
        </w:rPr>
      </w:pPr>
      <w:hyperlink w:anchor="_Toc200124909" w:history="1">
        <w:r w:rsidRPr="00246933">
          <w:rPr>
            <w:rStyle w:val="af2"/>
            <w:rFonts w:hint="eastAsia"/>
            <w:noProof/>
          </w:rPr>
          <w:t>表</w:t>
        </w:r>
        <w:r w:rsidRPr="00246933">
          <w:rPr>
            <w:rStyle w:val="af2"/>
            <w:noProof/>
          </w:rPr>
          <w:t xml:space="preserve"> 3.1-1 </w:t>
        </w:r>
        <w:r w:rsidRPr="00246933">
          <w:rPr>
            <w:rStyle w:val="af2"/>
            <w:rFonts w:hint="eastAsia"/>
            <w:noProof/>
          </w:rPr>
          <w:t>個案研究類型</w:t>
        </w:r>
        <w:r>
          <w:rPr>
            <w:noProof/>
            <w:webHidden/>
          </w:rPr>
          <w:tab/>
        </w:r>
        <w:r>
          <w:rPr>
            <w:noProof/>
            <w:webHidden/>
          </w:rPr>
          <w:fldChar w:fldCharType="begin"/>
        </w:r>
        <w:r>
          <w:rPr>
            <w:noProof/>
            <w:webHidden/>
          </w:rPr>
          <w:instrText xml:space="preserve"> PAGEREF _Toc200124909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942998E" w14:textId="09B8F718" w:rsidR="00C44E46" w:rsidRDefault="00C44E46">
      <w:pPr>
        <w:pStyle w:val="afff4"/>
        <w:tabs>
          <w:tab w:val="right" w:leader="dot" w:pos="8296"/>
        </w:tabs>
        <w:ind w:left="1440" w:hanging="480"/>
        <w:rPr>
          <w:rFonts w:asciiTheme="minorHAnsi" w:eastAsiaTheme="minorEastAsia" w:hAnsiTheme="minorHAnsi"/>
          <w:noProof/>
        </w:rPr>
      </w:pPr>
      <w:hyperlink w:anchor="_Toc200067285" w:history="1">
        <w:r w:rsidRPr="005B77E6">
          <w:rPr>
            <w:rStyle w:val="af2"/>
            <w:rFonts w:hint="eastAsia"/>
            <w:noProof/>
          </w:rPr>
          <w:t>表</w:t>
        </w:r>
        <w:r w:rsidRPr="005B77E6">
          <w:rPr>
            <w:rStyle w:val="af2"/>
            <w:noProof/>
          </w:rPr>
          <w:t xml:space="preserve"> 3.3-1</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5 \h </w:instrText>
        </w:r>
        <w:r>
          <w:rPr>
            <w:noProof/>
            <w:webHidden/>
          </w:rPr>
        </w:r>
        <w:r>
          <w:rPr>
            <w:noProof/>
            <w:webHidden/>
          </w:rPr>
          <w:fldChar w:fldCharType="separate"/>
        </w:r>
        <w:r>
          <w:rPr>
            <w:noProof/>
            <w:webHidden/>
          </w:rPr>
          <w:t>47</w:t>
        </w:r>
        <w:r>
          <w:rPr>
            <w:noProof/>
            <w:webHidden/>
          </w:rPr>
          <w:fldChar w:fldCharType="end"/>
        </w:r>
      </w:hyperlink>
    </w:p>
    <w:p w14:paraId="240F1A2F" w14:textId="77777777" w:rsidR="00E04D16" w:rsidRDefault="00C44E46" w:rsidP="000372D2">
      <w:pPr>
        <w:pStyle w:val="afff4"/>
        <w:tabs>
          <w:tab w:val="right" w:leader="dot" w:pos="8296"/>
        </w:tabs>
        <w:ind w:left="1440" w:hanging="480"/>
        <w:rPr>
          <w:noProof/>
        </w:rPr>
      </w:pPr>
      <w:hyperlink w:anchor="_Toc200067286" w:history="1">
        <w:r w:rsidRPr="005B77E6">
          <w:rPr>
            <w:rStyle w:val="af2"/>
            <w:rFonts w:hint="eastAsia"/>
            <w:noProof/>
          </w:rPr>
          <w:t>表</w:t>
        </w:r>
        <w:r w:rsidRPr="005B77E6">
          <w:rPr>
            <w:rStyle w:val="af2"/>
            <w:noProof/>
          </w:rPr>
          <w:t xml:space="preserve"> 3.3-2</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6 \h </w:instrText>
        </w:r>
        <w:r>
          <w:rPr>
            <w:noProof/>
            <w:webHidden/>
          </w:rPr>
        </w:r>
        <w:r>
          <w:rPr>
            <w:noProof/>
            <w:webHidden/>
          </w:rPr>
          <w:fldChar w:fldCharType="separate"/>
        </w:r>
        <w:r>
          <w:rPr>
            <w:noProof/>
            <w:webHidden/>
          </w:rPr>
          <w:t>48</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43D1581" w14:textId="09897B48" w:rsidR="00E04D16" w:rsidRDefault="00E04D16" w:rsidP="00DD5416">
      <w:pPr>
        <w:pStyle w:val="afff4"/>
        <w:tabs>
          <w:tab w:val="right" w:leader="dot" w:pos="8296"/>
        </w:tabs>
        <w:ind w:left="1440" w:hanging="480"/>
        <w:rPr>
          <w:noProof/>
        </w:rPr>
      </w:pPr>
      <w:hyperlink w:anchor="_Toc200124908" w:history="1">
        <w:r w:rsidRPr="00DA138D">
          <w:rPr>
            <w:rStyle w:val="af2"/>
            <w:rFonts w:hint="eastAsia"/>
            <w:noProof/>
          </w:rPr>
          <w:t>表</w:t>
        </w:r>
        <w:r w:rsidRPr="00DA138D">
          <w:rPr>
            <w:rStyle w:val="af2"/>
            <w:noProof/>
          </w:rPr>
          <w:t xml:space="preserve"> 3.4-1 </w:t>
        </w:r>
        <w:r w:rsidRPr="00DA138D">
          <w:rPr>
            <w:rStyle w:val="af2"/>
            <w:rFonts w:hint="eastAsia"/>
            <w:noProof/>
          </w:rPr>
          <w:t>個案訪談紀錄表</w:t>
        </w:r>
        <w:r>
          <w:rPr>
            <w:noProof/>
            <w:webHidden/>
          </w:rPr>
          <w:tab/>
        </w:r>
        <w:r>
          <w:rPr>
            <w:noProof/>
            <w:webHidden/>
          </w:rPr>
          <w:fldChar w:fldCharType="begin"/>
        </w:r>
        <w:r>
          <w:rPr>
            <w:noProof/>
            <w:webHidden/>
          </w:rPr>
          <w:instrText xml:space="preserve"> PAGEREF _Toc200124908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0051AA0A" w14:textId="7FB369BF" w:rsidR="00E04D16" w:rsidRDefault="00E04D16">
      <w:pPr>
        <w:pStyle w:val="afff4"/>
        <w:tabs>
          <w:tab w:val="right" w:leader="dot" w:pos="8296"/>
        </w:tabs>
        <w:ind w:left="1440" w:hanging="480"/>
        <w:rPr>
          <w:rFonts w:asciiTheme="minorHAnsi" w:eastAsiaTheme="minorEastAsia" w:hAnsiTheme="minorHAnsi"/>
          <w:noProof/>
        </w:rPr>
      </w:pPr>
      <w:hyperlink w:anchor="_Toc200124910" w:history="1">
        <w:r w:rsidRPr="00284504">
          <w:rPr>
            <w:rStyle w:val="af2"/>
            <w:rFonts w:hint="eastAsia"/>
            <w:noProof/>
          </w:rPr>
          <w:t>表</w:t>
        </w:r>
        <w:r w:rsidRPr="00284504">
          <w:rPr>
            <w:rStyle w:val="af2"/>
            <w:noProof/>
          </w:rPr>
          <w:t xml:space="preserve"> 3.5-1 </w:t>
        </w:r>
        <w:r w:rsidRPr="00284504">
          <w:rPr>
            <w:rStyle w:val="af2"/>
            <w:rFonts w:hint="eastAsia"/>
            <w:noProof/>
          </w:rPr>
          <w:t>資料蒐集架構表</w:t>
        </w:r>
        <w:r>
          <w:rPr>
            <w:noProof/>
            <w:webHidden/>
          </w:rPr>
          <w:tab/>
        </w:r>
        <w:r>
          <w:rPr>
            <w:noProof/>
            <w:webHidden/>
          </w:rPr>
          <w:fldChar w:fldCharType="begin"/>
        </w:r>
        <w:r>
          <w:rPr>
            <w:noProof/>
            <w:webHidden/>
          </w:rPr>
          <w:instrText xml:space="preserve"> PAGEREF _Toc200124910 \h </w:instrText>
        </w:r>
        <w:r>
          <w:rPr>
            <w:noProof/>
            <w:webHidden/>
          </w:rPr>
        </w:r>
        <w:r>
          <w:rPr>
            <w:noProof/>
            <w:webHidden/>
          </w:rPr>
          <w:fldChar w:fldCharType="separate"/>
        </w:r>
        <w:r>
          <w:rPr>
            <w:noProof/>
            <w:webHidden/>
          </w:rPr>
          <w:t>53</w:t>
        </w:r>
        <w:r>
          <w:rPr>
            <w:noProof/>
            <w:webHidden/>
          </w:rPr>
          <w:fldChar w:fldCharType="end"/>
        </w:r>
      </w:hyperlink>
    </w:p>
    <w:p w14:paraId="18175EF3" w14:textId="7A4B3432" w:rsidR="00DD5416" w:rsidRDefault="00E04D16" w:rsidP="00F75CC2">
      <w:pPr>
        <w:pStyle w:val="afff4"/>
        <w:tabs>
          <w:tab w:val="right" w:leader="dot" w:pos="8296"/>
        </w:tabs>
        <w:ind w:left="1440" w:hanging="480"/>
        <w:rPr>
          <w:noProof/>
        </w:rPr>
      </w:pPr>
      <w:hyperlink w:anchor="_Toc200124911" w:history="1">
        <w:r w:rsidRPr="00284504">
          <w:rPr>
            <w:rStyle w:val="af2"/>
            <w:rFonts w:hint="eastAsia"/>
            <w:noProof/>
          </w:rPr>
          <w:t>表</w:t>
        </w:r>
        <w:r w:rsidRPr="00284504">
          <w:rPr>
            <w:rStyle w:val="af2"/>
            <w:noProof/>
          </w:rPr>
          <w:t xml:space="preserve"> 3.5-2 </w:t>
        </w:r>
        <w:r w:rsidRPr="00284504">
          <w:rPr>
            <w:rStyle w:val="af2"/>
            <w:rFonts w:hint="eastAsia"/>
            <w:noProof/>
          </w:rPr>
          <w:t>資料蒐集及分析流程表</w:t>
        </w:r>
        <w:r>
          <w:rPr>
            <w:noProof/>
            <w:webHidden/>
          </w:rPr>
          <w:tab/>
        </w:r>
        <w:r>
          <w:rPr>
            <w:noProof/>
            <w:webHidden/>
          </w:rPr>
          <w:fldChar w:fldCharType="begin"/>
        </w:r>
        <w:r>
          <w:rPr>
            <w:noProof/>
            <w:webHidden/>
          </w:rPr>
          <w:instrText xml:space="preserve"> PAGEREF _Toc200124911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4.2-" </w:instrText>
      </w:r>
      <w:r w:rsidR="00DD5416">
        <w:rPr>
          <w:rFonts w:cstheme="majorBidi"/>
          <w:b/>
          <w:color w:val="000000" w:themeColor="text1"/>
          <w:sz w:val="40"/>
          <w:szCs w:val="48"/>
          <w:highlight w:val="lightGray"/>
        </w:rPr>
        <w:fldChar w:fldCharType="separate"/>
      </w:r>
    </w:p>
    <w:p w14:paraId="68E6FCF7" w14:textId="014FA41F" w:rsidR="00DD5416" w:rsidRDefault="00DD5416" w:rsidP="00DD5416">
      <w:pPr>
        <w:pStyle w:val="afff4"/>
        <w:tabs>
          <w:tab w:val="right" w:leader="dot" w:pos="8296"/>
        </w:tabs>
        <w:ind w:left="1440" w:hanging="480"/>
        <w:rPr>
          <w:noProof/>
        </w:rPr>
      </w:pPr>
      <w:hyperlink w:anchor="_Toc200119390" w:history="1">
        <w:r w:rsidRPr="00EC6792">
          <w:rPr>
            <w:rStyle w:val="af2"/>
            <w:rFonts w:hint="eastAsia"/>
            <w:noProof/>
          </w:rPr>
          <w:t>表</w:t>
        </w:r>
        <w:r w:rsidRPr="00EC6792">
          <w:rPr>
            <w:rStyle w:val="af2"/>
            <w:noProof/>
          </w:rPr>
          <w:t xml:space="preserve"> 4.2-1 </w:t>
        </w:r>
        <w:r w:rsidRPr="00EC6792">
          <w:rPr>
            <w:rStyle w:val="af2"/>
            <w:rFonts w:hint="eastAsia"/>
            <w:noProof/>
          </w:rPr>
          <w:t>數位平台發展階段表</w:t>
        </w:r>
        <w:r>
          <w:rPr>
            <w:noProof/>
            <w:webHidden/>
          </w:rPr>
          <w:tab/>
        </w:r>
        <w:r>
          <w:rPr>
            <w:noProof/>
            <w:webHidden/>
          </w:rPr>
          <w:fldChar w:fldCharType="begin"/>
        </w:r>
        <w:r>
          <w:rPr>
            <w:noProof/>
            <w:webHidden/>
          </w:rPr>
          <w:instrText xml:space="preserve"> PAGEREF _Toc200119390 \h </w:instrText>
        </w:r>
        <w:r>
          <w:rPr>
            <w:noProof/>
            <w:webHidden/>
          </w:rPr>
        </w:r>
        <w:r>
          <w:rPr>
            <w:noProof/>
            <w:webHidden/>
          </w:rPr>
          <w:fldChar w:fldCharType="separate"/>
        </w:r>
        <w:r>
          <w:rPr>
            <w:noProof/>
            <w:webHidden/>
          </w:rPr>
          <w:t>55</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1-" </w:instrText>
      </w:r>
      <w:r>
        <w:rPr>
          <w:rFonts w:cstheme="majorBidi"/>
          <w:b/>
          <w:color w:val="000000" w:themeColor="text1"/>
          <w:sz w:val="40"/>
          <w:szCs w:val="48"/>
          <w:highlight w:val="lightGray"/>
        </w:rPr>
        <w:fldChar w:fldCharType="separate"/>
      </w:r>
    </w:p>
    <w:p w14:paraId="304601D9" w14:textId="70CD9F56" w:rsidR="00DD5416" w:rsidRDefault="00DD5416" w:rsidP="00DE04D4">
      <w:pPr>
        <w:pStyle w:val="afff4"/>
        <w:tabs>
          <w:tab w:val="right" w:leader="dot" w:pos="8296"/>
        </w:tabs>
        <w:ind w:left="1440" w:hanging="480"/>
        <w:rPr>
          <w:noProof/>
        </w:rPr>
      </w:pPr>
      <w:hyperlink w:anchor="_Toc200119396" w:history="1">
        <w:r w:rsidRPr="00F9288F">
          <w:rPr>
            <w:rStyle w:val="af2"/>
            <w:rFonts w:hint="eastAsia"/>
            <w:noProof/>
          </w:rPr>
          <w:t>表</w:t>
        </w:r>
        <w:r w:rsidRPr="00F9288F">
          <w:rPr>
            <w:rStyle w:val="af2"/>
            <w:noProof/>
          </w:rPr>
          <w:t xml:space="preserve"> 5.1-1 </w:t>
        </w:r>
        <w:r w:rsidRPr="00F9288F">
          <w:rPr>
            <w:rStyle w:val="af2"/>
            <w:rFonts w:hint="eastAsia"/>
            <w:noProof/>
          </w:rPr>
          <w:t>能動性分析表</w:t>
        </w:r>
        <w:r>
          <w:rPr>
            <w:noProof/>
            <w:webHidden/>
          </w:rPr>
          <w:tab/>
        </w:r>
        <w:r>
          <w:rPr>
            <w:noProof/>
            <w:webHidden/>
          </w:rPr>
          <w:fldChar w:fldCharType="begin"/>
        </w:r>
        <w:r>
          <w:rPr>
            <w:noProof/>
            <w:webHidden/>
          </w:rPr>
          <w:instrText xml:space="preserve"> PAGEREF _Toc200119396 \h </w:instrText>
        </w:r>
        <w:r>
          <w:rPr>
            <w:noProof/>
            <w:webHidden/>
          </w:rPr>
        </w:r>
        <w:r>
          <w:rPr>
            <w:noProof/>
            <w:webHidden/>
          </w:rPr>
          <w:fldChar w:fldCharType="separate"/>
        </w:r>
        <w:r>
          <w:rPr>
            <w:noProof/>
            <w:webHidden/>
          </w:rPr>
          <w:t>60</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2-" </w:instrText>
      </w:r>
      <w:r>
        <w:rPr>
          <w:rFonts w:cstheme="majorBidi"/>
          <w:b/>
          <w:color w:val="000000" w:themeColor="text1"/>
          <w:sz w:val="40"/>
          <w:szCs w:val="48"/>
          <w:highlight w:val="lightGray"/>
        </w:rPr>
        <w:fldChar w:fldCharType="separate"/>
      </w:r>
    </w:p>
    <w:p w14:paraId="33EF6FED" w14:textId="1B669DFB" w:rsidR="00DD5416" w:rsidRDefault="00DD5416" w:rsidP="00DE04D4">
      <w:pPr>
        <w:pStyle w:val="afff4"/>
        <w:tabs>
          <w:tab w:val="right" w:leader="dot" w:pos="8296"/>
        </w:tabs>
        <w:ind w:left="1440" w:hanging="480"/>
        <w:rPr>
          <w:noProof/>
        </w:rPr>
      </w:pPr>
      <w:hyperlink w:anchor="_Toc200119403" w:history="1">
        <w:r w:rsidRPr="009704A3">
          <w:rPr>
            <w:rStyle w:val="af2"/>
            <w:rFonts w:hint="eastAsia"/>
            <w:noProof/>
          </w:rPr>
          <w:t>表</w:t>
        </w:r>
        <w:r w:rsidRPr="009704A3">
          <w:rPr>
            <w:rStyle w:val="af2"/>
            <w:noProof/>
          </w:rPr>
          <w:t xml:space="preserve"> 5.2-1 </w:t>
        </w:r>
        <w:r w:rsidRPr="009704A3">
          <w:rPr>
            <w:rStyle w:val="af2"/>
            <w:rFonts w:hint="eastAsia"/>
            <w:noProof/>
          </w:rPr>
          <w:t>第一階段個案分析表</w:t>
        </w:r>
        <w:r>
          <w:rPr>
            <w:noProof/>
            <w:webHidden/>
          </w:rPr>
          <w:tab/>
        </w:r>
        <w:r>
          <w:rPr>
            <w:noProof/>
            <w:webHidden/>
          </w:rPr>
          <w:fldChar w:fldCharType="begin"/>
        </w:r>
        <w:r>
          <w:rPr>
            <w:noProof/>
            <w:webHidden/>
          </w:rPr>
          <w:instrText xml:space="preserve"> PAGEREF _Toc200119403 \h </w:instrText>
        </w:r>
        <w:r>
          <w:rPr>
            <w:noProof/>
            <w:webHidden/>
          </w:rPr>
        </w:r>
        <w:r>
          <w:rPr>
            <w:noProof/>
            <w:webHidden/>
          </w:rPr>
          <w:fldChar w:fldCharType="separate"/>
        </w:r>
        <w:r>
          <w:rPr>
            <w:noProof/>
            <w:webHidden/>
          </w:rPr>
          <w:t>7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3-" </w:instrText>
      </w:r>
      <w:r>
        <w:rPr>
          <w:rFonts w:cstheme="majorBidi"/>
          <w:b/>
          <w:color w:val="000000" w:themeColor="text1"/>
          <w:sz w:val="40"/>
          <w:szCs w:val="48"/>
          <w:highlight w:val="lightGray"/>
        </w:rPr>
        <w:fldChar w:fldCharType="separate"/>
      </w:r>
    </w:p>
    <w:p w14:paraId="77B662E9" w14:textId="4AC763D9" w:rsidR="00DD5416" w:rsidRDefault="00DD5416" w:rsidP="00DE04D4">
      <w:pPr>
        <w:pStyle w:val="afff4"/>
        <w:tabs>
          <w:tab w:val="right" w:leader="dot" w:pos="8296"/>
        </w:tabs>
        <w:ind w:left="1440" w:hanging="480"/>
        <w:rPr>
          <w:noProof/>
        </w:rPr>
      </w:pPr>
      <w:hyperlink w:anchor="_Toc200119409" w:history="1">
        <w:r w:rsidRPr="00E82ADF">
          <w:rPr>
            <w:rStyle w:val="af2"/>
            <w:rFonts w:hint="eastAsia"/>
            <w:noProof/>
          </w:rPr>
          <w:t>表</w:t>
        </w:r>
        <w:r w:rsidRPr="00E82ADF">
          <w:rPr>
            <w:rStyle w:val="af2"/>
            <w:noProof/>
          </w:rPr>
          <w:t xml:space="preserve"> 5.3-1</w:t>
        </w:r>
        <w:r w:rsidRPr="00E82ADF">
          <w:rPr>
            <w:rStyle w:val="af2"/>
            <w:rFonts w:hint="eastAsia"/>
            <w:noProof/>
          </w:rPr>
          <w:t>第二階段個案分析表</w:t>
        </w:r>
        <w:r>
          <w:rPr>
            <w:noProof/>
            <w:webHidden/>
          </w:rPr>
          <w:tab/>
        </w:r>
        <w:r>
          <w:rPr>
            <w:noProof/>
            <w:webHidden/>
          </w:rPr>
          <w:fldChar w:fldCharType="begin"/>
        </w:r>
        <w:r>
          <w:rPr>
            <w:noProof/>
            <w:webHidden/>
          </w:rPr>
          <w:instrText xml:space="preserve"> PAGEREF _Toc200119409 \h </w:instrText>
        </w:r>
        <w:r>
          <w:rPr>
            <w:noProof/>
            <w:webHidden/>
          </w:rPr>
        </w:r>
        <w:r>
          <w:rPr>
            <w:noProof/>
            <w:webHidden/>
          </w:rPr>
          <w:fldChar w:fldCharType="separate"/>
        </w:r>
        <w:r>
          <w:rPr>
            <w:noProof/>
            <w:webHidden/>
          </w:rPr>
          <w:t>8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4-" </w:instrText>
      </w:r>
      <w:r>
        <w:rPr>
          <w:rFonts w:cstheme="majorBidi"/>
          <w:b/>
          <w:color w:val="000000" w:themeColor="text1"/>
          <w:sz w:val="40"/>
          <w:szCs w:val="48"/>
          <w:highlight w:val="lightGray"/>
        </w:rPr>
        <w:fldChar w:fldCharType="separate"/>
      </w:r>
    </w:p>
    <w:p w14:paraId="63EF8347" w14:textId="5E4E687A" w:rsidR="00DD5416" w:rsidRDefault="00DD5416" w:rsidP="00DE04D4">
      <w:pPr>
        <w:pStyle w:val="afff4"/>
        <w:tabs>
          <w:tab w:val="right" w:leader="dot" w:pos="8296"/>
        </w:tabs>
        <w:ind w:left="1440" w:hanging="480"/>
        <w:rPr>
          <w:noProof/>
        </w:rPr>
      </w:pPr>
      <w:hyperlink w:anchor="_Toc200119413" w:history="1">
        <w:r w:rsidRPr="00AA0D1E">
          <w:rPr>
            <w:rStyle w:val="af2"/>
            <w:rFonts w:hint="eastAsia"/>
            <w:noProof/>
          </w:rPr>
          <w:t>表</w:t>
        </w:r>
        <w:r w:rsidRPr="00AA0D1E">
          <w:rPr>
            <w:rStyle w:val="af2"/>
            <w:noProof/>
          </w:rPr>
          <w:t xml:space="preserve"> 5.4-1 </w:t>
        </w:r>
        <w:r w:rsidRPr="00AA0D1E">
          <w:rPr>
            <w:rStyle w:val="af2"/>
            <w:rFonts w:hint="eastAsia"/>
            <w:noProof/>
          </w:rPr>
          <w:t>第三階段個案分析表</w:t>
        </w:r>
        <w:r>
          <w:rPr>
            <w:noProof/>
            <w:webHidden/>
          </w:rPr>
          <w:tab/>
        </w:r>
        <w:r>
          <w:rPr>
            <w:noProof/>
            <w:webHidden/>
          </w:rPr>
          <w:fldChar w:fldCharType="begin"/>
        </w:r>
        <w:r>
          <w:rPr>
            <w:noProof/>
            <w:webHidden/>
          </w:rPr>
          <w:instrText xml:space="preserve"> PAGEREF _Toc200119413 \h </w:instrText>
        </w:r>
        <w:r>
          <w:rPr>
            <w:noProof/>
            <w:webHidden/>
          </w:rPr>
        </w:r>
        <w:r>
          <w:rPr>
            <w:noProof/>
            <w:webHidden/>
          </w:rPr>
          <w:fldChar w:fldCharType="separate"/>
        </w:r>
        <w:r>
          <w:rPr>
            <w:noProof/>
            <w:webHidden/>
          </w:rPr>
          <w:t>9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5-" </w:instrText>
      </w:r>
      <w:r>
        <w:rPr>
          <w:rFonts w:cstheme="majorBidi"/>
          <w:b/>
          <w:color w:val="000000" w:themeColor="text1"/>
          <w:sz w:val="40"/>
          <w:szCs w:val="48"/>
          <w:highlight w:val="lightGray"/>
        </w:rPr>
        <w:fldChar w:fldCharType="separate"/>
      </w:r>
    </w:p>
    <w:p w14:paraId="768C2DBB" w14:textId="404198FB" w:rsidR="00DD5416" w:rsidRDefault="00DD5416">
      <w:pPr>
        <w:pStyle w:val="afff4"/>
        <w:tabs>
          <w:tab w:val="right" w:leader="dot" w:pos="8296"/>
        </w:tabs>
        <w:ind w:left="1440" w:hanging="480"/>
        <w:rPr>
          <w:rFonts w:asciiTheme="minorHAnsi" w:eastAsiaTheme="minorEastAsia" w:hAnsiTheme="minorHAnsi"/>
          <w:noProof/>
        </w:rPr>
      </w:pPr>
      <w:hyperlink w:anchor="_Toc200119418" w:history="1">
        <w:r w:rsidRPr="00907D90">
          <w:rPr>
            <w:rStyle w:val="af2"/>
            <w:rFonts w:hint="eastAsia"/>
            <w:noProof/>
          </w:rPr>
          <w:t>表</w:t>
        </w:r>
        <w:r w:rsidRPr="00907D90">
          <w:rPr>
            <w:rStyle w:val="af2"/>
            <w:noProof/>
          </w:rPr>
          <w:t xml:space="preserve"> 5.5-1 </w:t>
        </w:r>
        <w:r w:rsidRPr="00907D90">
          <w:rPr>
            <w:rStyle w:val="af2"/>
            <w:rFonts w:hint="eastAsia"/>
            <w:noProof/>
          </w:rPr>
          <w:t>第四階段個案分析表</w:t>
        </w:r>
        <w:r>
          <w:rPr>
            <w:noProof/>
            <w:webHidden/>
          </w:rPr>
          <w:tab/>
        </w:r>
        <w:r>
          <w:rPr>
            <w:noProof/>
            <w:webHidden/>
          </w:rPr>
          <w:fldChar w:fldCharType="begin"/>
        </w:r>
        <w:r>
          <w:rPr>
            <w:noProof/>
            <w:webHidden/>
          </w:rPr>
          <w:instrText xml:space="preserve"> PAGEREF _Toc200119418 \h </w:instrText>
        </w:r>
        <w:r>
          <w:rPr>
            <w:noProof/>
            <w:webHidden/>
          </w:rPr>
        </w:r>
        <w:r>
          <w:rPr>
            <w:noProof/>
            <w:webHidden/>
          </w:rPr>
          <w:fldChar w:fldCharType="separate"/>
        </w:r>
        <w:r>
          <w:rPr>
            <w:noProof/>
            <w:webHidden/>
          </w:rPr>
          <w:t>10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45D4C521" w14:textId="225487F2" w:rsidR="009B706B"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124921" w:history="1">
        <w:r w:rsidR="009B706B" w:rsidRPr="00B77E85">
          <w:rPr>
            <w:rStyle w:val="af2"/>
            <w:rFonts w:hint="eastAsia"/>
            <w:noProof/>
          </w:rPr>
          <w:t>圖</w:t>
        </w:r>
        <w:r w:rsidR="009B706B" w:rsidRPr="00B77E85">
          <w:rPr>
            <w:rStyle w:val="af2"/>
            <w:noProof/>
          </w:rPr>
          <w:t xml:space="preserve"> 1.3-1 </w:t>
        </w:r>
        <w:r w:rsidR="009B706B" w:rsidRPr="00B77E85">
          <w:rPr>
            <w:rStyle w:val="af2"/>
            <w:rFonts w:hint="eastAsia"/>
            <w:noProof/>
          </w:rPr>
          <w:t>研究流程圖</w:t>
        </w:r>
        <w:r w:rsidR="009B706B">
          <w:rPr>
            <w:noProof/>
            <w:webHidden/>
          </w:rPr>
          <w:tab/>
        </w:r>
        <w:r w:rsidR="009B706B">
          <w:rPr>
            <w:noProof/>
            <w:webHidden/>
          </w:rPr>
          <w:fldChar w:fldCharType="begin"/>
        </w:r>
        <w:r w:rsidR="009B706B">
          <w:rPr>
            <w:noProof/>
            <w:webHidden/>
          </w:rPr>
          <w:instrText xml:space="preserve"> PAGEREF _Toc200124921 \h </w:instrText>
        </w:r>
        <w:r w:rsidR="009B706B">
          <w:rPr>
            <w:noProof/>
            <w:webHidden/>
          </w:rPr>
        </w:r>
        <w:r w:rsidR="009B706B">
          <w:rPr>
            <w:noProof/>
            <w:webHidden/>
          </w:rPr>
          <w:fldChar w:fldCharType="separate"/>
        </w:r>
        <w:r w:rsidR="009B706B">
          <w:rPr>
            <w:noProof/>
            <w:webHidden/>
          </w:rPr>
          <w:t>17</w:t>
        </w:r>
        <w:r w:rsidR="009B706B">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FF00850" w:rsidR="009B706B" w:rsidRDefault="009B706B" w:rsidP="00E951D4">
      <w:pPr>
        <w:pStyle w:val="afff4"/>
        <w:tabs>
          <w:tab w:val="right" w:leader="dot" w:pos="8296"/>
        </w:tabs>
        <w:ind w:left="1440" w:hanging="480"/>
        <w:rPr>
          <w:noProof/>
        </w:rPr>
      </w:pPr>
      <w:hyperlink w:anchor="_Toc200124924" w:history="1">
        <w:r w:rsidRPr="008F114E">
          <w:rPr>
            <w:rStyle w:val="af2"/>
            <w:rFonts w:hint="eastAsia"/>
            <w:noProof/>
          </w:rPr>
          <w:t>圖</w:t>
        </w:r>
        <w:r w:rsidRPr="008F114E">
          <w:rPr>
            <w:rStyle w:val="af2"/>
            <w:noProof/>
          </w:rPr>
          <w:t xml:space="preserve"> 2.1-1 </w:t>
        </w:r>
        <w:r w:rsidRPr="008F114E">
          <w:rPr>
            <w:rStyle w:val="af2"/>
            <w:rFonts w:hint="eastAsia"/>
            <w:noProof/>
          </w:rPr>
          <w:t>數位創新行動圖</w:t>
        </w:r>
        <w:r>
          <w:rPr>
            <w:noProof/>
            <w:webHidden/>
          </w:rPr>
          <w:tab/>
        </w:r>
        <w:r>
          <w:rPr>
            <w:noProof/>
            <w:webHidden/>
          </w:rPr>
          <w:fldChar w:fldCharType="begin"/>
        </w:r>
        <w:r>
          <w:rPr>
            <w:noProof/>
            <w:webHidden/>
          </w:rPr>
          <w:instrText xml:space="preserve"> PAGEREF _Toc200124924 \h </w:instrText>
        </w:r>
        <w:r>
          <w:rPr>
            <w:noProof/>
            <w:webHidden/>
          </w:rPr>
        </w:r>
        <w:r>
          <w:rPr>
            <w:noProof/>
            <w:webHidden/>
          </w:rPr>
          <w:fldChar w:fldCharType="separate"/>
        </w:r>
        <w:r>
          <w:rPr>
            <w:noProof/>
            <w:webHidden/>
          </w:rPr>
          <w:t>23</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4377EAC6"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Pr>
            <w:noProof/>
            <w:webHidden/>
          </w:rPr>
          <w:t>28</w:t>
        </w:r>
        <w:r>
          <w:rPr>
            <w:noProof/>
            <w:webHidden/>
          </w:rPr>
          <w:fldChar w:fldCharType="end"/>
        </w:r>
      </w:hyperlink>
    </w:p>
    <w:p w14:paraId="277AA729" w14:textId="567B9DC8" w:rsidR="009B706B"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56BA47E2" w14:textId="5F60EEC0" w:rsidR="009B706B" w:rsidRDefault="009B706B" w:rsidP="00E951D4">
      <w:pPr>
        <w:pStyle w:val="afff4"/>
        <w:tabs>
          <w:tab w:val="right" w:leader="dot" w:pos="8296"/>
        </w:tabs>
        <w:ind w:left="1440" w:hanging="480"/>
        <w:rPr>
          <w:noProof/>
        </w:rPr>
      </w:pPr>
      <w:hyperlink w:anchor="_Toc200124927" w:history="1">
        <w:r w:rsidRPr="003B279C">
          <w:rPr>
            <w:rStyle w:val="af2"/>
            <w:rFonts w:hint="eastAsia"/>
            <w:noProof/>
          </w:rPr>
          <w:t>圖</w:t>
        </w:r>
        <w:r w:rsidRPr="003B279C">
          <w:rPr>
            <w:rStyle w:val="af2"/>
            <w:noProof/>
          </w:rPr>
          <w:t xml:space="preserve"> 2.3-1 </w:t>
        </w:r>
        <w:r w:rsidRPr="003B279C">
          <w:rPr>
            <w:rStyle w:val="af2"/>
            <w:rFonts w:hint="eastAsia"/>
            <w:noProof/>
          </w:rPr>
          <w:t>可供性分類圖</w:t>
        </w:r>
        <w:r>
          <w:rPr>
            <w:noProof/>
            <w:webHidden/>
          </w:rPr>
          <w:tab/>
        </w:r>
        <w:r>
          <w:rPr>
            <w:noProof/>
            <w:webHidden/>
          </w:rPr>
          <w:fldChar w:fldCharType="begin"/>
        </w:r>
        <w:r>
          <w:rPr>
            <w:noProof/>
            <w:webHidden/>
          </w:rPr>
          <w:instrText xml:space="preserve"> PAGEREF _Toc200124927 \h </w:instrText>
        </w:r>
        <w:r>
          <w:rPr>
            <w:noProof/>
            <w:webHidden/>
          </w:rPr>
        </w:r>
        <w:r>
          <w:rPr>
            <w:noProof/>
            <w:webHidden/>
          </w:rPr>
          <w:fldChar w:fldCharType="separate"/>
        </w:r>
        <w:r>
          <w:rPr>
            <w:noProof/>
            <w:webHidden/>
          </w:rPr>
          <w:t>3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571B61F3" w14:textId="24B42793" w:rsidR="009B706B" w:rsidRDefault="009B706B" w:rsidP="00E951D4">
      <w:pPr>
        <w:pStyle w:val="afff4"/>
        <w:tabs>
          <w:tab w:val="right" w:leader="dot" w:pos="8296"/>
        </w:tabs>
        <w:ind w:left="1440" w:hanging="480"/>
        <w:rPr>
          <w:noProof/>
        </w:rPr>
      </w:pPr>
      <w:hyperlink w:anchor="_Toc200124928" w:history="1">
        <w:r w:rsidRPr="006010F9">
          <w:rPr>
            <w:rStyle w:val="af2"/>
            <w:rFonts w:hint="eastAsia"/>
            <w:noProof/>
          </w:rPr>
          <w:t>圖</w:t>
        </w:r>
        <w:r w:rsidRPr="006010F9">
          <w:rPr>
            <w:rStyle w:val="af2"/>
            <w:noProof/>
          </w:rPr>
          <w:t xml:space="preserve"> 3.2-1 </w:t>
        </w:r>
        <w:r w:rsidRPr="006010F9">
          <w:rPr>
            <w:rStyle w:val="af2"/>
            <w:rFonts w:hint="eastAsia"/>
            <w:noProof/>
          </w:rPr>
          <w:t>研究架構圖</w:t>
        </w:r>
        <w:r>
          <w:rPr>
            <w:noProof/>
            <w:webHidden/>
          </w:rPr>
          <w:tab/>
        </w:r>
        <w:r>
          <w:rPr>
            <w:noProof/>
            <w:webHidden/>
          </w:rPr>
          <w:fldChar w:fldCharType="begin"/>
        </w:r>
        <w:r>
          <w:rPr>
            <w:noProof/>
            <w:webHidden/>
          </w:rPr>
          <w:instrText xml:space="preserve"> PAGEREF _Toc200124928 \h </w:instrText>
        </w:r>
        <w:r>
          <w:rPr>
            <w:noProof/>
            <w:webHidden/>
          </w:rPr>
        </w:r>
        <w:r>
          <w:rPr>
            <w:noProof/>
            <w:webHidden/>
          </w:rPr>
          <w:fldChar w:fldCharType="separate"/>
        </w:r>
        <w:r>
          <w:rPr>
            <w:noProof/>
            <w:webHidden/>
          </w:rPr>
          <w:t>4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1EB6BF54" w14:textId="2E5EF47E" w:rsidR="00254D3F" w:rsidRDefault="009B706B" w:rsidP="00E951D4">
      <w:pPr>
        <w:pStyle w:val="afff4"/>
        <w:tabs>
          <w:tab w:val="right" w:leader="dot" w:pos="8296"/>
        </w:tabs>
        <w:ind w:left="1440" w:hanging="480"/>
        <w:rPr>
          <w:noProof/>
        </w:rPr>
      </w:pPr>
      <w:hyperlink w:anchor="_Toc200124929" w:history="1">
        <w:r w:rsidRPr="008F5183">
          <w:rPr>
            <w:rStyle w:val="af2"/>
            <w:rFonts w:hint="eastAsia"/>
            <w:noProof/>
          </w:rPr>
          <w:t>圖</w:t>
        </w:r>
        <w:r w:rsidRPr="008F5183">
          <w:rPr>
            <w:rStyle w:val="af2"/>
            <w:noProof/>
          </w:rPr>
          <w:t xml:space="preserve"> 5.2-1 </w:t>
        </w:r>
        <w:r w:rsidRPr="008F5183">
          <w:rPr>
            <w:rStyle w:val="af2"/>
            <w:rFonts w:hint="eastAsia"/>
            <w:noProof/>
          </w:rPr>
          <w:t>第一階段平衡機制</w:t>
        </w:r>
        <w:r>
          <w:rPr>
            <w:noProof/>
            <w:webHidden/>
          </w:rPr>
          <w:tab/>
        </w:r>
        <w:r>
          <w:rPr>
            <w:noProof/>
            <w:webHidden/>
          </w:rPr>
          <w:fldChar w:fldCharType="begin"/>
        </w:r>
        <w:r>
          <w:rPr>
            <w:noProof/>
            <w:webHidden/>
          </w:rPr>
          <w:instrText xml:space="preserve"> PAGEREF _Toc200124929 \h </w:instrText>
        </w:r>
        <w:r>
          <w:rPr>
            <w:noProof/>
            <w:webHidden/>
          </w:rPr>
        </w:r>
        <w:r>
          <w:rPr>
            <w:noProof/>
            <w:webHidden/>
          </w:rPr>
          <w:fldChar w:fldCharType="separate"/>
        </w:r>
        <w:r>
          <w:rPr>
            <w:noProof/>
            <w:webHidden/>
          </w:rPr>
          <w:t>7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2809A91F" w14:textId="487BDD32" w:rsidR="00254D3F" w:rsidRDefault="00254D3F" w:rsidP="009118D7">
      <w:pPr>
        <w:pStyle w:val="afff4"/>
        <w:tabs>
          <w:tab w:val="right" w:leader="dot" w:pos="8296"/>
        </w:tabs>
        <w:ind w:left="1440" w:hanging="480"/>
        <w:rPr>
          <w:noProof/>
        </w:rPr>
      </w:pPr>
      <w:hyperlink w:anchor="_Toc200124448" w:history="1">
        <w:r w:rsidRPr="000B654C">
          <w:rPr>
            <w:rStyle w:val="af2"/>
            <w:rFonts w:hint="eastAsia"/>
            <w:noProof/>
          </w:rPr>
          <w:t>圖</w:t>
        </w:r>
        <w:r w:rsidRPr="000B654C">
          <w:rPr>
            <w:rStyle w:val="af2"/>
            <w:noProof/>
          </w:rPr>
          <w:t xml:space="preserve"> 5.3-1 </w:t>
        </w:r>
        <w:r w:rsidRPr="000B654C">
          <w:rPr>
            <w:rStyle w:val="af2"/>
            <w:rFonts w:hint="eastAsia"/>
            <w:noProof/>
          </w:rPr>
          <w:t>第二階段平衡機制</w:t>
        </w:r>
        <w:r>
          <w:rPr>
            <w:noProof/>
            <w:webHidden/>
          </w:rPr>
          <w:tab/>
        </w:r>
        <w:r>
          <w:rPr>
            <w:noProof/>
            <w:webHidden/>
          </w:rPr>
          <w:fldChar w:fldCharType="begin"/>
        </w:r>
        <w:r>
          <w:rPr>
            <w:noProof/>
            <w:webHidden/>
          </w:rPr>
          <w:instrText xml:space="preserve"> PAGEREF _Toc200124448 \h </w:instrText>
        </w:r>
        <w:r>
          <w:rPr>
            <w:noProof/>
            <w:webHidden/>
          </w:rPr>
        </w:r>
        <w:r>
          <w:rPr>
            <w:noProof/>
            <w:webHidden/>
          </w:rPr>
          <w:fldChar w:fldCharType="separate"/>
        </w:r>
        <w:r w:rsidR="009B706B">
          <w:rPr>
            <w:noProof/>
            <w:webHidden/>
          </w:rPr>
          <w:t>80</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4-" </w:instrText>
      </w:r>
      <w:r>
        <w:rPr>
          <w:highlight w:val="lightGray"/>
        </w:rPr>
        <w:fldChar w:fldCharType="separate"/>
      </w:r>
    </w:p>
    <w:p w14:paraId="1DD4E2E6" w14:textId="367A030F" w:rsidR="00254D3F" w:rsidRDefault="00254D3F" w:rsidP="009118D7">
      <w:pPr>
        <w:pStyle w:val="afff4"/>
        <w:tabs>
          <w:tab w:val="right" w:leader="dot" w:pos="8296"/>
        </w:tabs>
        <w:ind w:left="1440" w:hanging="480"/>
        <w:rPr>
          <w:noProof/>
        </w:rPr>
      </w:pPr>
      <w:hyperlink w:anchor="_Toc200124452" w:history="1">
        <w:r w:rsidRPr="00EE2289">
          <w:rPr>
            <w:rStyle w:val="af2"/>
            <w:rFonts w:hint="eastAsia"/>
            <w:noProof/>
          </w:rPr>
          <w:t>圖</w:t>
        </w:r>
        <w:r w:rsidRPr="00EE2289">
          <w:rPr>
            <w:rStyle w:val="af2"/>
            <w:noProof/>
          </w:rPr>
          <w:t xml:space="preserve"> 5.4-1 </w:t>
        </w:r>
        <w:r w:rsidRPr="00EE2289">
          <w:rPr>
            <w:rStyle w:val="af2"/>
            <w:rFonts w:hint="eastAsia"/>
            <w:noProof/>
          </w:rPr>
          <w:t>第三階段平衡機制</w:t>
        </w:r>
        <w:r>
          <w:rPr>
            <w:noProof/>
            <w:webHidden/>
          </w:rPr>
          <w:tab/>
        </w:r>
        <w:r>
          <w:rPr>
            <w:noProof/>
            <w:webHidden/>
          </w:rPr>
          <w:fldChar w:fldCharType="begin"/>
        </w:r>
        <w:r>
          <w:rPr>
            <w:noProof/>
            <w:webHidden/>
          </w:rPr>
          <w:instrText xml:space="preserve"> PAGEREF _Toc200124452 \h </w:instrText>
        </w:r>
        <w:r>
          <w:rPr>
            <w:noProof/>
            <w:webHidden/>
          </w:rPr>
        </w:r>
        <w:r>
          <w:rPr>
            <w:noProof/>
            <w:webHidden/>
          </w:rPr>
          <w:fldChar w:fldCharType="separate"/>
        </w:r>
        <w:r w:rsidR="009B706B">
          <w:rPr>
            <w:noProof/>
            <w:webHidden/>
          </w:rPr>
          <w:t>89</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5-" </w:instrText>
      </w:r>
      <w:r>
        <w:rPr>
          <w:highlight w:val="lightGray"/>
        </w:rPr>
        <w:fldChar w:fldCharType="separate"/>
      </w:r>
    </w:p>
    <w:p w14:paraId="0B115332" w14:textId="44A0B4CE" w:rsidR="00254D3F" w:rsidRDefault="00254D3F">
      <w:pPr>
        <w:pStyle w:val="afff4"/>
        <w:tabs>
          <w:tab w:val="right" w:leader="dot" w:pos="8296"/>
        </w:tabs>
        <w:ind w:left="1440" w:hanging="480"/>
        <w:rPr>
          <w:rFonts w:asciiTheme="minorHAnsi" w:eastAsiaTheme="minorEastAsia" w:hAnsiTheme="minorHAnsi"/>
          <w:noProof/>
        </w:rPr>
      </w:pPr>
      <w:hyperlink w:anchor="_Toc200124457" w:history="1">
        <w:r w:rsidRPr="00064246">
          <w:rPr>
            <w:rStyle w:val="af2"/>
            <w:rFonts w:hint="eastAsia"/>
            <w:noProof/>
          </w:rPr>
          <w:t>圖</w:t>
        </w:r>
        <w:r w:rsidRPr="00064246">
          <w:rPr>
            <w:rStyle w:val="af2"/>
            <w:noProof/>
          </w:rPr>
          <w:t xml:space="preserve"> 5.5-1 </w:t>
        </w:r>
        <w:r w:rsidRPr="00064246">
          <w:rPr>
            <w:rStyle w:val="af2"/>
            <w:rFonts w:hint="eastAsia"/>
            <w:noProof/>
          </w:rPr>
          <w:t>第四階段平衡機制</w:t>
        </w:r>
        <w:r>
          <w:rPr>
            <w:noProof/>
            <w:webHidden/>
          </w:rPr>
          <w:tab/>
        </w:r>
        <w:r>
          <w:rPr>
            <w:noProof/>
            <w:webHidden/>
          </w:rPr>
          <w:fldChar w:fldCharType="begin"/>
        </w:r>
        <w:r>
          <w:rPr>
            <w:noProof/>
            <w:webHidden/>
          </w:rPr>
          <w:instrText xml:space="preserve"> PAGEREF _Toc200124457 \h </w:instrText>
        </w:r>
        <w:r>
          <w:rPr>
            <w:noProof/>
            <w:webHidden/>
          </w:rPr>
        </w:r>
        <w:r>
          <w:rPr>
            <w:noProof/>
            <w:webHidden/>
          </w:rPr>
          <w:fldChar w:fldCharType="separate"/>
        </w:r>
        <w:r w:rsidR="009B706B">
          <w:rPr>
            <w:noProof/>
            <w:webHidden/>
          </w:rPr>
          <w:t>10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0137180"/>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0137181"/>
      <w:r>
        <w:rPr>
          <w:rFonts w:hint="eastAsia"/>
        </w:rPr>
        <w:t xml:space="preserve">1.1 </w:t>
      </w:r>
      <w:commentRangeStart w:id="6"/>
      <w:r>
        <w:t>研究背景與動機</w:t>
      </w:r>
      <w:commentRangeEnd w:id="6"/>
      <w:r w:rsidR="00706C19">
        <w:rPr>
          <w:rStyle w:val="af7"/>
          <w:rFonts w:cstheme="minorBidi"/>
          <w:b w:val="0"/>
        </w:rPr>
        <w:commentReference w:id="6"/>
      </w:r>
      <w:bookmarkEnd w:id="5"/>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7"/>
      <w:r w:rsidR="004E36EE" w:rsidRPr="004E36EE">
        <w:t>103</w:t>
      </w:r>
      <w:r w:rsidR="004E36EE" w:rsidRPr="004E36EE">
        <w:t>億美</w:t>
      </w:r>
      <w:commentRangeEnd w:id="7"/>
      <w:r w:rsidR="004E36EE">
        <w:rPr>
          <w:rStyle w:val="af7"/>
        </w:rPr>
        <w:commentReference w:id="7"/>
      </w:r>
      <w:r w:rsidR="004E36EE" w:rsidRPr="004E36EE">
        <w:t>元</w:t>
      </w:r>
      <w:r w:rsidR="000D0997">
        <w:rPr>
          <w:rFonts w:hint="eastAsia"/>
        </w:rPr>
        <w:t>、</w:t>
      </w:r>
      <w:r w:rsidR="00134F2F" w:rsidRPr="004A3A55">
        <w:t>貿易順差</w:t>
      </w:r>
      <w:r w:rsidR="009A6DF8">
        <w:rPr>
          <w:rFonts w:hint="eastAsia"/>
        </w:rPr>
        <w:t>平均</w:t>
      </w:r>
      <w:commentRangeStart w:id="8"/>
      <w:r w:rsidR="00664730">
        <w:rPr>
          <w:rFonts w:hint="eastAsia"/>
        </w:rPr>
        <w:t>共</w:t>
      </w:r>
      <w:commentRangeEnd w:id="8"/>
      <w:r w:rsidR="004E36EE">
        <w:rPr>
          <w:rStyle w:val="af7"/>
        </w:rPr>
        <w:commentReference w:id="8"/>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9"/>
      <w:r w:rsidR="00243D69">
        <w:rPr>
          <w:rFonts w:hint="eastAsia"/>
        </w:rPr>
        <w:t>69</w:t>
      </w:r>
      <w:commentRangeEnd w:id="9"/>
      <w:r w:rsidR="00243D69">
        <w:rPr>
          <w:rStyle w:val="af7"/>
        </w:rPr>
        <w:commentReference w:id="9"/>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commentRangeStart w:id="10"/>
      <w:r w:rsidR="00772E94">
        <w:rPr>
          <w:rFonts w:hint="eastAsia"/>
        </w:rPr>
        <w:t>74.5</w:t>
      </w:r>
      <w:r w:rsidR="00772E94">
        <w:rPr>
          <w:rFonts w:hint="eastAsia"/>
        </w:rPr>
        <w:t>億美元</w:t>
      </w:r>
      <w:commentRangeEnd w:id="10"/>
      <w:r w:rsidR="00772E94">
        <w:rPr>
          <w:rStyle w:val="af7"/>
        </w:rPr>
        <w:commentReference w:id="10"/>
      </w:r>
      <w:r w:rsidR="008974A8">
        <w:rPr>
          <w:rFonts w:hint="eastAsia"/>
        </w:rPr>
        <w:t>，而</w:t>
      </w:r>
      <w:r w:rsidR="008F24FD" w:rsidRPr="00197205">
        <w:t>整體貿易順差僅剩</w:t>
      </w:r>
      <w:commentRangeStart w:id="11"/>
      <w:r w:rsidR="00873C3A">
        <w:rPr>
          <w:rFonts w:hint="eastAsia"/>
        </w:rPr>
        <w:t>38.3</w:t>
      </w:r>
      <w:r w:rsidR="00873C3A">
        <w:rPr>
          <w:rFonts w:hint="eastAsia"/>
        </w:rPr>
        <w:t>億美元</w:t>
      </w:r>
      <w:commentRangeEnd w:id="11"/>
      <w:r w:rsidR="00873C3A">
        <w:rPr>
          <w:rStyle w:val="af7"/>
        </w:rPr>
        <w:commentReference w:id="11"/>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0A2940F9" w:rsidR="00173DAF" w:rsidRDefault="00681324" w:rsidP="007F42CE">
      <w:pPr>
        <w:pStyle w:val="15"/>
        <w:ind w:firstLine="480"/>
      </w:pPr>
      <w:proofErr w:type="gramStart"/>
      <w:r w:rsidRPr="00681324">
        <w:t>此外，</w:t>
      </w:r>
      <w:proofErr w:type="gramEnd"/>
      <w:r w:rsidR="00835003">
        <w:rPr>
          <w:rFonts w:hint="eastAsia"/>
        </w:rPr>
        <w:t>近年來，</w:t>
      </w:r>
      <w:r w:rsidRPr="00681324">
        <w:t>越南紡織產業的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w:t>
      </w:r>
      <w:proofErr w:type="gramStart"/>
      <w:r w:rsidRPr="00734CBB">
        <w:t>盪</w:t>
      </w:r>
      <w:proofErr w:type="gramEnd"/>
      <w:r w:rsidRPr="00734CBB">
        <w:t>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2" w:name="_Toc200137182"/>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w:t>
      </w:r>
      <w:proofErr w:type="gramStart"/>
      <w:r w:rsidRPr="00F15452">
        <w:t>可供性制定</w:t>
      </w:r>
      <w:proofErr w:type="gramEnd"/>
      <w:r w:rsidRPr="00F15452">
        <w:t>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F15452"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6F63EAF0" w:rsidR="00DE6233" w:rsidRPr="000220EC" w:rsidRDefault="00DE6233">
      <w:pPr>
        <w:pStyle w:val="151"/>
        <w:numPr>
          <w:ilvl w:val="0"/>
          <w:numId w:val="4"/>
        </w:numPr>
      </w:pPr>
      <w:r w:rsidRPr="000220EC">
        <w:rPr>
          <w:rFonts w:hint="eastAsia"/>
        </w:rPr>
        <w:t>探討</w:t>
      </w:r>
      <w:proofErr w:type="gramStart"/>
      <w:r w:rsidRPr="000220EC">
        <w:rPr>
          <w:rFonts w:hint="eastAsia"/>
        </w:rPr>
        <w:t>可供性制定</w:t>
      </w:r>
      <w:proofErr w:type="gramEnd"/>
      <w:r w:rsidRPr="000220EC">
        <w:rPr>
          <w:rFonts w:hint="eastAsia"/>
        </w:rPr>
        <w:t>過程中，</w:t>
      </w:r>
      <w:r w:rsidRPr="000220EC">
        <w:t>企業如何展現雙元性能力，</w:t>
      </w:r>
      <w:r w:rsidR="009C2439" w:rsidRPr="000220EC">
        <w:rPr>
          <w:rFonts w:hint="eastAsia"/>
        </w:rPr>
        <w:t>實現</w:t>
      </w:r>
      <w:proofErr w:type="gramStart"/>
      <w:r w:rsidRPr="000220EC">
        <w:t>可供性探索</w:t>
      </w:r>
      <w:proofErr w:type="gramEnd"/>
      <w:r w:rsidRPr="000220EC">
        <w:t>與</w:t>
      </w:r>
      <w:proofErr w:type="gramStart"/>
      <w:r w:rsidRPr="000220EC">
        <w:t>可供性實踐</w:t>
      </w:r>
      <w:proofErr w:type="gramEnd"/>
      <w:r w:rsidR="00A567D2">
        <w:rPr>
          <w:rFonts w:hint="eastAsia"/>
        </w:rPr>
        <w:t>之</w:t>
      </w:r>
      <w:r w:rsidRPr="000220EC">
        <w:t>雙重行動？</w:t>
      </w:r>
    </w:p>
    <w:p w14:paraId="16C1E07F" w14:textId="48F6C081" w:rsidR="0065632F" w:rsidRPr="005A1073"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3" w:name="_Toc200137183"/>
      <w:r>
        <w:lastRenderedPageBreak/>
        <w:t>1.</w:t>
      </w:r>
      <w:r>
        <w:rPr>
          <w:rFonts w:hint="eastAsia"/>
        </w:rPr>
        <w:t>3</w:t>
      </w:r>
      <w:r>
        <w:t xml:space="preserve"> </w:t>
      </w:r>
      <w:r>
        <w:t>研究</w:t>
      </w:r>
      <w:r>
        <w:rPr>
          <w:rFonts w:hint="eastAsia"/>
        </w:rPr>
        <w:t>範圍與流程</w:t>
      </w:r>
      <w:bookmarkEnd w:id="13"/>
    </w:p>
    <w:p w14:paraId="0AB6519F" w14:textId="413887B3" w:rsidR="008F06B5" w:rsidRDefault="004D31CC" w:rsidP="005A1073">
      <w:pPr>
        <w:pStyle w:val="15"/>
        <w:ind w:firstLine="480"/>
      </w:pPr>
      <w:r w:rsidRPr="00F00B55">
        <w:rPr>
          <w:rFonts w:hint="eastAsia"/>
        </w:rPr>
        <w:t>本研究以</w:t>
      </w:r>
      <w:r w:rsidR="004370B9" w:rsidRPr="00B55002">
        <w:t>新創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w:t>
      </w:r>
      <w:proofErr w:type="gramStart"/>
      <w:r w:rsidRPr="009E595D">
        <w:t>可供性與</w:t>
      </w:r>
      <w:proofErr w:type="gramEnd"/>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w:t>
      </w:r>
      <w:proofErr w:type="gramStart"/>
      <w:r w:rsidR="00B55002" w:rsidRPr="00B55002">
        <w:t>可供性</w:t>
      </w:r>
      <w:proofErr w:type="gramEnd"/>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B5F52D9" w:rsidR="00493274" w:rsidRPr="005626B8" w:rsidRDefault="00A923A5" w:rsidP="00A923A5">
      <w:pPr>
        <w:pStyle w:val="afff0"/>
      </w:pPr>
      <w:bookmarkStart w:id="14" w:name="_Toc200124921"/>
      <w:r>
        <w:rPr>
          <w:rFonts w:hint="eastAsia"/>
        </w:rPr>
        <w:t>圖</w:t>
      </w:r>
      <w:r>
        <w:rPr>
          <w:rFonts w:hint="eastAsia"/>
        </w:rPr>
        <w:t xml:space="preserve"> 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0137184"/>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0137185"/>
      <w:r>
        <w:rPr>
          <w:rFonts w:hint="eastAsia"/>
        </w:rPr>
        <w:lastRenderedPageBreak/>
        <w:t>第</w:t>
      </w:r>
      <w:r>
        <w:t>二章、文獻探討</w:t>
      </w:r>
      <w:bookmarkEnd w:id="16"/>
    </w:p>
    <w:p w14:paraId="4D383236" w14:textId="77777777" w:rsidR="003B4446" w:rsidRDefault="003B4446" w:rsidP="003B4446">
      <w:pPr>
        <w:pStyle w:val="2"/>
      </w:pPr>
      <w:bookmarkStart w:id="17" w:name="_Toc200137186"/>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0137187"/>
      <w:r>
        <w:rPr>
          <w:rFonts w:hint="eastAsia"/>
        </w:rPr>
        <w:t xml:space="preserve">2.1.1 </w:t>
      </w:r>
      <w:r w:rsidRPr="00102BE6">
        <w:t>數位創新起源</w:t>
      </w:r>
      <w:r>
        <w:rPr>
          <w:rFonts w:hint="eastAsia"/>
        </w:rPr>
        <w:t>與基本定義</w:t>
      </w:r>
      <w:bookmarkEnd w:id="18"/>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proofErr w:type="gramStart"/>
      <w:r>
        <w:rPr>
          <w:rFonts w:hint="eastAsia"/>
        </w:rPr>
        <w:t>新穎</w:t>
      </w:r>
      <w:r w:rsidRPr="00756499">
        <w:rPr>
          <w:rFonts w:hint="eastAsia"/>
        </w:rPr>
        <w:t>，</w:t>
      </w:r>
      <w:proofErr w:type="gramEnd"/>
      <w:r w:rsidRPr="00E7375E">
        <w:t>無論實際</w:t>
      </w:r>
      <w:r>
        <w:rPr>
          <w:rFonts w:hint="eastAsia"/>
        </w:rPr>
        <w:t>存在</w:t>
      </w:r>
      <w:proofErr w:type="gramStart"/>
      <w:r>
        <w:rPr>
          <w:rFonts w:hint="eastAsia"/>
        </w:rPr>
        <w:t>多久</w:t>
      </w:r>
      <w:r w:rsidRPr="00756499">
        <w:rPr>
          <w:rFonts w:hint="eastAsia"/>
        </w:rPr>
        <w:t>，</w:t>
      </w:r>
      <w:proofErr w:type="gramEnd"/>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proofErr w:type="gramStart"/>
      <w:r>
        <w:rPr>
          <w:rFonts w:hint="eastAsia"/>
        </w:rPr>
        <w:t>此外，</w:t>
      </w:r>
      <w:proofErr w:type="gramEnd"/>
      <w:r>
        <w:rPr>
          <w:rFonts w:hint="eastAsia"/>
        </w:rPr>
        <w:t>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w:t>
      </w:r>
      <w:proofErr w:type="gramStart"/>
      <w:r w:rsidRPr="006F7EC6">
        <w:t>與疊加</w:t>
      </w:r>
      <w:proofErr w:type="gramEnd"/>
      <w:r w:rsidRPr="006F7EC6">
        <w:t>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commentRangeStart w:id="28"/>
      <w:r w:rsidRPr="00883601">
        <w:rPr>
          <w:rFonts w:hint="eastAsia"/>
        </w:rPr>
        <w:t>創新管理</w:t>
      </w:r>
      <w:commentRangeEnd w:id="28"/>
      <w:r w:rsidRPr="00883601">
        <w:rPr>
          <w:rStyle w:val="af7"/>
        </w:rPr>
        <w:commentReference w:id="28"/>
      </w:r>
      <w:r w:rsidRPr="00883601">
        <w:rPr>
          <w:rFonts w:hint="eastAsia"/>
        </w:rPr>
        <w:t>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proofErr w:type="gramStart"/>
      <w:r w:rsidRPr="005878FE">
        <w:t>內嵌感測</w:t>
      </w:r>
      <w:proofErr w:type="gramEnd"/>
      <w:r w:rsidRPr="005878FE">
        <w:t>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00BDADBB" w:rsidR="003B4446" w:rsidRPr="00D10CB2" w:rsidRDefault="00B75F4F" w:rsidP="00524AAA">
      <w:pPr>
        <w:pStyle w:val="affc"/>
      </w:pPr>
      <w:bookmarkStart w:id="32" w:name="_Toc20012490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proofErr w:type="spellStart"/>
            <w:r w:rsidRPr="001A453A">
              <w:rPr>
                <w:rFonts w:hint="eastAsia"/>
              </w:rPr>
              <w:t>Nyl</w:t>
            </w:r>
            <w:proofErr w:type="spellEnd"/>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w:t>
            </w:r>
            <w:proofErr w:type="gramStart"/>
            <w:r w:rsidRPr="001A453A">
              <w:rPr>
                <w:rFonts w:hint="eastAsia"/>
              </w:rPr>
              <w:t>創造跨域創新</w:t>
            </w:r>
            <w:proofErr w:type="gramEnd"/>
            <w:r w:rsidRPr="001A453A">
              <w:rPr>
                <w:rFonts w:hint="eastAsia"/>
              </w:rPr>
              <w:t>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 xml:space="preserve">Endres, H., </w:t>
            </w:r>
            <w:proofErr w:type="spellStart"/>
            <w:r w:rsidRPr="001A453A">
              <w:t>Huesig</w:t>
            </w:r>
            <w:proofErr w:type="spellEnd"/>
            <w:r w:rsidRPr="001A453A">
              <w:t>,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proofErr w:type="gramStart"/>
      <w:r>
        <w:rPr>
          <w:rFonts w:hint="eastAsia"/>
        </w:rPr>
        <w:t>維度如</w:t>
      </w:r>
      <w:r w:rsidRPr="00C04712">
        <w:rPr>
          <w:rFonts w:hint="eastAsia"/>
          <w:color w:val="EE0000"/>
        </w:rPr>
        <w:t>圖</w:t>
      </w:r>
      <w:proofErr w:type="gramEnd"/>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proofErr w:type="gramStart"/>
      <w:r>
        <w:rPr>
          <w:rFonts w:hint="eastAsia"/>
        </w:rPr>
        <w:t>等維度</w:t>
      </w:r>
      <w:proofErr w:type="gramEnd"/>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124924"/>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DF7ECC2" w:rsidR="003B4446" w:rsidRDefault="003B4446" w:rsidP="00D86832">
      <w:pPr>
        <w:pStyle w:val="151"/>
        <w:jc w:val="center"/>
      </w:pPr>
      <w:r w:rsidRPr="0081216A">
        <w:rPr>
          <w:rFonts w:hint="eastAsia"/>
        </w:rPr>
        <w:t>資料來源：</w:t>
      </w:r>
      <w:r w:rsidR="004F5772" w:rsidRPr="0081216A">
        <w:t xml:space="preserve"> </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w:t>
      </w:r>
      <w:proofErr w:type="gramStart"/>
      <w:r w:rsidRPr="00041E5D">
        <w:t>凸</w:t>
      </w:r>
      <w:proofErr w:type="gramEnd"/>
      <w:r w:rsidRPr="00041E5D">
        <w:t>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proofErr w:type="gramStart"/>
      <w:r>
        <w:rPr>
          <w:rFonts w:hint="eastAsia"/>
        </w:rPr>
        <w:t>等維度</w:t>
      </w:r>
      <w:proofErr w:type="gramEnd"/>
      <w:r>
        <w:rPr>
          <w:rFonts w:hint="eastAsia"/>
        </w:rPr>
        <w:t>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12490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18F6029D" w:rsidR="003B4446" w:rsidRDefault="003B4446" w:rsidP="00775427">
      <w:pPr>
        <w:pStyle w:val="151"/>
        <w:jc w:val="center"/>
      </w:pPr>
      <w:r>
        <w:rPr>
          <w:rFonts w:hint="eastAsia"/>
        </w:rPr>
        <w:t>資料來源：</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0137188"/>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w:t>
      </w:r>
      <w:proofErr w:type="gramStart"/>
      <w:r w:rsidRPr="00E36CB3">
        <w:t>此外，</w:t>
      </w:r>
      <w:proofErr w:type="gramEnd"/>
      <w:r w:rsidRPr="00E36CB3">
        <w:t>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w:t>
      </w:r>
      <w:proofErr w:type="gramStart"/>
      <w:r w:rsidRPr="00E36CB3">
        <w:t>創新</w:t>
      </w:r>
      <w:r w:rsidRPr="002C1D4C">
        <w:t>創新</w:t>
      </w:r>
      <w:proofErr w:type="gramEnd"/>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proofErr w:type="spellStart"/>
      <w:r w:rsidRPr="003210A3">
        <w:t>Hinings</w:t>
      </w:r>
      <w:proofErr w:type="spellEnd"/>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w:t>
      </w:r>
      <w:proofErr w:type="gramStart"/>
      <w:r>
        <w:rPr>
          <w:rFonts w:hint="eastAsia"/>
        </w:rPr>
        <w:t>強調</w:t>
      </w:r>
      <w:r w:rsidRPr="00E25653">
        <w:t>多構面</w:t>
      </w:r>
      <w:proofErr w:type="gramEnd"/>
      <w:r w:rsidRPr="00E25653">
        <w:t>、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proofErr w:type="spellStart"/>
      <w:r w:rsidRPr="009536DF">
        <w:t>Frontier.cool</w:t>
      </w:r>
      <w:proofErr w:type="spellEnd"/>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0137189"/>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0137190"/>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proofErr w:type="gramStart"/>
      <w:r w:rsidR="00E55DF4">
        <w:rPr>
          <w:rFonts w:hint="eastAsia"/>
        </w:rPr>
        <w:t>不</w:t>
      </w:r>
      <w:proofErr w:type="gramEnd"/>
      <w:r w:rsidR="00E55DF4">
        <w:rPr>
          <w:rFonts w:hint="eastAsia"/>
        </w:rPr>
        <w:t>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proofErr w:type="gramStart"/>
      <w:r w:rsidRPr="00A0302B">
        <w:t>–</w:t>
      </w:r>
      <w:proofErr w:type="gramEnd"/>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w:t>
      </w:r>
      <w:proofErr w:type="gramStart"/>
      <w:r w:rsidRPr="00F32A90">
        <w:t>–</w:t>
      </w:r>
      <w:proofErr w:type="gramEnd"/>
      <w:r w:rsidRPr="00F32A90">
        <w:t>Selection</w:t>
      </w:r>
      <w:proofErr w:type="gramStart"/>
      <w:r w:rsidRPr="00F32A90">
        <w:t>–</w:t>
      </w:r>
      <w:proofErr w:type="gramEnd"/>
      <w:r w:rsidRPr="00F32A90">
        <w:t>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4"/>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4"/>
      <w:r>
        <w:rPr>
          <w:rStyle w:val="af7"/>
        </w:rPr>
        <w:commentReference w:id="44"/>
      </w:r>
      <w:r>
        <w:rPr>
          <w:rFonts w:hint="eastAsia"/>
        </w:rPr>
        <w:t>。</w:t>
      </w:r>
      <w:r w:rsidRPr="004F0D54">
        <w:t>特別是在面對不確定或突發</w:t>
      </w:r>
      <w:r w:rsidRPr="004F0D54">
        <w:lastRenderedPageBreak/>
        <w:t>情境時，</w:t>
      </w:r>
      <w:commentRangeStart w:id="45"/>
      <w:r w:rsidRPr="00CF7159">
        <w:t>人們</w:t>
      </w:r>
      <w:r w:rsidR="00471933">
        <w:rPr>
          <w:rFonts w:hint="eastAsia"/>
        </w:rPr>
        <w:t>會</w:t>
      </w:r>
      <w:r w:rsidRPr="00CF7159">
        <w:t>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5"/>
      <w:r>
        <w:rPr>
          <w:rStyle w:val="af7"/>
        </w:rPr>
        <w:commentReference w:id="45"/>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6"/>
      <w:r w:rsidRPr="00EF4988">
        <w:rPr>
          <w:i/>
          <w:iCs/>
          <w:color w:val="EE0000"/>
        </w:rPr>
        <w:t>How can I know what I think until I see what I say?</w:t>
      </w:r>
      <w:commentRangeEnd w:id="46"/>
      <w:r w:rsidR="0089184A">
        <w:rPr>
          <w:rStyle w:val="af7"/>
        </w:rPr>
        <w:commentReference w:id="46"/>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47"/>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7"/>
      <w:r w:rsidRPr="00A63C43">
        <w:rPr>
          <w:rStyle w:val="af7"/>
          <w:sz w:val="24"/>
          <w:szCs w:val="24"/>
        </w:rPr>
        <w:commentReference w:id="47"/>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8"/>
      <w:r w:rsidRPr="0047702A">
        <w:t>共生性制定行動</w:t>
      </w:r>
      <w:commentRangeEnd w:id="48"/>
      <w:r w:rsidRPr="0047702A">
        <w:rPr>
          <w:rStyle w:val="af7"/>
        </w:rPr>
        <w:commentReference w:id="48"/>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49"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0" w:name="_Toc198803541"/>
      <w:bookmarkEnd w:id="49"/>
    </w:p>
    <w:p w14:paraId="616FCB03" w14:textId="656FB561"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1" w:name="_Toc200137191"/>
      <w:r>
        <w:rPr>
          <w:rFonts w:hint="eastAsia"/>
        </w:rPr>
        <w:t xml:space="preserve">2.1.2 </w:t>
      </w:r>
      <w:r>
        <w:rPr>
          <w:rFonts w:hint="eastAsia"/>
        </w:rPr>
        <w:t>制定動態循環過程</w:t>
      </w:r>
      <w:bookmarkEnd w:id="50"/>
      <w:r w:rsidR="00432C84">
        <w:rPr>
          <w:rFonts w:hint="eastAsia"/>
        </w:rPr>
        <w:t>與應用</w:t>
      </w:r>
      <w:bookmarkEnd w:id="51"/>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2"/>
      <w:r w:rsidRPr="003630D2">
        <w:t>反應又</w:t>
      </w:r>
      <w:r w:rsidR="007358BA">
        <w:rPr>
          <w:rFonts w:hint="eastAsia"/>
        </w:rPr>
        <w:t>將</w:t>
      </w:r>
      <w:r w:rsidRPr="003630D2">
        <w:t>改變</w:t>
      </w:r>
      <w:r>
        <w:rPr>
          <w:rFonts w:hint="eastAsia"/>
        </w:rPr>
        <w:t>環境情境</w:t>
      </w:r>
      <w:commentRangeEnd w:id="52"/>
      <w:r>
        <w:rPr>
          <w:rStyle w:val="af7"/>
        </w:rPr>
        <w:commentReference w:id="52"/>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3"/>
      <w:r w:rsidRPr="005E297B">
        <w:t>環境不是客觀</w:t>
      </w:r>
      <w:r w:rsidR="008D42DB">
        <w:rPr>
          <w:rFonts w:hint="eastAsia"/>
        </w:rPr>
        <w:t>存在</w:t>
      </w:r>
      <w:r w:rsidRPr="005E297B">
        <w:t>，而是行動與結構之間互動後共同建構的產物</w:t>
      </w:r>
      <w:commentRangeEnd w:id="53"/>
      <w:r>
        <w:rPr>
          <w:rStyle w:val="af7"/>
        </w:rPr>
        <w:commentReference w:id="53"/>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6848C37" w:rsidR="00ED04CB" w:rsidRDefault="00ED04CB" w:rsidP="00A7194A">
      <w:pPr>
        <w:pStyle w:val="15"/>
        <w:ind w:firstLine="480"/>
      </w:pPr>
      <w:r>
        <w:rPr>
          <w:rFonts w:hint="eastAsia"/>
        </w:rPr>
        <w:t>在</w:t>
      </w:r>
      <w:commentRangeStart w:id="54"/>
      <w:r w:rsidRPr="004A47A4">
        <w:t>Orlikowski</w:t>
      </w:r>
      <w:commentRangeEnd w:id="54"/>
      <w:r>
        <w:rPr>
          <w:rStyle w:val="af7"/>
        </w:rPr>
        <w:commentReference w:id="54"/>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 </w:instrText>
      </w:r>
      <w:r w:rsidR="006A1B21">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DATA </w:instrText>
      </w:r>
      <w:r w:rsidR="006A1B21">
        <w:fldChar w:fldCharType="end"/>
      </w:r>
      <w:r>
        <w:fldChar w:fldCharType="separate"/>
      </w:r>
      <w:r w:rsidR="006A1B21">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proofErr w:type="spellStart"/>
      <w:r w:rsidRPr="00F45239">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proofErr w:type="gramStart"/>
      <w:r w:rsidR="004A61A5">
        <w:rPr>
          <w:rFonts w:hint="eastAsia"/>
        </w:rPr>
        <w:t>訂定願景</w:t>
      </w:r>
      <w:proofErr w:type="gramEnd"/>
      <w:r w:rsidR="004A61A5">
        <w:rPr>
          <w:rFonts w:hint="eastAsia"/>
        </w:rPr>
        <w:t>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5"/>
      <w:r w:rsidRPr="00F45239">
        <w:t>（</w:t>
      </w:r>
      <w:r w:rsidRPr="00F45239">
        <w:t xml:space="preserve">Gioia &amp; </w:t>
      </w:r>
      <w:proofErr w:type="spellStart"/>
      <w:r w:rsidRPr="00F45239">
        <w:t>Chittipeddi</w:t>
      </w:r>
      <w:proofErr w:type="spellEnd"/>
      <w:r w:rsidRPr="00F45239">
        <w:t>, 1991</w:t>
      </w:r>
      <w:r w:rsidRPr="00F45239">
        <w:t>）</w:t>
      </w:r>
      <w:commentRangeEnd w:id="55"/>
      <w:r>
        <w:rPr>
          <w:rStyle w:val="af7"/>
        </w:rPr>
        <w:commentReference w:id="55"/>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6"/>
      <w:proofErr w:type="spellStart"/>
      <w:r w:rsidRPr="00B63179">
        <w:t>Giddens</w:t>
      </w:r>
      <w:proofErr w:type="spellEnd"/>
      <w:r w:rsidRPr="00B63179">
        <w:t>, 1984</w:t>
      </w:r>
      <w:r w:rsidRPr="00B63179">
        <w:t>）</w:t>
      </w:r>
      <w:commentRangeEnd w:id="56"/>
      <w:r>
        <w:rPr>
          <w:rStyle w:val="af7"/>
        </w:rPr>
        <w:commentReference w:id="56"/>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7"/>
      <w:r w:rsidRPr="00A877C0">
        <w:t>（</w:t>
      </w:r>
      <w:r w:rsidRPr="00A877C0">
        <w:t>Weick &amp; Putnam, 2006</w:t>
      </w:r>
      <w:r w:rsidRPr="00A877C0">
        <w:t>）</w:t>
      </w:r>
      <w:commentRangeEnd w:id="57"/>
      <w:r>
        <w:rPr>
          <w:rStyle w:val="af7"/>
        </w:rPr>
        <w:commentReference w:id="57"/>
      </w:r>
      <w:r w:rsidRPr="00A877C0">
        <w:t>。</w:t>
      </w:r>
    </w:p>
    <w:p w14:paraId="6B30F980" w14:textId="0A6DA1B8" w:rsidR="00ED04CB" w:rsidRPr="008E5C2D" w:rsidRDefault="00ED04CB" w:rsidP="00F72612">
      <w:pPr>
        <w:pStyle w:val="15"/>
        <w:ind w:firstLine="480"/>
      </w:pPr>
      <w:r w:rsidRPr="005133FB">
        <w:t>在創業領域中，林家五等人亦提出「創業家</w:t>
      </w:r>
      <w:proofErr w:type="gramStart"/>
      <w:r w:rsidRPr="005133FB">
        <w:t>的釋意歷程</w:t>
      </w:r>
      <w:proofErr w:type="gramEnd"/>
      <w:r w:rsidRPr="005133FB">
        <w:t>」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8"/>
      <w:r w:rsidRPr="00B3713C">
        <w:rPr>
          <w:color w:val="EE0000"/>
        </w:rPr>
        <w:t>創造出</w:t>
      </w:r>
      <w:r w:rsidR="00625F25">
        <w:rPr>
          <w:rFonts w:hint="eastAsia"/>
          <w:color w:val="EE0000"/>
        </w:rPr>
        <w:t>行動者</w:t>
      </w:r>
      <w:r w:rsidRPr="00B3713C">
        <w:rPr>
          <w:color w:val="EE0000"/>
        </w:rPr>
        <w:t>所面對的部分環境</w:t>
      </w:r>
      <w:commentRangeEnd w:id="58"/>
      <w:r w:rsidRPr="00B3713C">
        <w:rPr>
          <w:rStyle w:val="af7"/>
          <w:color w:val="EE0000"/>
        </w:rPr>
        <w:commentReference w:id="58"/>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w:t>
      </w:r>
      <w:r w:rsidR="00BC4D78">
        <w:rPr>
          <w:rFonts w:hint="eastAsia"/>
        </w:rPr>
        <w:lastRenderedPageBreak/>
        <w:t>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59"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59"/>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0" w:name="_Toc200137192"/>
      <w:r>
        <w:rPr>
          <w:rFonts w:hint="eastAsia"/>
        </w:rPr>
        <w:lastRenderedPageBreak/>
        <w:t>2.</w:t>
      </w:r>
      <w:r w:rsidR="00781E7E">
        <w:rPr>
          <w:rFonts w:hint="eastAsia"/>
        </w:rPr>
        <w:t>3</w:t>
      </w:r>
      <w:r w:rsidR="003579E7">
        <w:rPr>
          <w:rFonts w:hint="eastAsia"/>
        </w:rPr>
        <w:t xml:space="preserve"> </w:t>
      </w:r>
      <w:proofErr w:type="gramStart"/>
      <w:r>
        <w:rPr>
          <w:rFonts w:hint="eastAsia"/>
        </w:rPr>
        <w:t>可供性</w:t>
      </w:r>
      <w:proofErr w:type="gramEnd"/>
      <w:r>
        <w:rPr>
          <w:rFonts w:hint="eastAsia"/>
        </w:rPr>
        <w:t>（</w:t>
      </w:r>
      <w:r w:rsidRPr="002071AB">
        <w:t>Affordance</w:t>
      </w:r>
      <w:r>
        <w:rPr>
          <w:rFonts w:hint="eastAsia"/>
        </w:rPr>
        <w:t>）</w:t>
      </w:r>
      <w:bookmarkEnd w:id="60"/>
    </w:p>
    <w:p w14:paraId="7C7EB79F" w14:textId="14675D89" w:rsidR="003579E7" w:rsidRDefault="0042165D" w:rsidP="00FF4469">
      <w:pPr>
        <w:pStyle w:val="3"/>
      </w:pPr>
      <w:bookmarkStart w:id="61" w:name="_Toc200137193"/>
      <w:r>
        <w:rPr>
          <w:rFonts w:hint="eastAsia"/>
        </w:rPr>
        <w:t>2.</w:t>
      </w:r>
      <w:r w:rsidR="006854C0">
        <w:rPr>
          <w:rFonts w:hint="eastAsia"/>
        </w:rPr>
        <w:t>3</w:t>
      </w:r>
      <w:r>
        <w:rPr>
          <w:rFonts w:hint="eastAsia"/>
        </w:rPr>
        <w:t xml:space="preserve">.1 </w:t>
      </w:r>
      <w:proofErr w:type="gramStart"/>
      <w:r w:rsidR="00C14958">
        <w:rPr>
          <w:rFonts w:hint="eastAsia"/>
        </w:rPr>
        <w:t>可供性</w:t>
      </w:r>
      <w:commentRangeStart w:id="62"/>
      <w:r w:rsidR="008B0166">
        <w:rPr>
          <w:rFonts w:hint="eastAsia"/>
        </w:rPr>
        <w:t>起源</w:t>
      </w:r>
      <w:commentRangeEnd w:id="62"/>
      <w:proofErr w:type="gramEnd"/>
      <w:r w:rsidR="00BC37EE">
        <w:rPr>
          <w:rStyle w:val="af7"/>
          <w:rFonts w:cstheme="minorBidi"/>
          <w:b w:val="0"/>
        </w:rPr>
        <w:commentReference w:id="62"/>
      </w:r>
      <w:r w:rsidR="008B0166">
        <w:rPr>
          <w:rFonts w:hint="eastAsia"/>
        </w:rPr>
        <w:t>與</w:t>
      </w:r>
      <w:r w:rsidR="006047EA" w:rsidRPr="00362A89">
        <w:rPr>
          <w:rFonts w:hint="eastAsia"/>
        </w:rPr>
        <w:t>基本</w:t>
      </w:r>
      <w:r w:rsidR="006047EA">
        <w:rPr>
          <w:rFonts w:hint="eastAsia"/>
        </w:rPr>
        <w:t>定義</w:t>
      </w:r>
      <w:bookmarkEnd w:id="61"/>
    </w:p>
    <w:p w14:paraId="6B8F8573" w14:textId="154AFC13" w:rsidR="006B0474" w:rsidRDefault="00973CFA" w:rsidP="008B38A6">
      <w:pPr>
        <w:pStyle w:val="15"/>
        <w:ind w:firstLine="480"/>
      </w:pPr>
      <w:proofErr w:type="gramStart"/>
      <w:r w:rsidRPr="00C6402B">
        <w:t>可供性</w:t>
      </w:r>
      <w:proofErr w:type="gramEnd"/>
      <w:r w:rsidRPr="00C6402B">
        <w:t>（</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proofErr w:type="gramStart"/>
      <w:r w:rsidRPr="00C6402B">
        <w:t>可供性</w:t>
      </w:r>
      <w:r w:rsidRPr="004D5FD6">
        <w:t>定義</w:t>
      </w:r>
      <w:proofErr w:type="gramEnd"/>
      <w:r w:rsidRPr="004D5FD6">
        <w:t>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w:t>
      </w:r>
      <w:proofErr w:type="gramStart"/>
      <w:r w:rsidRPr="00C6402B">
        <w:t>之間，</w:t>
      </w:r>
      <w:proofErr w:type="gramEnd"/>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w:t>
      </w:r>
      <w:proofErr w:type="gramStart"/>
      <w:r w:rsidRPr="00DA46F5">
        <w:t>可供性不是</w:t>
      </w:r>
      <w:proofErr w:type="gramEnd"/>
      <w:r w:rsidRPr="00DA46F5">
        <w:t>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proofErr w:type="gramStart"/>
      <w:r>
        <w:rPr>
          <w:rFonts w:hint="eastAsia"/>
        </w:rPr>
        <w:t>可供性</w:t>
      </w:r>
      <w:r w:rsidRPr="00E906EB">
        <w:rPr>
          <w:color w:val="EE0000"/>
        </w:rPr>
        <w:t>依附</w:t>
      </w:r>
      <w:proofErr w:type="gramEnd"/>
      <w:r w:rsidRPr="00E906EB">
        <w:rPr>
          <w:color w:val="EE0000"/>
        </w:rPr>
        <w:t>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3"/>
      <w:r>
        <w:rPr>
          <w:rFonts w:hint="eastAsia"/>
          <w:color w:val="EE0000"/>
        </w:rPr>
        <w:t>直接存在、卻不必然可視或已知</w:t>
      </w:r>
      <w:commentRangeEnd w:id="63"/>
      <w:r>
        <w:rPr>
          <w:rStyle w:val="af7"/>
        </w:rPr>
        <w:commentReference w:id="63"/>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proofErr w:type="gramStart"/>
      <w:r w:rsidRPr="00BD77C8">
        <w:t>可供性</w:t>
      </w:r>
      <w:r>
        <w:rPr>
          <w:rFonts w:hint="eastAsia"/>
        </w:rPr>
        <w:t>的</w:t>
      </w:r>
      <w:proofErr w:type="gramEnd"/>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w:t>
      </w:r>
      <w:proofErr w:type="gramStart"/>
      <w:r w:rsidRPr="00BD77C8">
        <w:t>可供性</w:t>
      </w:r>
      <w:proofErr w:type="gramEnd"/>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4"/>
      <w:r w:rsidRPr="00080427">
        <w:t>環境</w:t>
      </w:r>
      <w:commentRangeEnd w:id="64"/>
      <w:r>
        <w:rPr>
          <w:rStyle w:val="af7"/>
        </w:rPr>
        <w:commentReference w:id="64"/>
      </w:r>
      <w:r w:rsidRPr="00080427">
        <w:t>中</w:t>
      </w:r>
      <w:r>
        <w:rPr>
          <w:rFonts w:hint="eastAsia"/>
        </w:rPr>
        <w:t>各</w:t>
      </w:r>
      <w:r w:rsidRPr="00080427">
        <w:t>要素皆可能</w:t>
      </w:r>
      <w:r>
        <w:rPr>
          <w:rFonts w:hint="eastAsia"/>
        </w:rPr>
        <w:t>成為</w:t>
      </w:r>
      <w:proofErr w:type="gramStart"/>
      <w:r w:rsidRPr="00080427">
        <w:t>可供性的</w:t>
      </w:r>
      <w:proofErr w:type="gramEnd"/>
      <w:r w:rsidRPr="00080427">
        <w:t>來源，包含</w:t>
      </w:r>
      <w:r>
        <w:rPr>
          <w:rFonts w:hint="eastAsia"/>
        </w:rPr>
        <w:t>水、空氣</w:t>
      </w:r>
      <w:r w:rsidRPr="00080427">
        <w:t>、物質、表面、物體與其他動物</w:t>
      </w:r>
      <w:r>
        <w:rPr>
          <w:rFonts w:hint="eastAsia"/>
        </w:rPr>
        <w:t>等</w:t>
      </w:r>
      <w:r w:rsidRPr="00080427">
        <w:t>，</w:t>
      </w:r>
      <w:proofErr w:type="gramStart"/>
      <w:r>
        <w:rPr>
          <w:rFonts w:hint="eastAsia"/>
        </w:rPr>
        <w:t>可供性</w:t>
      </w:r>
      <w:r w:rsidRPr="00A9126D">
        <w:t>不僅</w:t>
      </w:r>
      <w:proofErr w:type="gramEnd"/>
      <w:r w:rsidRPr="00A9126D">
        <w:t>可能提供覓食、棲息等正面行動機會，也可能帶來受傷或死亡</w:t>
      </w:r>
      <w:r>
        <w:rPr>
          <w:rFonts w:hint="eastAsia"/>
        </w:rPr>
        <w:t>的</w:t>
      </w:r>
      <w:r w:rsidRPr="00A9126D">
        <w:t>風險，因此</w:t>
      </w:r>
      <w:proofErr w:type="gramStart"/>
      <w:r>
        <w:rPr>
          <w:rFonts w:hint="eastAsia"/>
        </w:rPr>
        <w:t>可供性</w:t>
      </w:r>
      <w:r w:rsidRPr="00A9126D">
        <w:t>需要</w:t>
      </w:r>
      <w:proofErr w:type="gramEnd"/>
      <w:r w:rsidRPr="00A9126D">
        <w:t>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proofErr w:type="gramStart"/>
      <w:r>
        <w:rPr>
          <w:rFonts w:hint="eastAsia"/>
        </w:rPr>
        <w:t>可供性</w:t>
      </w:r>
      <w:r w:rsidRPr="00E754D2">
        <w:t>的</w:t>
      </w:r>
      <w:proofErr w:type="gramEnd"/>
      <w:r w:rsidRPr="00E754D2">
        <w:t>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w:t>
      </w:r>
      <w:proofErr w:type="gramStart"/>
      <w:r w:rsidRPr="0035093D">
        <w:t>可供性源自</w:t>
      </w:r>
      <w:proofErr w:type="gramEnd"/>
      <w:r w:rsidRPr="0035093D">
        <w:t>生物與環境的互動結構，</w:t>
      </w:r>
      <w:r w:rsidRPr="0035093D">
        <w:t>Gibson</w:t>
      </w:r>
      <w:r w:rsidRPr="0035093D">
        <w:t>也指出</w:t>
      </w:r>
      <w:proofErr w:type="gramStart"/>
      <w:r>
        <w:rPr>
          <w:rFonts w:hint="eastAsia"/>
        </w:rPr>
        <w:t>可供性</w:t>
      </w:r>
      <w:r w:rsidRPr="0035093D">
        <w:t>並非</w:t>
      </w:r>
      <w:proofErr w:type="gramEnd"/>
      <w:r w:rsidRPr="0035093D">
        <w:t>恆定不變，而是可以</w:t>
      </w:r>
      <w:r w:rsidRPr="002838CA">
        <w:t>被調整、設計甚至創造</w:t>
      </w:r>
      <w:r>
        <w:rPr>
          <w:rFonts w:hint="eastAsia"/>
        </w:rPr>
        <w:t>出新的</w:t>
      </w:r>
      <w:proofErr w:type="gramStart"/>
      <w:r>
        <w:rPr>
          <w:rFonts w:hint="eastAsia"/>
        </w:rPr>
        <w:t>可供性</w:t>
      </w:r>
      <w:proofErr w:type="gramEnd"/>
      <w:r>
        <w:rPr>
          <w:rFonts w:hint="eastAsia"/>
        </w:rPr>
        <w:t>，</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5"/>
      <w:r>
        <w:rPr>
          <w:rFonts w:hint="eastAsia"/>
          <w:color w:val="EE0000"/>
        </w:rPr>
        <w:t>被改造後的舊環境</w:t>
      </w:r>
      <w:commentRangeEnd w:id="65"/>
      <w:r>
        <w:rPr>
          <w:rStyle w:val="af7"/>
        </w:rPr>
        <w:commentReference w:id="65"/>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w:t>
      </w:r>
      <w:proofErr w:type="gramStart"/>
      <w:r w:rsidRPr="00A51005">
        <w:t>可供性不僅</w:t>
      </w:r>
      <w:proofErr w:type="gramEnd"/>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proofErr w:type="gramStart"/>
      <w:r w:rsidRPr="009147F4">
        <w:t>釐</w:t>
      </w:r>
      <w:proofErr w:type="gramEnd"/>
      <w:r w:rsidRPr="009147F4">
        <w:t>清</w:t>
      </w:r>
      <w:proofErr w:type="gramStart"/>
      <w:r w:rsidRPr="009147F4">
        <w:t>可供性</w:t>
      </w:r>
      <w:proofErr w:type="gramEnd"/>
      <w:r w:rsidRPr="009147F4">
        <w:t>，以下將從其核心特性與後續學者的觀點加以說明</w:t>
      </w:r>
      <w:r>
        <w:rPr>
          <w:rFonts w:hint="eastAsia"/>
        </w:rPr>
        <w:t>：</w:t>
      </w:r>
    </w:p>
    <w:p w14:paraId="690E9622" w14:textId="5A44ADC5" w:rsidR="00A954FA" w:rsidRPr="00AC5A6C" w:rsidRDefault="00050DEB" w:rsidP="0066623C">
      <w:pPr>
        <w:pStyle w:val="a"/>
      </w:pPr>
      <w:commentRangeStart w:id="66"/>
      <w:r w:rsidRPr="00050DEB">
        <w:t>相對性</w:t>
      </w:r>
      <w:commentRangeEnd w:id="66"/>
      <w:r w:rsidR="003601CF">
        <w:rPr>
          <w:rStyle w:val="af7"/>
        </w:rPr>
        <w:commentReference w:id="66"/>
      </w:r>
      <w:r w:rsidRPr="00050DEB">
        <w:t>與</w:t>
      </w:r>
      <w:commentRangeStart w:id="67"/>
      <w:r w:rsidRPr="00050DEB">
        <w:t>互補性</w:t>
      </w:r>
      <w:commentRangeEnd w:id="67"/>
      <w:r w:rsidR="00DC09D9">
        <w:rPr>
          <w:rStyle w:val="af7"/>
        </w:rPr>
        <w:commentReference w:id="67"/>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proofErr w:type="gramStart"/>
      <w:r w:rsidRPr="00F472DB">
        <w:t>可供性具有</w:t>
      </w:r>
      <w:proofErr w:type="gramEnd"/>
      <w:r w:rsidRPr="00F472DB">
        <w:t>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w:t>
      </w:r>
      <w:proofErr w:type="gramStart"/>
      <w:r w:rsidRPr="00F472DB">
        <w:t>可供性</w:t>
      </w:r>
      <w:proofErr w:type="gramEnd"/>
      <w:r>
        <w:rPr>
          <w:rFonts w:hint="eastAsia"/>
        </w:rPr>
        <w:t>，</w:t>
      </w:r>
      <w:r w:rsidRPr="00F472DB">
        <w:t>如椅子對成人而言具備可坐的</w:t>
      </w:r>
      <w:proofErr w:type="gramStart"/>
      <w:r w:rsidRPr="00F472DB">
        <w:t>可供性</w:t>
      </w:r>
      <w:proofErr w:type="gramEnd"/>
      <w:r w:rsidRPr="00F472DB">
        <w:t>，但對於身高不足的孩童可能就不成立。</w:t>
      </w:r>
      <w:r w:rsidRPr="003601CF">
        <w:t>同時，</w:t>
      </w:r>
      <w:proofErr w:type="gramStart"/>
      <w:r w:rsidRPr="003601CF">
        <w:t>可供</w:t>
      </w:r>
      <w:r w:rsidRPr="000B6D30">
        <w:t>性也</w:t>
      </w:r>
      <w:proofErr w:type="gramEnd"/>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proofErr w:type="gramStart"/>
      <w:r w:rsidRPr="00172DC6">
        <w:rPr>
          <w:color w:val="EE0000"/>
        </w:rPr>
        <w:t>可供性</w:t>
      </w:r>
      <w:r>
        <w:rPr>
          <w:rFonts w:hint="eastAsia"/>
          <w:color w:val="EE0000"/>
        </w:rPr>
        <w:t>的</w:t>
      </w:r>
      <w:proofErr w:type="gramEnd"/>
      <w:r>
        <w:rPr>
          <w:rFonts w:hint="eastAsia"/>
          <w:color w:val="EE0000"/>
        </w:rPr>
        <w:t>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w:t>
      </w:r>
      <w:proofErr w:type="gramStart"/>
      <w:r w:rsidRPr="00431E1E">
        <w:t>可供性的</w:t>
      </w:r>
      <w:proofErr w:type="gramEnd"/>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proofErr w:type="gramStart"/>
      <w:r w:rsidRPr="001C664C">
        <w:t>可供性進一步</w:t>
      </w:r>
      <w:proofErr w:type="gramEnd"/>
      <w:r w:rsidRPr="001C664C">
        <w:t>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proofErr w:type="gramStart"/>
      <w:r>
        <w:rPr>
          <w:rFonts w:hint="eastAsia"/>
        </w:rPr>
        <w:t>可供性相關</w:t>
      </w:r>
      <w:proofErr w:type="gramEnd"/>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proofErr w:type="gramStart"/>
      <w:r w:rsidRPr="00AD7564">
        <w:t>可供性與</w:t>
      </w:r>
      <w:proofErr w:type="gramEnd"/>
      <w:r w:rsidRPr="00AD7564">
        <w:t>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proofErr w:type="spellStart"/>
      <w:r w:rsidRPr="00FD30CF">
        <w:t>Hutchby</w:t>
      </w:r>
      <w:proofErr w:type="spellEnd"/>
      <w:r w:rsidRPr="00A638B2">
        <w:t>提出「技術物質性」的概念</w:t>
      </w:r>
      <w:r>
        <w:rPr>
          <w:rFonts w:hint="eastAsia"/>
        </w:rPr>
        <w:t>，他認為</w:t>
      </w:r>
      <w:proofErr w:type="gramStart"/>
      <w:r>
        <w:rPr>
          <w:rFonts w:hint="eastAsia"/>
          <w:color w:val="EE0000"/>
        </w:rPr>
        <w:t>可供性</w:t>
      </w:r>
      <w:r w:rsidRPr="00136CA2">
        <w:rPr>
          <w:color w:val="EE0000"/>
        </w:rPr>
        <w:t>包含</w:t>
      </w:r>
      <w:proofErr w:type="gramEnd"/>
      <w:r w:rsidRPr="00136CA2">
        <w:rPr>
          <w:color w:val="EE0000"/>
        </w:rPr>
        <w:t>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w:t>
      </w:r>
      <w:proofErr w:type="gramStart"/>
      <w:r w:rsidRPr="005335CB">
        <w:t>可供性的</w:t>
      </w:r>
      <w:proofErr w:type="gramEnd"/>
      <w:r w:rsidRPr="005335CB">
        <w:t>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w:t>
      </w:r>
      <w:proofErr w:type="gramStart"/>
      <w:r w:rsidRPr="00BB2498">
        <w:t>可供性得以</w:t>
      </w:r>
      <w:proofErr w:type="gramEnd"/>
      <w:r w:rsidRPr="00BB2498">
        <w:t>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w:t>
      </w:r>
      <w:proofErr w:type="gramStart"/>
      <w:r w:rsidRPr="000E7743">
        <w:t>可供性</w:t>
      </w:r>
      <w:r>
        <w:rPr>
          <w:rFonts w:hint="eastAsia"/>
        </w:rPr>
        <w:t>與</w:t>
      </w:r>
      <w:proofErr w:type="gramEnd"/>
      <w:r w:rsidR="00434784">
        <w:rPr>
          <w:rFonts w:hint="eastAsia"/>
        </w:rPr>
        <w:t>感知</w:t>
      </w:r>
      <w:proofErr w:type="gramStart"/>
      <w:r w:rsidR="00434784">
        <w:rPr>
          <w:rFonts w:hint="eastAsia"/>
        </w:rPr>
        <w:t>可供性</w:t>
      </w:r>
      <w:proofErr w:type="gramEnd"/>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w:t>
      </w:r>
      <w:proofErr w:type="gramStart"/>
      <w:r w:rsidRPr="004C0685">
        <w:t>可供性</w:t>
      </w:r>
      <w:proofErr w:type="gramEnd"/>
      <w:r w:rsidRPr="004C0685">
        <w:t>，若行動者無法準確辨識其功能，仍可能造成誤判。</w:t>
      </w:r>
      <w:r>
        <w:rPr>
          <w:rFonts w:hint="eastAsia"/>
        </w:rPr>
        <w:t>回顧</w:t>
      </w:r>
      <w:r w:rsidR="00405AF5" w:rsidRPr="0067550D">
        <w:t>Gibson</w:t>
      </w:r>
      <w:r w:rsidR="007369C9">
        <w:rPr>
          <w:rFonts w:hint="eastAsia"/>
        </w:rPr>
        <w:t>所</w:t>
      </w:r>
      <w:r w:rsidR="00405AF5" w:rsidRPr="0067550D">
        <w:t>主張</w:t>
      </w:r>
      <w:proofErr w:type="gramStart"/>
      <w:r w:rsidR="00405AF5" w:rsidRPr="0067550D">
        <w:rPr>
          <w:rFonts w:hint="eastAsia"/>
        </w:rPr>
        <w:t>可供性</w:t>
      </w:r>
      <w:r w:rsidR="00405AF5" w:rsidRPr="0067550D">
        <w:rPr>
          <w:rFonts w:hint="eastAsia"/>
          <w:color w:val="0070C0"/>
        </w:rPr>
        <w:t>是</w:t>
      </w:r>
      <w:proofErr w:type="gramEnd"/>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w:t>
      </w:r>
      <w:proofErr w:type="gramStart"/>
      <w:r w:rsidRPr="005A4AF7">
        <w:t>可供性都</w:t>
      </w:r>
      <w:proofErr w:type="gramEnd"/>
      <w:r w:rsidRPr="005A4AF7">
        <w:t>能被行動者準確辨識，</w:t>
      </w:r>
      <w:r w:rsidR="003104E6">
        <w:rPr>
          <w:rFonts w:hint="eastAsia"/>
        </w:rPr>
        <w:t>因此</w:t>
      </w:r>
      <w:r w:rsidR="00106094">
        <w:rPr>
          <w:rFonts w:hint="eastAsia"/>
        </w:rPr>
        <w:t>提出</w:t>
      </w:r>
      <w:r w:rsidR="00DC654C">
        <w:rPr>
          <w:rFonts w:hint="eastAsia"/>
        </w:rPr>
        <w:t>「</w:t>
      </w:r>
      <w:r w:rsidRPr="000E7743">
        <w:t>真實</w:t>
      </w:r>
      <w:proofErr w:type="gramStart"/>
      <w:r w:rsidRPr="000E7743">
        <w:t>可供性</w:t>
      </w:r>
      <w:proofErr w:type="gramEnd"/>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w:t>
      </w:r>
      <w:proofErr w:type="gramStart"/>
      <w:r w:rsidRPr="000E7743">
        <w:t>可供性</w:t>
      </w:r>
      <w:proofErr w:type="gramEnd"/>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w:t>
      </w:r>
      <w:proofErr w:type="gramStart"/>
      <w:r w:rsidR="0016417C" w:rsidRPr="0016417C">
        <w:t>可供性</w:t>
      </w:r>
      <w:proofErr w:type="gramEnd"/>
      <w:r w:rsidR="00BF02CB" w:rsidRPr="00BF02CB">
        <w:t>（</w:t>
      </w:r>
      <w:r w:rsidR="00BF02CB" w:rsidRPr="00BF02CB">
        <w:t>Perceived Affordance</w:t>
      </w:r>
      <w:r w:rsidR="00BF02CB" w:rsidRPr="00BF02CB">
        <w:t>）</w:t>
      </w:r>
      <w:r w:rsidR="008751E0" w:rsidRPr="008751E0">
        <w:t>，但僅有具備觸控功能的螢幕</w:t>
      </w:r>
      <w:proofErr w:type="gramStart"/>
      <w:r w:rsidR="008751E0" w:rsidRPr="008751E0">
        <w:t>才</w:t>
      </w:r>
      <w:r w:rsidR="00F55CB3">
        <w:rPr>
          <w:rFonts w:hint="eastAsia"/>
        </w:rPr>
        <w:t>能</w:t>
      </w:r>
      <w:r w:rsidR="00AA71E9">
        <w:rPr>
          <w:rFonts w:hint="eastAsia"/>
        </w:rPr>
        <w:t>經</w:t>
      </w:r>
      <w:r w:rsidR="008751E0" w:rsidRPr="008751E0">
        <w:t>觸碰</w:t>
      </w:r>
      <w:proofErr w:type="gramEnd"/>
      <w:r w:rsidR="00AA71E9">
        <w:rPr>
          <w:rFonts w:hint="eastAsia"/>
        </w:rPr>
        <w:t>、</w:t>
      </w:r>
      <w:r w:rsidR="008751E0" w:rsidRPr="008751E0">
        <w:t>產生回饋</w:t>
      </w:r>
      <w:r w:rsidR="00BF4E5C">
        <w:rPr>
          <w:rFonts w:hint="eastAsia"/>
        </w:rPr>
        <w:t>而</w:t>
      </w:r>
      <w:r w:rsidR="008751E0" w:rsidRPr="008751E0">
        <w:t>構成真實</w:t>
      </w:r>
      <w:proofErr w:type="gramStart"/>
      <w:r w:rsidR="008751E0" w:rsidRPr="008751E0">
        <w:t>可供性</w:t>
      </w:r>
      <w:proofErr w:type="gramEnd"/>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8" w:name="_Toc200124927"/>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proofErr w:type="gramStart"/>
      <w:r w:rsidR="006F31E4">
        <w:rPr>
          <w:rFonts w:hint="eastAsia"/>
        </w:rPr>
        <w:t>可供性分類</w:t>
      </w:r>
      <w:proofErr w:type="gramEnd"/>
      <w:r w:rsidR="006F31E4">
        <w:rPr>
          <w:rFonts w:hint="eastAsia"/>
        </w:rPr>
        <w:t>圖</w:t>
      </w:r>
      <w:bookmarkEnd w:id="68"/>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proofErr w:type="gramStart"/>
      <w:r w:rsidRPr="006E0279">
        <w:t>可供性</w:t>
      </w:r>
      <w:proofErr w:type="gramEnd"/>
      <w:r w:rsidRPr="006E0279">
        <w:t>（</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w:t>
      </w:r>
      <w:proofErr w:type="gramStart"/>
      <w:r>
        <w:rPr>
          <w:rFonts w:hint="eastAsia"/>
        </w:rPr>
        <w:t>可供性</w:t>
      </w:r>
      <w:proofErr w:type="gramEnd"/>
      <w:r>
        <w:rPr>
          <w:rFonts w:hint="eastAsia"/>
        </w:rPr>
        <w:t>（</w:t>
      </w:r>
      <w:r>
        <w:rPr>
          <w:rFonts w:hint="eastAsia"/>
        </w:rPr>
        <w:t>Perceptible Affordance</w:t>
      </w:r>
      <w:r>
        <w:rPr>
          <w:rFonts w:hint="eastAsia"/>
        </w:rPr>
        <w:t>）：</w:t>
      </w:r>
      <w:proofErr w:type="gramStart"/>
      <w:r>
        <w:rPr>
          <w:rFonts w:hint="eastAsia"/>
        </w:rPr>
        <w:t>可供性存在</w:t>
      </w:r>
      <w:proofErr w:type="gramEnd"/>
      <w:r>
        <w:rPr>
          <w:rFonts w:hint="eastAsia"/>
        </w:rPr>
        <w:t>且可被感知，生物能正確察覺並加以操作。（二）隱藏</w:t>
      </w:r>
      <w:proofErr w:type="gramStart"/>
      <w:r>
        <w:rPr>
          <w:rFonts w:hint="eastAsia"/>
        </w:rPr>
        <w:t>可供性</w:t>
      </w:r>
      <w:proofErr w:type="gramEnd"/>
      <w:r>
        <w:rPr>
          <w:rFonts w:hint="eastAsia"/>
        </w:rPr>
        <w:t>（</w:t>
      </w:r>
      <w:r>
        <w:rPr>
          <w:rFonts w:hint="eastAsia"/>
        </w:rPr>
        <w:t>Hidden Affordance</w:t>
      </w:r>
      <w:r>
        <w:rPr>
          <w:rFonts w:hint="eastAsia"/>
        </w:rPr>
        <w:t>）：有實際</w:t>
      </w:r>
      <w:proofErr w:type="gramStart"/>
      <w:r>
        <w:rPr>
          <w:rFonts w:hint="eastAsia"/>
        </w:rPr>
        <w:t>可供性</w:t>
      </w:r>
      <w:proofErr w:type="gramEnd"/>
      <w:r>
        <w:rPr>
          <w:rFonts w:hint="eastAsia"/>
        </w:rPr>
        <w:t>，卻因缺乏足夠感知線索使生物無法察覺。（三）錯誤</w:t>
      </w:r>
      <w:proofErr w:type="gramStart"/>
      <w:r>
        <w:rPr>
          <w:rFonts w:hint="eastAsia"/>
        </w:rPr>
        <w:t>可供性</w:t>
      </w:r>
      <w:proofErr w:type="gramEnd"/>
      <w:r>
        <w:rPr>
          <w:rFonts w:hint="eastAsia"/>
        </w:rPr>
        <w:t>（</w:t>
      </w:r>
      <w:r>
        <w:rPr>
          <w:rFonts w:hint="eastAsia"/>
        </w:rPr>
        <w:t>False Affordance</w:t>
      </w:r>
      <w:r>
        <w:rPr>
          <w:rFonts w:hint="eastAsia"/>
        </w:rPr>
        <w:t>）：無實際</w:t>
      </w:r>
      <w:proofErr w:type="gramStart"/>
      <w:r>
        <w:rPr>
          <w:rFonts w:hint="eastAsia"/>
        </w:rPr>
        <w:t>可供性</w:t>
      </w:r>
      <w:proofErr w:type="gramEnd"/>
      <w:r>
        <w:rPr>
          <w:rFonts w:hint="eastAsia"/>
        </w:rPr>
        <w:t>，卻誤導生物以為可操作。（四）正確拒絕（</w:t>
      </w:r>
      <w:r>
        <w:rPr>
          <w:rFonts w:hint="eastAsia"/>
        </w:rPr>
        <w:t>Correct Rejection</w:t>
      </w:r>
      <w:r>
        <w:rPr>
          <w:rFonts w:hint="eastAsia"/>
        </w:rPr>
        <w:t>）：</w:t>
      </w:r>
      <w:proofErr w:type="gramStart"/>
      <w:r>
        <w:rPr>
          <w:rFonts w:hint="eastAsia"/>
        </w:rPr>
        <w:t>可供性不</w:t>
      </w:r>
      <w:proofErr w:type="gramEnd"/>
      <w:r>
        <w:rPr>
          <w:rFonts w:hint="eastAsia"/>
        </w:rPr>
        <w:t>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proofErr w:type="gramStart"/>
      <w:r w:rsidRPr="00D70824">
        <w:t>可供性仍</w:t>
      </w:r>
      <w:proofErr w:type="gramEnd"/>
      <w:r w:rsidRPr="00D70824">
        <w:t>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proofErr w:type="gramStart"/>
      <w:r w:rsidR="00EB5A31">
        <w:rPr>
          <w:rFonts w:hint="eastAsia"/>
        </w:rPr>
        <w:t>此外</w:t>
      </w:r>
      <w:r w:rsidR="00AA71E9">
        <w:rPr>
          <w:rFonts w:hint="eastAsia"/>
        </w:rPr>
        <w:t>，</w:t>
      </w:r>
      <w:r w:rsidR="0030357B">
        <w:rPr>
          <w:rFonts w:hint="eastAsia"/>
        </w:rPr>
        <w:t>可</w:t>
      </w:r>
      <w:r w:rsidR="00A77AA4" w:rsidRPr="00A77AA4">
        <w:t>供性</w:t>
      </w:r>
      <w:proofErr w:type="gramEnd"/>
      <w:r w:rsidR="00A77AA4" w:rsidRPr="00A77AA4">
        <w:t>本身獨立於感知而存在，</w:t>
      </w:r>
      <w:r w:rsidR="00A259E5">
        <w:rPr>
          <w:rFonts w:hint="eastAsia"/>
        </w:rPr>
        <w:t>代表</w:t>
      </w:r>
      <w:proofErr w:type="gramStart"/>
      <w:r w:rsidR="00A259E5">
        <w:rPr>
          <w:rFonts w:hint="eastAsia"/>
        </w:rPr>
        <w:t>可供性</w:t>
      </w:r>
      <w:r w:rsidR="00A77AA4" w:rsidRPr="00A77AA4">
        <w:t>即便</w:t>
      </w:r>
      <w:proofErr w:type="gramEnd"/>
      <w:r w:rsidR="00A77AA4" w:rsidRPr="00A77AA4">
        <w:t>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w:t>
      </w:r>
      <w:proofErr w:type="gramStart"/>
      <w:r w:rsidR="002A15B3" w:rsidRPr="002A15B3">
        <w:rPr>
          <w:color w:val="0070C0"/>
        </w:rPr>
        <w:t>可供性</w:t>
      </w:r>
      <w:r w:rsidR="00A77AA4" w:rsidRPr="00A77AA4">
        <w:t>仍</w:t>
      </w:r>
      <w:proofErr w:type="gramEnd"/>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proofErr w:type="gramStart"/>
      <w:r w:rsidR="00AE3D2E">
        <w:rPr>
          <w:rFonts w:hint="eastAsia"/>
        </w:rPr>
        <w:t>可供性</w:t>
      </w:r>
      <w:r w:rsidR="00DC6E09">
        <w:rPr>
          <w:rFonts w:hint="eastAsia"/>
        </w:rPr>
        <w:t>的</w:t>
      </w:r>
      <w:proofErr w:type="gramEnd"/>
      <w:r w:rsidR="00DC6E09">
        <w:rPr>
          <w:rFonts w:hint="eastAsia"/>
        </w:rPr>
        <w:t>理解與運作</w:t>
      </w:r>
      <w:r w:rsidR="005C1CA5">
        <w:rPr>
          <w:rFonts w:hint="eastAsia"/>
        </w:rPr>
        <w:t>受</w:t>
      </w:r>
      <w:commentRangeStart w:id="69"/>
      <w:r w:rsidR="005C1CA5" w:rsidRPr="00011781">
        <w:t>文化約束</w:t>
      </w:r>
      <w:commentRangeEnd w:id="69"/>
      <w:r w:rsidR="005C1CA5">
        <w:rPr>
          <w:rStyle w:val="af7"/>
        </w:rPr>
        <w:commentReference w:id="69"/>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w:t>
      </w:r>
      <w:proofErr w:type="gramStart"/>
      <w:r w:rsidR="005C1CA5" w:rsidRPr="00D26E3D">
        <w:t>可供性</w:t>
      </w:r>
      <w:r w:rsidR="005C1CA5">
        <w:rPr>
          <w:rFonts w:hint="eastAsia"/>
        </w:rPr>
        <w:t>是否</w:t>
      </w:r>
      <w:proofErr w:type="gramEnd"/>
      <w:r w:rsidR="005C1CA5" w:rsidRPr="00D26E3D">
        <w:t>存在，但</w:t>
      </w:r>
      <w:r w:rsidR="005C1CA5">
        <w:rPr>
          <w:rFonts w:hint="eastAsia"/>
        </w:rPr>
        <w:t>文化</w:t>
      </w:r>
      <w:r w:rsidR="005C1CA5" w:rsidRPr="00D26E3D">
        <w:t>強化某些</w:t>
      </w:r>
      <w:proofErr w:type="gramStart"/>
      <w:r w:rsidR="005C1CA5" w:rsidRPr="00D26E3D">
        <w:t>可供性的</w:t>
      </w:r>
      <w:proofErr w:type="gramEnd"/>
      <w:r w:rsidR="005C1CA5" w:rsidRPr="00D26E3D">
        <w:t>顯著性，</w:t>
      </w:r>
      <w:r w:rsidR="008D6E3A">
        <w:rPr>
          <w:rFonts w:hint="eastAsia"/>
        </w:rPr>
        <w:t>提升</w:t>
      </w:r>
      <w:proofErr w:type="gramStart"/>
      <w:r w:rsidR="005C1CA5">
        <w:rPr>
          <w:rFonts w:hint="eastAsia"/>
        </w:rPr>
        <w:t>可供性發生</w:t>
      </w:r>
      <w:proofErr w:type="gramEnd"/>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w:t>
      </w:r>
      <w:proofErr w:type="gramStart"/>
      <w:r w:rsidRPr="00DD42CD">
        <w:t>可供性</w:t>
      </w:r>
      <w:proofErr w:type="gramEnd"/>
      <w:r w:rsidRPr="00DD42CD">
        <w:t>（</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w:t>
      </w:r>
      <w:proofErr w:type="gramStart"/>
      <w:r>
        <w:rPr>
          <w:rFonts w:hint="eastAsia"/>
        </w:rPr>
        <w:t>可供性的</w:t>
      </w:r>
      <w:proofErr w:type="gramEnd"/>
      <w:r>
        <w:rPr>
          <w:rFonts w:hint="eastAsia"/>
        </w:rPr>
        <w:t>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w:t>
      </w:r>
      <w:proofErr w:type="gramStart"/>
      <w:r>
        <w:rPr>
          <w:rFonts w:hint="eastAsia"/>
        </w:rPr>
        <w:t>可供性的確</w:t>
      </w:r>
      <w:proofErr w:type="gramEnd"/>
      <w:r>
        <w:rPr>
          <w:rFonts w:hint="eastAsia"/>
        </w:rPr>
        <w:t>可直接被人</w:t>
      </w:r>
      <w:r w:rsidRPr="00FF4FAB">
        <w:t>們感知</w:t>
      </w:r>
      <w:r>
        <w:rPr>
          <w:rFonts w:hint="eastAsia"/>
        </w:rPr>
        <w:t>與了解</w:t>
      </w:r>
      <w:r w:rsidRPr="00FF4FAB">
        <w:t>，</w:t>
      </w:r>
      <w:r w:rsidRPr="006866E5">
        <w:rPr>
          <w:rFonts w:hint="eastAsia"/>
          <w:color w:val="EE0000"/>
        </w:rPr>
        <w:t>但較複雜的</w:t>
      </w:r>
      <w:proofErr w:type="gramStart"/>
      <w:r w:rsidRPr="006866E5">
        <w:rPr>
          <w:color w:val="EE0000"/>
        </w:rPr>
        <w:t>可供性不一定</w:t>
      </w:r>
      <w:proofErr w:type="gramEnd"/>
      <w:r w:rsidRPr="006866E5">
        <w:rPr>
          <w:color w:val="EE0000"/>
        </w:rPr>
        <w:t>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w:t>
      </w:r>
      <w:proofErr w:type="gramStart"/>
      <w:r>
        <w:rPr>
          <w:rFonts w:hint="eastAsia"/>
        </w:rPr>
        <w:t>可供性的</w:t>
      </w:r>
      <w:proofErr w:type="gramEnd"/>
      <w:r>
        <w:rPr>
          <w:rFonts w:hint="eastAsia"/>
        </w:rPr>
        <w:t>論點，補充說明</w:t>
      </w:r>
      <w:proofErr w:type="gramStart"/>
      <w:r w:rsidRPr="00DB1306">
        <w:t>可供性也</w:t>
      </w:r>
      <w:proofErr w:type="gramEnd"/>
      <w:r w:rsidRPr="00DB1306">
        <w:t>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w:t>
      </w:r>
      <w:proofErr w:type="gramStart"/>
      <w:r w:rsidRPr="0089592A">
        <w:t>可供性成為</w:t>
      </w:r>
      <w:proofErr w:type="gramEnd"/>
      <w:r w:rsidRPr="0089592A">
        <w:t>重要的設計考量。當物件的「</w:t>
      </w:r>
      <w:r w:rsidR="00CA451E">
        <w:rPr>
          <w:rFonts w:hint="eastAsia"/>
        </w:rPr>
        <w:t>可感知</w:t>
      </w:r>
      <w:proofErr w:type="gramStart"/>
      <w:r w:rsidR="00CA451E">
        <w:rPr>
          <w:rFonts w:hint="eastAsia"/>
        </w:rPr>
        <w:t>可供性</w:t>
      </w:r>
      <w:proofErr w:type="gramEnd"/>
      <w:r w:rsidRPr="0089592A">
        <w:t>」（</w:t>
      </w:r>
      <w:r w:rsidR="004F47D9" w:rsidRPr="004F47D9">
        <w:t>Perceived Affordance</w:t>
      </w:r>
      <w:r w:rsidRPr="0089592A">
        <w:t>）與其預期功能一致時，使用者能輕易理解其操作方式；</w:t>
      </w:r>
      <w:proofErr w:type="gramStart"/>
      <w:r w:rsidRPr="0089592A">
        <w:t>反之，</w:t>
      </w:r>
      <w:proofErr w:type="gramEnd"/>
      <w:r w:rsidRPr="0089592A">
        <w:t>若</w:t>
      </w:r>
      <w:r w:rsidR="00C22613">
        <w:rPr>
          <w:rFonts w:hint="eastAsia"/>
        </w:rPr>
        <w:t>「</w:t>
      </w:r>
      <w:r w:rsidR="00C1107C" w:rsidRPr="00C1107C">
        <w:t>錯誤</w:t>
      </w:r>
      <w:proofErr w:type="gramStart"/>
      <w:r w:rsidR="00C1107C" w:rsidRPr="00C1107C">
        <w:t>可供性</w:t>
      </w:r>
      <w:proofErr w:type="gramEnd"/>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roofErr w:type="gramStart"/>
      <w:r w:rsidRPr="0089592A">
        <w:t>此外，</w:t>
      </w:r>
      <w:proofErr w:type="gramEnd"/>
      <w:r w:rsidRPr="00E30ECE">
        <w:rPr>
          <w:color w:val="156082" w:themeColor="accent1"/>
        </w:rPr>
        <w:t>複雜物件的</w:t>
      </w:r>
      <w:proofErr w:type="gramStart"/>
      <w:r w:rsidRPr="00E30ECE">
        <w:rPr>
          <w:color w:val="156082" w:themeColor="accent1"/>
        </w:rPr>
        <w:t>可供性常</w:t>
      </w:r>
      <w:proofErr w:type="gramEnd"/>
      <w:r w:rsidRPr="00E30ECE">
        <w:rPr>
          <w:color w:val="156082" w:themeColor="accent1"/>
        </w:rPr>
        <w:t>依其所揭示的行為訊息連續性進行組織，而這些</w:t>
      </w:r>
      <w:proofErr w:type="gramStart"/>
      <w:r w:rsidRPr="00E30ECE">
        <w:rPr>
          <w:color w:val="156082" w:themeColor="accent1"/>
        </w:rPr>
        <w:t>可供性並非</w:t>
      </w:r>
      <w:proofErr w:type="gramEnd"/>
      <w:r w:rsidRPr="00E30ECE">
        <w:rPr>
          <w:color w:val="156082" w:themeColor="accent1"/>
        </w:rPr>
        <w:t>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proofErr w:type="gramStart"/>
      <w:r w:rsidRPr="00F53F1A">
        <w:t>可供性理論</w:t>
      </w:r>
      <w:proofErr w:type="gramEnd"/>
      <w:r w:rsidRPr="00F53F1A">
        <w:t>從</w:t>
      </w:r>
      <w:r w:rsidRPr="00F53F1A">
        <w:t>Gibson</w:t>
      </w:r>
      <w:r w:rsidRPr="00F53F1A">
        <w:t>的生態心理學出發，主張生物與</w:t>
      </w:r>
      <w:proofErr w:type="gramStart"/>
      <w:r w:rsidRPr="00F53F1A">
        <w:t>環境間的互動</w:t>
      </w:r>
      <w:proofErr w:type="gramEnd"/>
      <w:r w:rsidRPr="00F53F1A">
        <w:t>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w:t>
      </w:r>
      <w:proofErr w:type="gramStart"/>
      <w:r w:rsidRPr="00F53F1A">
        <w:t>可供性的</w:t>
      </w:r>
      <w:proofErr w:type="gramEnd"/>
      <w:r w:rsidRPr="00F53F1A">
        <w:t>概念從「存在」走向「知覺」與「互動探索」，不僅拓展了</w:t>
      </w:r>
      <w:proofErr w:type="gramStart"/>
      <w:r w:rsidRPr="00F53F1A">
        <w:t>可供性的</w:t>
      </w:r>
      <w:proofErr w:type="gramEnd"/>
      <w:r w:rsidRPr="00F53F1A">
        <w:t>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0" w:name="_Toc200137194"/>
      <w:r>
        <w:rPr>
          <w:rFonts w:hint="eastAsia"/>
        </w:rPr>
        <w:t>2.</w:t>
      </w:r>
      <w:r w:rsidR="0066623C">
        <w:rPr>
          <w:rFonts w:hint="eastAsia"/>
        </w:rPr>
        <w:t>3</w:t>
      </w:r>
      <w:r>
        <w:rPr>
          <w:rFonts w:hint="eastAsia"/>
        </w:rPr>
        <w:t>.2</w:t>
      </w:r>
      <w:r w:rsidR="007F78D4">
        <w:rPr>
          <w:rFonts w:hint="eastAsia"/>
        </w:rPr>
        <w:t xml:space="preserve"> </w:t>
      </w:r>
      <w:proofErr w:type="gramStart"/>
      <w:r w:rsidR="00F84363">
        <w:rPr>
          <w:rFonts w:hint="eastAsia"/>
        </w:rPr>
        <w:t>可供性實現</w:t>
      </w:r>
      <w:proofErr w:type="gramEnd"/>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0"/>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proofErr w:type="gramStart"/>
      <w:r w:rsidR="00016A2D">
        <w:rPr>
          <w:rFonts w:hint="eastAsia"/>
        </w:rPr>
        <w:t>可供性實現</w:t>
      </w:r>
      <w:proofErr w:type="gramEnd"/>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proofErr w:type="gramStart"/>
      <w:r w:rsidRPr="003C735D">
        <w:rPr>
          <w:color w:val="EE0000"/>
        </w:rPr>
        <w:t>可供性</w:t>
      </w:r>
      <w:proofErr w:type="gramEnd"/>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w:t>
      </w:r>
      <w:proofErr w:type="gramStart"/>
      <w:r w:rsidR="002153EC" w:rsidRPr="002153EC">
        <w:t>可供性實現</w:t>
      </w:r>
      <w:proofErr w:type="gramEnd"/>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proofErr w:type="gramStart"/>
      <w:r w:rsidRPr="00F10D70">
        <w:lastRenderedPageBreak/>
        <w:t>可供性實現</w:t>
      </w:r>
      <w:proofErr w:type="gramEnd"/>
      <w:r w:rsidRPr="00F10D70">
        <w:t>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w:t>
      </w:r>
      <w:proofErr w:type="gramStart"/>
      <w:r w:rsidR="008C0482">
        <w:rPr>
          <w:rFonts w:hint="eastAsia"/>
        </w:rPr>
        <w:t>可供性</w:t>
      </w:r>
      <w:r w:rsidR="00B3349D" w:rsidRPr="00B3349D">
        <w:t>尚未</w:t>
      </w:r>
      <w:proofErr w:type="gramEnd"/>
      <w:r w:rsidR="00B3349D" w:rsidRPr="00B3349D">
        <w:t>被明確</w:t>
      </w:r>
      <w:r w:rsidR="00B3349D">
        <w:rPr>
          <w:rFonts w:hint="eastAsia"/>
        </w:rPr>
        <w:t>覺察</w:t>
      </w:r>
      <w:r w:rsidR="00AB61C8">
        <w:rPr>
          <w:rFonts w:hint="eastAsia"/>
        </w:rPr>
        <w:t>，</w:t>
      </w:r>
      <w:proofErr w:type="gramStart"/>
      <w:r w:rsidR="008C0482">
        <w:rPr>
          <w:rFonts w:hint="eastAsia"/>
        </w:rPr>
        <w:t>可供性實現</w:t>
      </w:r>
      <w:proofErr w:type="gramEnd"/>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w:t>
      </w:r>
      <w:proofErr w:type="gramStart"/>
      <w:r w:rsidR="00914381" w:rsidRPr="00224EF0">
        <w:rPr>
          <w:color w:val="EE0000"/>
        </w:rPr>
        <w:t>供性後</w:t>
      </w:r>
      <w:proofErr w:type="gramEnd"/>
      <w:r w:rsidR="00914381" w:rsidRPr="00224EF0">
        <w:rPr>
          <w:color w:val="EE0000"/>
        </w:rPr>
        <w:t>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w:t>
      </w:r>
      <w:proofErr w:type="gramStart"/>
      <w:r w:rsidR="0013763C" w:rsidRPr="0013763C">
        <w:t>可供性</w:t>
      </w:r>
      <w:proofErr w:type="gramEnd"/>
      <w:r w:rsidR="0013763C" w:rsidRPr="0013763C">
        <w:t>」、「</w:t>
      </w:r>
      <w:proofErr w:type="gramStart"/>
      <w:r w:rsidR="0013763C" w:rsidRPr="0013763C">
        <w:t>可供性實現</w:t>
      </w:r>
      <w:proofErr w:type="gramEnd"/>
      <w:r w:rsidR="0013763C" w:rsidRPr="0013763C">
        <w:t>」與「行動結果」，對於</w:t>
      </w:r>
      <w:proofErr w:type="gramStart"/>
      <w:r w:rsidR="0013763C" w:rsidRPr="0013763C">
        <w:t>釐</w:t>
      </w:r>
      <w:proofErr w:type="gramEnd"/>
      <w:r w:rsidR="0013763C" w:rsidRPr="0013763C">
        <w:t>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proofErr w:type="gramStart"/>
      <w:r w:rsidRPr="00CD1BEC">
        <w:rPr>
          <w:color w:val="EE0000"/>
        </w:rPr>
        <w:t>可供性實現</w:t>
      </w:r>
      <w:proofErr w:type="gramEnd"/>
      <w:r w:rsidRPr="00CD1BEC">
        <w:rPr>
          <w:color w:val="EE0000"/>
        </w:rPr>
        <w:t>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w:t>
      </w:r>
      <w:proofErr w:type="gramStart"/>
      <w:r w:rsidR="00C72724" w:rsidRPr="00C72724">
        <w:rPr>
          <w:color w:val="EE0000"/>
        </w:rPr>
        <w:t>可供性</w:t>
      </w:r>
      <w:proofErr w:type="gramEnd"/>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w:t>
      </w:r>
      <w:proofErr w:type="gramStart"/>
      <w:r w:rsidR="00AC6855" w:rsidRPr="00AC6855">
        <w:t>準</w:t>
      </w:r>
      <w:proofErr w:type="gramEnd"/>
      <w:r w:rsidR="00AC6855" w:rsidRPr="00AC6855">
        <w:t>掌握</w:t>
      </w:r>
      <w:proofErr w:type="gramStart"/>
      <w:r w:rsidR="00AC6855" w:rsidRPr="00AC6855">
        <w:t>可供性實現</w:t>
      </w:r>
      <w:proofErr w:type="gramEnd"/>
      <w:r w:rsidR="00AC6855" w:rsidRPr="00AC6855">
        <w:t>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proofErr w:type="gramStart"/>
      <w:r w:rsidR="004642DA">
        <w:rPr>
          <w:rFonts w:hint="eastAsia"/>
        </w:rPr>
        <w:t>可供性</w:t>
      </w:r>
      <w:r w:rsidR="00AC6855" w:rsidRPr="00AC6855">
        <w:t>理論</w:t>
      </w:r>
      <w:proofErr w:type="gramEnd"/>
      <w:r w:rsidR="00AC6855" w:rsidRPr="00AC6855">
        <w:t>於資訊系統研究的操作準則：（</w:t>
      </w:r>
      <w:r w:rsidR="00AC6855" w:rsidRPr="00AC6855">
        <w:t>1</w:t>
      </w:r>
      <w:r w:rsidR="00AC6855" w:rsidRPr="00AC6855">
        <w:t>）</w:t>
      </w:r>
      <w:proofErr w:type="gramStart"/>
      <w:r w:rsidR="00AC6855" w:rsidRPr="00AF56A4">
        <w:rPr>
          <w:color w:val="EE0000"/>
        </w:rPr>
        <w:t>可供性並非</w:t>
      </w:r>
      <w:proofErr w:type="gramEnd"/>
      <w:r w:rsidR="00AC6855" w:rsidRPr="00AF56A4">
        <w:rPr>
          <w:color w:val="EE0000"/>
        </w:rPr>
        <w:t>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w:t>
      </w:r>
      <w:proofErr w:type="gramStart"/>
      <w:r w:rsidR="00AC6855" w:rsidRPr="007F1F04">
        <w:rPr>
          <w:color w:val="EE0000"/>
        </w:rPr>
        <w:t>可供性與可供性實現</w:t>
      </w:r>
      <w:proofErr w:type="gramEnd"/>
      <w:r w:rsidR="00AC6855" w:rsidRPr="007F1F04">
        <w:rPr>
          <w:color w:val="EE0000"/>
        </w:rPr>
        <w:t>，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w:t>
      </w:r>
      <w:proofErr w:type="gramStart"/>
      <w:r w:rsidR="005118BF" w:rsidRPr="005118BF">
        <w:t>可供性對應</w:t>
      </w:r>
      <w:proofErr w:type="gramEnd"/>
      <w:r w:rsidR="005118BF" w:rsidRPr="005118BF">
        <w:t>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w:t>
      </w:r>
      <w:proofErr w:type="gramStart"/>
      <w:r w:rsidR="00AC6855" w:rsidRPr="00AC6855">
        <w:t>可供性之間</w:t>
      </w:r>
      <w:proofErr w:type="gramEnd"/>
      <w:r w:rsidR="00AC6855" w:rsidRPr="00AC6855">
        <w:t>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w:t>
      </w:r>
      <w:proofErr w:type="gramStart"/>
      <w:r w:rsidR="00BE76AC" w:rsidRPr="00BE76AC">
        <w:t>釐</w:t>
      </w:r>
      <w:proofErr w:type="gramEnd"/>
      <w:r w:rsidR="00BE76AC" w:rsidRPr="00BE76AC">
        <w:t>清</w:t>
      </w:r>
      <w:proofErr w:type="gramStart"/>
      <w:r w:rsidR="00BE76AC" w:rsidRPr="00BE76AC">
        <w:t>可供性理論</w:t>
      </w:r>
      <w:proofErr w:type="gramEnd"/>
      <w:r w:rsidR="00BE76AC" w:rsidRPr="00BE76AC">
        <w:t>的應用界線，也強調</w:t>
      </w:r>
      <w:proofErr w:type="gramStart"/>
      <w:r w:rsidR="00BE76AC" w:rsidRPr="00BE76AC">
        <w:t>可供性實現</w:t>
      </w:r>
      <w:proofErr w:type="gramEnd"/>
      <w:r w:rsidR="00BE76AC" w:rsidRPr="00BE76AC">
        <w:t>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1" w:name="_Toc200137195"/>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1"/>
    </w:p>
    <w:p w14:paraId="1E1D9A63" w14:textId="386F4732" w:rsidR="00474870" w:rsidRDefault="00474870" w:rsidP="00EE7728">
      <w:pPr>
        <w:pStyle w:val="3"/>
      </w:pPr>
      <w:bookmarkStart w:id="72" w:name="_Toc200137196"/>
      <w:r>
        <w:rPr>
          <w:rFonts w:hint="eastAsia"/>
        </w:rPr>
        <w:t>2.</w:t>
      </w:r>
      <w:r w:rsidR="000C729C">
        <w:rPr>
          <w:rFonts w:hint="eastAsia"/>
        </w:rPr>
        <w:t>4</w:t>
      </w:r>
      <w:r>
        <w:rPr>
          <w:rFonts w:hint="eastAsia"/>
        </w:rPr>
        <w:t xml:space="preserve">.1 </w:t>
      </w:r>
      <w:r>
        <w:rPr>
          <w:rFonts w:hint="eastAsia"/>
        </w:rPr>
        <w:t>組織雙元性起源與基本定義</w:t>
      </w:r>
      <w:bookmarkEnd w:id="72"/>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proofErr w:type="gramStart"/>
      <w:r w:rsidRPr="00EF7200">
        <w:t>認為</w:t>
      </w:r>
      <w:r w:rsidRPr="004A7E5B">
        <w:t>具雙元</w:t>
      </w:r>
      <w:proofErr w:type="gramEnd"/>
      <w:r w:rsidRPr="004A7E5B">
        <w:t>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3"/>
      <w:r w:rsidRPr="00D82B44">
        <w:t>同步進行探索與發展</w:t>
      </w:r>
      <w:commentRangeEnd w:id="73"/>
      <w:r w:rsidR="006B5D04">
        <w:rPr>
          <w:rStyle w:val="af7"/>
        </w:rPr>
        <w:commentReference w:id="73"/>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4"/>
      <w:r>
        <w:rPr>
          <w:rFonts w:hint="eastAsia"/>
        </w:rPr>
        <w:t>靈活</w:t>
      </w:r>
      <w:commentRangeEnd w:id="74"/>
      <w:r w:rsidR="00820BE3">
        <w:rPr>
          <w:rStyle w:val="af7"/>
        </w:rPr>
        <w:commentReference w:id="74"/>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75"/>
      <w:r w:rsidRPr="00F77488">
        <w:t>領導力問題</w:t>
      </w:r>
      <w:commentRangeEnd w:id="75"/>
      <w:r w:rsidR="00F8190C">
        <w:rPr>
          <w:rStyle w:val="af7"/>
        </w:rPr>
        <w:commentReference w:id="75"/>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7"/>
      <w:r>
        <w:rPr>
          <w:rFonts w:hint="eastAsia"/>
        </w:rPr>
        <w:t>協調能力</w:t>
      </w:r>
      <w:commentRangeEnd w:id="77"/>
      <w:r w:rsidR="009C68D4">
        <w:rPr>
          <w:rStyle w:val="af7"/>
        </w:rPr>
        <w:commentReference w:id="77"/>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8" w:name="_Toc200137197"/>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8"/>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proofErr w:type="gramStart"/>
      <w:r w:rsidRPr="005A7D01">
        <w:t>此外，</w:t>
      </w:r>
      <w:proofErr w:type="gramEnd"/>
      <w:r w:rsidRPr="005A7D01">
        <w:t>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w:t>
      </w:r>
      <w:proofErr w:type="gramStart"/>
      <w:r w:rsidRPr="0053671D">
        <w:t>元性時</w:t>
      </w:r>
      <w:proofErr w:type="gramEnd"/>
      <w:r w:rsidRPr="0053671D">
        <w:t>，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w:t>
      </w:r>
      <w:proofErr w:type="gramStart"/>
      <w:r w:rsidRPr="0053671D">
        <w:t>盪</w:t>
      </w:r>
      <w:proofErr w:type="gramEnd"/>
      <w:r w:rsidRPr="0053671D">
        <w:t>與技術更迭快速的條件下</w:t>
      </w:r>
      <w:r w:rsidRPr="0053671D">
        <w:lastRenderedPageBreak/>
        <w:t>愈加</w:t>
      </w:r>
      <w:proofErr w:type="gramStart"/>
      <w:r w:rsidRPr="0053671D">
        <w:t>凸</w:t>
      </w:r>
      <w:proofErr w:type="gramEnd"/>
      <w:r w:rsidRPr="0053671D">
        <w:t>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w:t>
      </w:r>
      <w:proofErr w:type="gramStart"/>
      <w:r>
        <w:rPr>
          <w:rFonts w:hint="eastAsia"/>
        </w:rPr>
        <w:t>反之，</w:t>
      </w:r>
      <w:proofErr w:type="gramEnd"/>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w:t>
      </w:r>
      <w:proofErr w:type="gramStart"/>
      <w:r w:rsidRPr="00086D02">
        <w:t>循序式雙元</w:t>
      </w:r>
      <w:proofErr w:type="gramEnd"/>
      <w:r w:rsidRPr="00086D02">
        <w:t>性（</w:t>
      </w:r>
      <w:r w:rsidRPr="00086D02">
        <w:t>Sequential Ambidexterity</w:t>
      </w:r>
      <w:r w:rsidRPr="00086D02">
        <w:t>）、</w:t>
      </w:r>
      <w:proofErr w:type="gramStart"/>
      <w:r w:rsidRPr="00086D02">
        <w:t>結構式雙元</w:t>
      </w:r>
      <w:proofErr w:type="gramEnd"/>
      <w:r w:rsidRPr="00086D02">
        <w:t>性（</w:t>
      </w:r>
      <w:r w:rsidRPr="00086D02">
        <w:t>Structural Ambidexterity</w:t>
      </w:r>
      <w:r w:rsidRPr="00086D02">
        <w:t>）與</w:t>
      </w:r>
      <w:proofErr w:type="gramStart"/>
      <w:r w:rsidRPr="00086D02">
        <w:t>情境式雙元</w:t>
      </w:r>
      <w:proofErr w:type="gramEnd"/>
      <w:r w:rsidRPr="00086D02">
        <w:t>性（</w:t>
      </w:r>
      <w:r w:rsidRPr="00086D02">
        <w:t>Contextual Ambidexterity</w:t>
      </w:r>
      <w:r w:rsidRPr="00086D02">
        <w:t>）。</w:t>
      </w:r>
    </w:p>
    <w:p w14:paraId="18BF468E" w14:textId="578FEDFC" w:rsidR="004A306E" w:rsidRPr="00596583" w:rsidRDefault="004A306E" w:rsidP="004A306E">
      <w:pPr>
        <w:pStyle w:val="15"/>
        <w:ind w:firstLine="480"/>
      </w:pPr>
      <w:proofErr w:type="gramStart"/>
      <w:r w:rsidRPr="00596583">
        <w:t>循序式雙元</w:t>
      </w:r>
      <w:proofErr w:type="gramEnd"/>
      <w:r w:rsidRPr="00596583">
        <w:t>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proofErr w:type="gramStart"/>
      <w:r w:rsidRPr="00596583">
        <w:t>結構式雙元</w:t>
      </w:r>
      <w:proofErr w:type="gramEnd"/>
      <w:r w:rsidRPr="00596583">
        <w:t>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79"/>
      <w:r w:rsidRPr="00117AB9">
        <w:t>實現雙元任務</w:t>
      </w:r>
      <w:commentRangeEnd w:id="79"/>
      <w:r w:rsidR="008E5163">
        <w:rPr>
          <w:rStyle w:val="af7"/>
        </w:rPr>
        <w:commentReference w:id="79"/>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proofErr w:type="gramStart"/>
      <w:r>
        <w:rPr>
          <w:rFonts w:hint="eastAsia"/>
        </w:rPr>
        <w:t>結構式雙元</w:t>
      </w:r>
      <w:proofErr w:type="gramEnd"/>
      <w:r>
        <w:rPr>
          <w:rFonts w:hint="eastAsia"/>
        </w:rPr>
        <w:t>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w:t>
      </w:r>
      <w:proofErr w:type="gramStart"/>
      <w:r w:rsidRPr="00596583">
        <w:t>結構式雙元</w:t>
      </w:r>
      <w:proofErr w:type="gramEnd"/>
      <w:r w:rsidRPr="00596583">
        <w:t>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proofErr w:type="gramStart"/>
      <w:r w:rsidRPr="00596583">
        <w:t>情境式雙元</w:t>
      </w:r>
      <w:proofErr w:type="gramEnd"/>
      <w:r w:rsidRPr="00596583">
        <w:t>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0"/>
      <w:r w:rsidRPr="0058040E">
        <w:t>條件</w:t>
      </w:r>
      <w:commentRangeEnd w:id="80"/>
      <w:r w:rsidR="00415472">
        <w:rPr>
          <w:rStyle w:val="af7"/>
        </w:rPr>
        <w:commentReference w:id="80"/>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proofErr w:type="gramStart"/>
      <w:r w:rsidRPr="00596583">
        <w:t>情境式雙元</w:t>
      </w:r>
      <w:proofErr w:type="gramEnd"/>
      <w:r w:rsidRPr="00596583">
        <w:t>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w:t>
      </w:r>
      <w:proofErr w:type="gramStart"/>
      <w:r w:rsidRPr="006B4D1C">
        <w:t>情境式雙元</w:t>
      </w:r>
      <w:proofErr w:type="gramEnd"/>
      <w:r w:rsidRPr="006B4D1C">
        <w:t>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proofErr w:type="gramStart"/>
      <w:r w:rsidRPr="00596583">
        <w:t>情境式雙元</w:t>
      </w:r>
      <w:proofErr w:type="gramEnd"/>
      <w:r w:rsidRPr="00596583">
        <w:t>性強調組織不需透過結構分化，也能在穩定情境中實現雙元目標</w:t>
      </w:r>
      <w:r>
        <w:rPr>
          <w:rFonts w:hint="eastAsia"/>
        </w:rPr>
        <w:t>，</w:t>
      </w:r>
      <w:r w:rsidR="00D334D9">
        <w:rPr>
          <w:rFonts w:hint="eastAsia"/>
        </w:rPr>
        <w:t>但</w:t>
      </w:r>
      <w:r w:rsidRPr="00596583">
        <w:t>在面對劇烈變動或破壞式創新的市場情境時，僅依賴</w:t>
      </w:r>
      <w:proofErr w:type="gramStart"/>
      <w:r w:rsidRPr="00596583">
        <w:t>情境式雙元</w:t>
      </w:r>
      <w:proofErr w:type="gramEnd"/>
      <w:r w:rsidRPr="00596583">
        <w:t>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7B6280E3" w:rsidR="00EE6EAF" w:rsidRDefault="00EE6EAF" w:rsidP="0006680C">
      <w:pPr>
        <w:pStyle w:val="1"/>
      </w:pPr>
      <w:bookmarkStart w:id="81" w:name="_Toc200137198"/>
      <w:r>
        <w:lastRenderedPageBreak/>
        <w:t>第三章、研究方法與架構</w:t>
      </w:r>
      <w:bookmarkEnd w:id="81"/>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2" w:name="_Toc200137199"/>
      <w:r>
        <w:rPr>
          <w:rFonts w:hint="eastAsia"/>
        </w:rPr>
        <w:t>3.1</w:t>
      </w:r>
      <w:r w:rsidR="00490253">
        <w:rPr>
          <w:rFonts w:hint="eastAsia"/>
        </w:rPr>
        <w:t xml:space="preserve"> </w:t>
      </w:r>
      <w:r>
        <w:rPr>
          <w:rFonts w:hint="eastAsia"/>
        </w:rPr>
        <w:t>研究方法</w:t>
      </w:r>
      <w:bookmarkEnd w:id="82"/>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3"/>
      <w:commentRangeStart w:id="8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3"/>
      <w:r w:rsidR="007258E2">
        <w:rPr>
          <w:rStyle w:val="af7"/>
        </w:rPr>
        <w:commentReference w:id="83"/>
      </w:r>
      <w:commentRangeEnd w:id="84"/>
      <w:r w:rsidR="007258E2">
        <w:rPr>
          <w:rStyle w:val="af7"/>
        </w:rPr>
        <w:commentReference w:id="8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F4D1E8C"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711DBC">
        <w:rPr>
          <w:rFonts w:hint="eastAsia"/>
        </w:rPr>
        <w:t>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w:t>
      </w:r>
      <w:proofErr w:type="gramStart"/>
      <w:r>
        <w:rPr>
          <w:rFonts w:hint="eastAsia"/>
        </w:rPr>
        <w:t>少量、</w:t>
      </w:r>
      <w:proofErr w:type="gramEnd"/>
      <w:r w:rsidR="009C1CEF">
        <w:rPr>
          <w:rFonts w:hint="eastAsia"/>
        </w:rPr>
        <w:t>具備</w:t>
      </w:r>
      <w:commentRangeStart w:id="85"/>
      <w:commentRangeStart w:id="86"/>
      <w:r>
        <w:rPr>
          <w:rFonts w:hint="eastAsia"/>
        </w:rPr>
        <w:t>主題性</w:t>
      </w:r>
      <w:r w:rsidR="001950C9">
        <w:rPr>
          <w:rFonts w:hint="eastAsia"/>
        </w:rPr>
        <w:t>或</w:t>
      </w:r>
      <w:r>
        <w:rPr>
          <w:rFonts w:hint="eastAsia"/>
        </w:rPr>
        <w:t>代表性之</w:t>
      </w:r>
      <w:r w:rsidRPr="00CA6EC6">
        <w:t>樣本</w:t>
      </w:r>
      <w:commentRangeEnd w:id="85"/>
      <w:r w:rsidR="00BE64A5">
        <w:rPr>
          <w:rStyle w:val="af7"/>
        </w:rPr>
        <w:commentReference w:id="85"/>
      </w:r>
      <w:commentRangeEnd w:id="86"/>
      <w:r w:rsidR="00184EA0">
        <w:rPr>
          <w:rStyle w:val="af7"/>
        </w:rPr>
        <w:commentReference w:id="8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w:t>
      </w:r>
      <w:proofErr w:type="gramStart"/>
      <w:r w:rsidR="005D34C9" w:rsidRPr="005D34C9">
        <w:t>誌</w:t>
      </w:r>
      <w:proofErr w:type="gramEnd"/>
      <w:r w:rsidR="005D34C9" w:rsidRPr="005D34C9">
        <w:t>或個案研究</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w:t>
      </w:r>
      <w:r w:rsidR="00CC642A">
        <w:rPr>
          <w:rFonts w:hint="eastAsia"/>
        </w:rPr>
        <w:lastRenderedPageBreak/>
        <w:t>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7"/>
      <w:commentRangeStart w:id="8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7"/>
      <w:r w:rsidR="0090118D">
        <w:rPr>
          <w:rStyle w:val="af7"/>
        </w:rPr>
        <w:commentReference w:id="87"/>
      </w:r>
      <w:commentRangeEnd w:id="88"/>
      <w:r w:rsidR="0090118D">
        <w:rPr>
          <w:rStyle w:val="af7"/>
        </w:rPr>
        <w:commentReference w:id="88"/>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8E63811" w:rsidR="001311D1" w:rsidRPr="007933AF" w:rsidRDefault="001A5C57" w:rsidP="000137F9">
      <w:pPr>
        <w:pStyle w:val="15"/>
        <w:ind w:firstLine="480"/>
      </w:pPr>
      <w:r w:rsidRPr="001A5C57">
        <w:t>綜上所述，量化研究與質化研究各有其特定的適用情境與優勢，量化研究較適用於大規模的資料蒐集與推論；而質化研究則更為適合進行深入的探索性分析，以揭示現象背後複雜且多維的意涵與脈絡。</w:t>
      </w:r>
      <w:r w:rsidR="00525D4A" w:rsidRPr="00525D4A">
        <w:t>下文將詳細描述質化研究之資料蒐集與分析手法及其研究意涵。</w:t>
      </w:r>
    </w:p>
    <w:p w14:paraId="00F37301" w14:textId="014AF996" w:rsidR="00C00B98" w:rsidRDefault="00C00B98" w:rsidP="008405AC">
      <w:pPr>
        <w:pStyle w:val="3"/>
      </w:pPr>
      <w:bookmarkStart w:id="89" w:name="_Toc200137200"/>
      <w:r>
        <w:rPr>
          <w:rFonts w:hint="eastAsia"/>
        </w:rPr>
        <w:t>3.1.1</w:t>
      </w:r>
      <w:r w:rsidR="00D16CCB">
        <w:rPr>
          <w:rFonts w:hint="eastAsia"/>
        </w:rPr>
        <w:t xml:space="preserve"> </w:t>
      </w:r>
      <w:r>
        <w:rPr>
          <w:rFonts w:hint="eastAsia"/>
        </w:rPr>
        <w:t>質化研究</w:t>
      </w:r>
      <w:bookmarkEnd w:id="89"/>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62D0A9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0"/>
      <w:commentRangeStart w:id="91"/>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0"/>
      <w:r w:rsidR="00A732AA">
        <w:rPr>
          <w:rFonts w:hint="eastAsia"/>
        </w:rPr>
        <w:t>方式</w:t>
      </w:r>
      <w:r w:rsidR="001D40F7">
        <w:rPr>
          <w:rStyle w:val="af7"/>
        </w:rPr>
        <w:commentReference w:id="90"/>
      </w:r>
      <w:commentRangeEnd w:id="91"/>
      <w:r w:rsidR="004B5ED2">
        <w:rPr>
          <w:rStyle w:val="af7"/>
        </w:rPr>
        <w:commentReference w:id="91"/>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commentRangeStart w:id="9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2"/>
      <w:r w:rsidR="006C7CEB">
        <w:rPr>
          <w:rStyle w:val="af7"/>
        </w:rPr>
        <w:commentReference w:id="9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3"/>
      <w:r w:rsidR="00FD0380">
        <w:rPr>
          <w:rStyle w:val="af7"/>
        </w:rPr>
        <w:commentReference w:id="93"/>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0918DB01" w14:textId="4B312D50" w:rsidR="00011E31"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w:t>
      </w:r>
      <w:r w:rsidR="00907F2B" w:rsidRPr="00907F2B">
        <w:lastRenderedPageBreak/>
        <w:t>築出完整而深入的理解。</w:t>
      </w:r>
    </w:p>
    <w:p w14:paraId="62EBCB17" w14:textId="5AB7037B" w:rsidR="007203A4" w:rsidRDefault="009E20AA" w:rsidP="001F542B">
      <w:pPr>
        <w:pStyle w:val="15"/>
        <w:ind w:firstLine="480"/>
      </w:pPr>
      <w:r>
        <w:rPr>
          <w:rFonts w:hint="eastAsia"/>
        </w:rPr>
        <w:t>質化研究</w:t>
      </w:r>
      <w:r w:rsidR="00E11C9D">
        <w:rPr>
          <w:rFonts w:hint="eastAsia"/>
        </w:rPr>
        <w:t>具備深度分析的</w:t>
      </w:r>
      <w:commentRangeStart w:id="94"/>
      <w:r w:rsidR="00E11C9D">
        <w:rPr>
          <w:rFonts w:hint="eastAsia"/>
        </w:rPr>
        <w:t>靈活性與變動性</w:t>
      </w:r>
      <w:commentRangeEnd w:id="94"/>
      <w:r w:rsidR="00057788">
        <w:rPr>
          <w:rStyle w:val="af7"/>
        </w:rPr>
        <w:commentReference w:id="94"/>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B37E7B">
        <w:rPr>
          <w:rFonts w:hint="eastAsia"/>
        </w:rPr>
        <w:t>）</w:t>
      </w:r>
      <w:r w:rsidR="007C57E1">
        <w:rPr>
          <w:rFonts w:hint="eastAsia"/>
        </w:rPr>
        <w:t>。</w:t>
      </w:r>
      <w:proofErr w:type="gramStart"/>
      <w:r w:rsidR="007C57E1">
        <w:rPr>
          <w:rFonts w:hint="eastAsia"/>
        </w:rPr>
        <w:t>此外，</w:t>
      </w:r>
      <w:proofErr w:type="gramEnd"/>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5"/>
      <w:commentRangeStart w:id="96"/>
      <w:proofErr w:type="gramStart"/>
      <w:r w:rsidR="002C6630" w:rsidRPr="0053448A">
        <w:t>（</w:t>
      </w:r>
      <w:proofErr w:type="gramEnd"/>
      <w:r w:rsidR="002C6630" w:rsidRPr="0053448A">
        <w:t>Ahmad et al., 2019</w:t>
      </w:r>
      <w:proofErr w:type="gramStart"/>
      <w:r w:rsidR="002C6630" w:rsidRPr="0053448A">
        <w:t>）</w:t>
      </w:r>
      <w:commentRangeEnd w:id="95"/>
      <w:proofErr w:type="gramEnd"/>
      <w:r w:rsidR="002C6630" w:rsidRPr="0053448A">
        <w:rPr>
          <w:rStyle w:val="af7"/>
          <w:color w:val="FF0000"/>
        </w:rPr>
        <w:commentReference w:id="95"/>
      </w:r>
      <w:commentRangeEnd w:id="96"/>
      <w:r w:rsidR="002C6630">
        <w:rPr>
          <w:rStyle w:val="af7"/>
        </w:rPr>
        <w:commentReference w:id="96"/>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7" w:name="_Toc200137201"/>
      <w:r>
        <w:rPr>
          <w:rFonts w:hint="eastAsia"/>
        </w:rPr>
        <w:t xml:space="preserve">3.1.2 </w:t>
      </w:r>
      <w:r w:rsidR="00C00B98">
        <w:rPr>
          <w:rFonts w:hint="eastAsia"/>
        </w:rPr>
        <w:t>個案研究</w:t>
      </w:r>
      <w:bookmarkEnd w:id="97"/>
    </w:p>
    <w:p w14:paraId="0D8CD679" w14:textId="0F27328D"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23B5C30D" w14:textId="77777777" w:rsidR="000137F9" w:rsidRDefault="000137F9" w:rsidP="004256FF">
      <w:pPr>
        <w:pStyle w:val="15"/>
        <w:ind w:firstLine="480"/>
      </w:pPr>
    </w:p>
    <w:p w14:paraId="7F47E7D3" w14:textId="77777777" w:rsidR="000137F9" w:rsidRDefault="000137F9" w:rsidP="004256FF">
      <w:pPr>
        <w:pStyle w:val="15"/>
        <w:ind w:firstLine="480"/>
      </w:pPr>
      <w:r w:rsidRPr="005D59AE">
        <w:lastRenderedPageBreak/>
        <w:t>個案研究注重理論與實務的</w:t>
      </w:r>
      <w:r>
        <w:rPr>
          <w:rFonts w:hint="eastAsia"/>
        </w:rPr>
        <w:t>結</w:t>
      </w:r>
      <w:r w:rsidRPr="005D59AE">
        <w:t>合，藉由詳細分析</w:t>
      </w:r>
      <w:r w:rsidRPr="00D54558">
        <w:rPr>
          <w:rFonts w:hint="eastAsia"/>
        </w:rPr>
        <w:t>研究個案使</w:t>
      </w:r>
      <w:r w:rsidRPr="005D59AE">
        <w:t>既有理論</w:t>
      </w:r>
      <w:r w:rsidRPr="00D54558">
        <w:rPr>
          <w:rFonts w:hint="eastAsia"/>
        </w:rPr>
        <w:t>更加立體</w:t>
      </w:r>
      <w:r>
        <w:rPr>
          <w:rFonts w:hint="eastAsia"/>
        </w:rPr>
        <w:t>、延伸出</w:t>
      </w:r>
      <w:r w:rsidRPr="005D59AE">
        <w:t>新理論</w:t>
      </w:r>
      <w:r>
        <w:rPr>
          <w:rFonts w:hint="eastAsia"/>
        </w:rPr>
        <w:t>之</w:t>
      </w:r>
      <w:r w:rsidRPr="005D59AE">
        <w:t>洞見，</w:t>
      </w:r>
      <w:r w:rsidRPr="00D54558">
        <w:rPr>
          <w:rFonts w:hint="eastAsia"/>
        </w:rPr>
        <w:t>在研究過程中依靠研究者客觀觀察與直觀分析，確保研究結果貼近現象、事實、真理</w:t>
      </w:r>
      <w:r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8" w:name="_Toc200124909"/>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8"/>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Default="00B32403" w:rsidP="00646044">
            <w:pPr>
              <w:pStyle w:val="15"/>
              <w:ind w:firstLineChars="0" w:firstLine="0"/>
              <w:jc w:val="center"/>
            </w:pPr>
            <w:r>
              <w:rPr>
                <w:rFonts w:hint="eastAsia"/>
              </w:rPr>
              <w:t>研究</w:t>
            </w:r>
            <w:r w:rsidR="00F35B08">
              <w:rPr>
                <w:rFonts w:hint="eastAsia"/>
              </w:rPr>
              <w:t>類型</w:t>
            </w:r>
          </w:p>
        </w:tc>
        <w:tc>
          <w:tcPr>
            <w:tcW w:w="6316" w:type="dxa"/>
            <w:vAlign w:val="center"/>
          </w:tcPr>
          <w:p w14:paraId="768D97EA" w14:textId="7E04FC41" w:rsidR="00F35B08" w:rsidRPr="00524AAA" w:rsidRDefault="00646044" w:rsidP="00524AAA">
            <w:pPr>
              <w:pStyle w:val="affc"/>
            </w:pPr>
            <w:r>
              <w:rPr>
                <w:rFonts w:hint="eastAsia"/>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261EB354" w:rsidR="00075A5F" w:rsidRPr="00075A5F" w:rsidRDefault="00075A5F" w:rsidP="00417BC0">
      <w:pPr>
        <w:pStyle w:val="151"/>
        <w:jc w:val="center"/>
      </w:pPr>
      <w:r>
        <w:rPr>
          <w:rFonts w:hint="eastAsia"/>
        </w:rPr>
        <w:t>資料來源：本研究整理</w:t>
      </w:r>
    </w:p>
    <w:p w14:paraId="6458BBEA" w14:textId="1103C697"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也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99" w:name="_Toc200137202"/>
      <w:r>
        <w:rPr>
          <w:rFonts w:hint="eastAsia"/>
        </w:rPr>
        <w:lastRenderedPageBreak/>
        <w:t>3.2</w:t>
      </w:r>
      <w:r w:rsidR="00FC440D">
        <w:rPr>
          <w:rFonts w:hint="eastAsia"/>
        </w:rPr>
        <w:t xml:space="preserve"> </w:t>
      </w:r>
      <w:r>
        <w:rPr>
          <w:rFonts w:hint="eastAsia"/>
        </w:rPr>
        <w:t>研究架構</w:t>
      </w:r>
      <w:bookmarkEnd w:id="99"/>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51C07A7F"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proofErr w:type="gramStart"/>
      <w:r w:rsidRPr="00806B5B">
        <w:rPr>
          <w:color w:val="EE0000"/>
        </w:rPr>
        <w:t>可供性與</w:t>
      </w:r>
      <w:proofErr w:type="gramEnd"/>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Pr="009536DF">
        <w:t>行動探索與</w:t>
      </w:r>
      <w:proofErr w:type="gramStart"/>
      <w:r w:rsidR="00274D45" w:rsidRPr="009536DF">
        <w:t>可供性</w:t>
      </w:r>
      <w:r w:rsidRPr="009536DF">
        <w:t>實踐</w:t>
      </w:r>
      <w:proofErr w:type="gramEnd"/>
      <w:r w:rsidRPr="009536DF">
        <w:t>，</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proofErr w:type="gramStart"/>
      <w:r w:rsidRPr="009536DF">
        <w:rPr>
          <w:rFonts w:hint="eastAsia"/>
        </w:rPr>
        <w:t>可供性</w:t>
      </w:r>
      <w:proofErr w:type="gramEnd"/>
      <w:r w:rsidRPr="009536DF">
        <w:t>、</w:t>
      </w:r>
      <w:r w:rsidR="00806B5B">
        <w:rPr>
          <w:rFonts w:hint="eastAsia"/>
        </w:rPr>
        <w:t>雙元</w:t>
      </w:r>
      <w:proofErr w:type="gramStart"/>
      <w:r w:rsidR="00806B5B">
        <w:rPr>
          <w:rFonts w:hint="eastAsia"/>
        </w:rPr>
        <w:t>可供性實現</w:t>
      </w:r>
      <w:proofErr w:type="gramEnd"/>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0" w:name="_Toc200124928"/>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0"/>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w:t>
      </w:r>
      <w:r w:rsidR="00406521" w:rsidRPr="00836D11">
        <w:rPr>
          <w:color w:val="EE0000"/>
        </w:rPr>
        <w:t>企業能力則反映資源結構、知識</w:t>
      </w:r>
      <w:r w:rsidR="00871057" w:rsidRPr="00836D11">
        <w:rPr>
          <w:rFonts w:hint="eastAsia"/>
          <w:color w:val="EE0000"/>
        </w:rPr>
        <w:t>與技術</w:t>
      </w:r>
      <w:r w:rsidR="00406521" w:rsidRPr="00836D11">
        <w:rPr>
          <w:color w:val="EE0000"/>
        </w:rPr>
        <w:t>基礎與</w:t>
      </w:r>
      <w:r w:rsidR="00871057" w:rsidRPr="00836D11">
        <w:rPr>
          <w:rFonts w:hint="eastAsia"/>
          <w:color w:val="EE0000"/>
        </w:rPr>
        <w:t>組織策略</w:t>
      </w:r>
      <w:r w:rsidR="00282E50" w:rsidRPr="00836D11">
        <w:rPr>
          <w:rFonts w:hint="eastAsia"/>
          <w:color w:val="EE0000"/>
        </w:rPr>
        <w:t>等</w:t>
      </w:r>
      <w:r w:rsidR="00CF39B3" w:rsidRPr="00836D11">
        <w:rPr>
          <w:rFonts w:hint="eastAsia"/>
          <w:color w:val="EE0000"/>
        </w:rPr>
        <w:t>，關注企業動態修正的創新策略</w:t>
      </w:r>
      <w:r w:rsidR="001844B5" w:rsidRPr="00836D11">
        <w:rPr>
          <w:rFonts w:hint="eastAsia"/>
          <w:color w:val="EE0000"/>
        </w:rPr>
        <w:t>的過程</w:t>
      </w:r>
      <w:r w:rsidR="00CF39B3" w:rsidRPr="00C64BBB">
        <w:t>。</w:t>
      </w:r>
    </w:p>
    <w:p w14:paraId="11DB2666" w14:textId="013C5B60" w:rsidR="00E7078A" w:rsidRDefault="00E23270" w:rsidP="009D53D7">
      <w:pPr>
        <w:pStyle w:val="15"/>
        <w:ind w:firstLine="480"/>
      </w:pPr>
      <w:r w:rsidRPr="005B12A2">
        <w:rPr>
          <w:rFonts w:hint="eastAsia"/>
          <w:b/>
          <w:bCs/>
        </w:rPr>
        <w:t>探索</w:t>
      </w:r>
      <w:proofErr w:type="gramStart"/>
      <w:r w:rsidR="008F615A" w:rsidRPr="005B12A2">
        <w:rPr>
          <w:b/>
          <w:bCs/>
        </w:rPr>
        <w:t>可供性</w:t>
      </w:r>
      <w:proofErr w:type="gramEnd"/>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proofErr w:type="gramStart"/>
      <w:r w:rsidR="004079D3">
        <w:rPr>
          <w:rFonts w:hint="eastAsia"/>
        </w:rPr>
        <w:t>互動間可</w:t>
      </w:r>
      <w:r w:rsidR="00836D11">
        <w:rPr>
          <w:rFonts w:hint="eastAsia"/>
        </w:rPr>
        <w:t>探索</w:t>
      </w:r>
      <w:proofErr w:type="gramEnd"/>
      <w:r w:rsidR="00836D11">
        <w:rPr>
          <w:rFonts w:hint="eastAsia"/>
        </w:rPr>
        <w:t>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proofErr w:type="gramStart"/>
      <w:r w:rsidR="00D94A5F">
        <w:rPr>
          <w:rFonts w:hint="eastAsia"/>
        </w:rPr>
        <w:t>可供性</w:t>
      </w:r>
      <w:r w:rsidR="00B83E28">
        <w:rPr>
          <w:rFonts w:hint="eastAsia"/>
        </w:rPr>
        <w:t>可</w:t>
      </w:r>
      <w:proofErr w:type="gramEnd"/>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w:t>
      </w:r>
      <w:proofErr w:type="gramStart"/>
      <w:r w:rsidR="00E57554">
        <w:rPr>
          <w:rFonts w:hint="eastAsia"/>
        </w:rPr>
        <w:t>供性</w:t>
      </w:r>
      <w:r w:rsidR="00222826">
        <w:rPr>
          <w:rFonts w:hint="eastAsia"/>
          <w:color w:val="EE0000"/>
        </w:rPr>
        <w:t>需</w:t>
      </w:r>
      <w:proofErr w:type="gramEnd"/>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proofErr w:type="gramStart"/>
      <w:r w:rsidR="0006771A" w:rsidRPr="0006771A">
        <w:t>可供性與</w:t>
      </w:r>
      <w:proofErr w:type="gramEnd"/>
      <w:r w:rsidR="0006771A" w:rsidRPr="0006771A">
        <w:t>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w:t>
      </w:r>
      <w:proofErr w:type="gramStart"/>
      <w:r w:rsidRPr="00870E1E">
        <w:rPr>
          <w:b/>
          <w:bCs/>
        </w:rPr>
        <w:t>可供性實現</w:t>
      </w:r>
      <w:proofErr w:type="gramEnd"/>
      <w:r w:rsidRPr="00870E1E">
        <w:rPr>
          <w:b/>
          <w:bCs/>
        </w:rPr>
        <w:t>（</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proofErr w:type="gramStart"/>
      <w:r w:rsidR="00FB3238" w:rsidRPr="002672C4">
        <w:rPr>
          <w:rFonts w:hint="eastAsia"/>
          <w:color w:val="EE0000"/>
        </w:rPr>
        <w:t>可供性</w:t>
      </w:r>
      <w:r w:rsidR="00E872C5" w:rsidRPr="002672C4">
        <w:rPr>
          <w:color w:val="EE0000"/>
        </w:rPr>
        <w:t>實踐</w:t>
      </w:r>
      <w:proofErr w:type="gramEnd"/>
      <w:r w:rsidR="00E872C5" w:rsidRPr="002672C4">
        <w:rPr>
          <w:color w:val="EE0000"/>
        </w:rPr>
        <w:t>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w:t>
      </w:r>
      <w:proofErr w:type="gramStart"/>
      <w:r w:rsidR="00547B11" w:rsidRPr="00547B11">
        <w:t>三項構</w:t>
      </w:r>
      <w:proofErr w:type="gramEnd"/>
      <w:r w:rsidR="00547B11" w:rsidRPr="00547B11">
        <w:t>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w:t>
      </w:r>
      <w:proofErr w:type="gramStart"/>
      <w:r w:rsidR="0040407F" w:rsidRPr="0040407F">
        <w:t>探索間的張力</w:t>
      </w:r>
      <w:proofErr w:type="gramEnd"/>
      <w:r w:rsidR="0040407F" w:rsidRPr="0040407F">
        <w:t>，確保組織能在雙元策略下維持彈性與創新動</w:t>
      </w:r>
      <w:r w:rsidR="008A5C20">
        <w:rPr>
          <w:rFonts w:hint="eastAsia"/>
        </w:rPr>
        <w:t>力</w:t>
      </w:r>
      <w:proofErr w:type="gramStart"/>
      <w:r w:rsidR="00B54CAB" w:rsidRPr="00870E1E">
        <w:t>（</w:t>
      </w:r>
      <w:proofErr w:type="gramEnd"/>
      <w:r w:rsidR="00B54CAB" w:rsidRPr="00870E1E">
        <w:t>O’Reilly &amp; Tushman, 2013</w:t>
      </w:r>
      <w:r w:rsidR="00B54CAB" w:rsidRPr="00870E1E">
        <w:t>；</w:t>
      </w:r>
      <w:r w:rsidR="00B54CAB" w:rsidRPr="00870E1E">
        <w:t>Teece, 2018</w:t>
      </w:r>
      <w:proofErr w:type="gramStart"/>
      <w:r w:rsidR="00B54CAB" w:rsidRPr="00870E1E">
        <w:t>）</w:t>
      </w:r>
      <w:proofErr w:type="gramEnd"/>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1" w:name="_Toc200137203"/>
      <w:r w:rsidRPr="003E62FC">
        <w:rPr>
          <w:rFonts w:hint="eastAsia"/>
        </w:rPr>
        <w:lastRenderedPageBreak/>
        <w:t xml:space="preserve">3.3 </w:t>
      </w:r>
      <w:r w:rsidR="00DD155B" w:rsidRPr="003E62FC">
        <w:t>研究觀察重</w:t>
      </w:r>
      <w:r w:rsidR="00FF665F" w:rsidRPr="003E62FC">
        <w:rPr>
          <w:rFonts w:hint="eastAsia"/>
        </w:rPr>
        <w:t>點</w:t>
      </w:r>
      <w:bookmarkEnd w:id="101"/>
    </w:p>
    <w:p w14:paraId="2342E0C9" w14:textId="125997AE" w:rsidR="009536DF" w:rsidRPr="00440961" w:rsidRDefault="009536DF" w:rsidP="00440961">
      <w:pPr>
        <w:pStyle w:val="15"/>
        <w:ind w:firstLine="480"/>
      </w:pPr>
      <w:r w:rsidRPr="009F03B4">
        <w:t>本研究以</w:t>
      </w:r>
      <w:proofErr w:type="spellStart"/>
      <w:r w:rsidRPr="009F03B4">
        <w:t>Frontier.cool</w:t>
      </w:r>
      <w:proofErr w:type="spellEnd"/>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w:t>
      </w:r>
      <w:r w:rsidR="00EF17AB">
        <w:rPr>
          <w:rFonts w:hint="eastAsia"/>
        </w:rPr>
        <w:t>發展</w:t>
      </w:r>
      <w:r w:rsidRPr="00440961">
        <w:t>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489DBFA9" w:rsidR="004D0951" w:rsidRDefault="009536DF" w:rsidP="00AB0B92">
      <w:pPr>
        <w:pStyle w:val="15"/>
        <w:ind w:firstLine="480"/>
      </w:pPr>
      <w:r w:rsidRPr="00440961">
        <w:t>觀察</w:t>
      </w:r>
      <w:proofErr w:type="spellStart"/>
      <w:r w:rsidRPr="00440961">
        <w:t>Frontier.cool</w:t>
      </w:r>
      <w:proofErr w:type="spellEnd"/>
      <w:r w:rsidRPr="00440961">
        <w:t>如何在不同發展階段中，透過對問題認知、行動實踐、</w:t>
      </w:r>
      <w:r w:rsidR="008751BB" w:rsidRPr="00440961">
        <w:t>探索</w:t>
      </w:r>
      <w:proofErr w:type="gramStart"/>
      <w:r w:rsidRPr="00440961">
        <w:t>可供性與</w:t>
      </w:r>
      <w:proofErr w:type="gramEnd"/>
      <w:r w:rsidR="008751BB">
        <w:rPr>
          <w:rFonts w:hint="eastAsia"/>
        </w:rPr>
        <w:t>雙元</w:t>
      </w:r>
      <w:proofErr w:type="gramStart"/>
      <w:r w:rsidR="008751BB">
        <w:rPr>
          <w:rFonts w:hint="eastAsia"/>
        </w:rPr>
        <w:t>可供性實現</w:t>
      </w:r>
      <w:proofErr w:type="gramEnd"/>
      <w:r w:rsidR="008751BB">
        <w:rPr>
          <w:rFonts w:hint="eastAsia"/>
        </w:rPr>
        <w:t>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proofErr w:type="spellStart"/>
      <w:r w:rsidR="00D81C09" w:rsidRPr="00440961">
        <w:t>Frontier.cool</w:t>
      </w:r>
      <w:proofErr w:type="spellEnd"/>
      <w:r w:rsidR="00D83D54">
        <w:rPr>
          <w:rFonts w:hint="eastAsia"/>
        </w:rPr>
        <w:t>數位創新過程分四階段</w:t>
      </w:r>
      <w:r w:rsidRPr="00440961">
        <w:t>進</w:t>
      </w:r>
      <w:r w:rsidRPr="001C2E28">
        <w:t>行分析</w:t>
      </w:r>
      <w:r w:rsidRPr="009F03B4">
        <w:t>，</w:t>
      </w:r>
      <w:r w:rsidRPr="00CE19BA">
        <w:t>探討</w:t>
      </w:r>
      <w:proofErr w:type="spellStart"/>
      <w:r w:rsidR="00B43891" w:rsidRPr="00440961">
        <w:t>Frontier.cool</w:t>
      </w:r>
      <w:proofErr w:type="spellEnd"/>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660D83">
        <w:rPr>
          <w:rFonts w:hint="eastAsia"/>
        </w:rPr>
        <w:t>、</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w:t>
      </w:r>
      <w:proofErr w:type="gramStart"/>
      <w:r w:rsidRPr="00CE19BA">
        <w:t>間的互構</w:t>
      </w:r>
      <w:proofErr w:type="gramEnd"/>
      <w:r w:rsidRPr="00CE19BA">
        <w:t>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81ECD37" w:rsidR="00F2586D" w:rsidRPr="00072B87" w:rsidRDefault="00B75F4F" w:rsidP="00524AAA">
      <w:pPr>
        <w:pStyle w:val="affc"/>
      </w:pPr>
      <w:bookmarkStart w:id="102" w:name="_Toc200067285"/>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2"/>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380F3C98" w:rsidR="00386C5C" w:rsidRPr="00660D83" w:rsidRDefault="00386C5C" w:rsidP="002A69B4">
            <w:pPr>
              <w:pStyle w:val="151"/>
              <w:jc w:val="both"/>
              <w:rPr>
                <w:color w:val="auto"/>
              </w:rPr>
            </w:pPr>
            <w:r w:rsidRPr="00660D83">
              <w:rPr>
                <w:rFonts w:hint="eastAsia"/>
                <w:color w:val="auto"/>
              </w:rPr>
              <w:t>觀察企業於經濟效益、社會責任、環境</w:t>
            </w:r>
            <w:proofErr w:type="gramStart"/>
            <w:r w:rsidRPr="00660D83">
              <w:rPr>
                <w:rFonts w:hint="eastAsia"/>
                <w:color w:val="auto"/>
              </w:rPr>
              <w:t>永續等多重</w:t>
            </w:r>
            <w:proofErr w:type="gramEnd"/>
            <w:r w:rsidRPr="00660D83">
              <w:rPr>
                <w:rFonts w:hint="eastAsia"/>
                <w:color w:val="auto"/>
              </w:rPr>
              <w:t>考量下，所覺察並界定欲解決之產業痛點或數位</w:t>
            </w:r>
            <w:r w:rsidR="0021218B" w:rsidRPr="00660D83">
              <w:rPr>
                <w:rFonts w:hint="eastAsia"/>
                <w:color w:val="auto"/>
              </w:rPr>
              <w:t>創新</w:t>
            </w:r>
            <w:r w:rsidRPr="00660D83">
              <w:rPr>
                <w:rFonts w:hint="eastAsia"/>
                <w:color w:val="auto"/>
              </w:rPr>
              <w:t>機會，根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jc w:val="both"/>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jc w:val="both"/>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pPr>
    </w:p>
    <w:p w14:paraId="361E00DB" w14:textId="77777777" w:rsidR="00464A03" w:rsidRDefault="00464A03" w:rsidP="00A11192">
      <w:pPr>
        <w:pStyle w:val="151"/>
        <w:jc w:val="cente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7DC0E8C3" w:rsidR="004C72D3" w:rsidRDefault="004C72D3" w:rsidP="004C72D3">
            <w:pPr>
              <w:pStyle w:val="151"/>
              <w:jc w:val="both"/>
            </w:pPr>
            <w:r w:rsidRPr="003E0DD7">
              <w:rPr>
                <w:rFonts w:hint="eastAsia"/>
              </w:rPr>
              <w:t>觀察外部環境、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58F3545"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proofErr w:type="gramStart"/>
            <w:r w:rsidR="001D0DB3">
              <w:rPr>
                <w:rFonts w:hint="eastAsia"/>
              </w:rPr>
              <w:t>可供性中</w:t>
            </w:r>
            <w:proofErr w:type="gramEnd"/>
            <w:r>
              <w:rPr>
                <w:rFonts w:hint="eastAsia"/>
              </w:rPr>
              <w:t>蘊含之</w:t>
            </w:r>
            <w:r w:rsidR="001D0DB3">
              <w:rPr>
                <w:rFonts w:hint="eastAsia"/>
              </w:rPr>
              <w:t>物質特性</w:t>
            </w:r>
            <w:r>
              <w:rPr>
                <w:rFonts w:hint="eastAsia"/>
              </w:rPr>
              <w:t>，探索</w:t>
            </w:r>
            <w:proofErr w:type="gramStart"/>
            <w:r w:rsidR="00F32ECD">
              <w:rPr>
                <w:rFonts w:hint="eastAsia"/>
              </w:rPr>
              <w:t>可供性</w:t>
            </w:r>
            <w:r w:rsidRPr="001319FF">
              <w:rPr>
                <w:rFonts w:hint="eastAsia"/>
              </w:rPr>
              <w:t>與</w:t>
            </w:r>
            <w:proofErr w:type="gramEnd"/>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w:t>
            </w:r>
            <w:proofErr w:type="gramStart"/>
            <w:r w:rsidRPr="00031DA8">
              <w:rPr>
                <w:rFonts w:ascii="標楷體" w:hAnsi="標楷體" w:hint="eastAsia"/>
                <w:color w:val="EE0000"/>
              </w:rPr>
              <w:t>可供性</w:t>
            </w:r>
            <w:r w:rsidR="002207B0" w:rsidRPr="00031DA8">
              <w:rPr>
                <w:rFonts w:ascii="標楷體" w:hAnsi="標楷體" w:hint="eastAsia"/>
                <w:color w:val="EE0000"/>
              </w:rPr>
              <w:t>實現</w:t>
            </w:r>
            <w:proofErr w:type="gramEnd"/>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74F2006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5844401" w:rsidR="004C72D3" w:rsidRDefault="004C72D3" w:rsidP="004C72D3">
            <w:pPr>
              <w:pStyle w:val="151"/>
              <w:jc w:val="both"/>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66A01772" w:rsidR="004C72D3" w:rsidRPr="002B1226" w:rsidRDefault="004C72D3" w:rsidP="004C72D3">
            <w:pPr>
              <w:pStyle w:val="151"/>
              <w:jc w:val="both"/>
            </w:pPr>
            <w:r>
              <w:rPr>
                <w:rFonts w:hint="eastAsia"/>
              </w:rPr>
              <w:t>觀察</w:t>
            </w:r>
            <w:r w:rsidRPr="006E73AC">
              <w:rPr>
                <w:rFonts w:hint="eastAsia"/>
              </w:rPr>
              <w:t>使用者實際使用情況，</w:t>
            </w:r>
            <w:r w:rsidR="004B497E">
              <w:rPr>
                <w:rFonts w:hint="eastAsia"/>
              </w:rPr>
              <w:t>如</w:t>
            </w:r>
            <w:proofErr w:type="gramStart"/>
            <w:r>
              <w:t>可供性是否</w:t>
            </w:r>
            <w:proofErr w:type="gramEnd"/>
            <w:r>
              <w:t>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3" w:name="_Toc200067286"/>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3"/>
    </w:p>
    <w:p w14:paraId="7F40367E" w14:textId="7A312A02" w:rsidR="008C575A" w:rsidRDefault="004C72D3" w:rsidP="004C72D3">
      <w:pPr>
        <w:pStyle w:val="151"/>
        <w:ind w:firstLine="480"/>
        <w:jc w:val="center"/>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4" w:name="_Toc200137204"/>
      <w:r>
        <w:rPr>
          <w:rFonts w:hint="eastAsia"/>
        </w:rPr>
        <w:lastRenderedPageBreak/>
        <w:t xml:space="preserve">3.4 </w:t>
      </w:r>
      <w:r>
        <w:rPr>
          <w:rFonts w:hint="eastAsia"/>
        </w:rPr>
        <w:t>研究對象</w:t>
      </w:r>
      <w:bookmarkEnd w:id="104"/>
    </w:p>
    <w:p w14:paraId="6410CCE8" w14:textId="29C8C86C"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proofErr w:type="gramStart"/>
      <w:r w:rsidRPr="008C575A">
        <w:rPr>
          <w:rFonts w:hint="eastAsia"/>
        </w:rPr>
        <w:t>（</w:t>
      </w:r>
      <w:proofErr w:type="spellStart"/>
      <w:proofErr w:type="gramEnd"/>
      <w:r w:rsidRPr="008C575A">
        <w:rPr>
          <w:rFonts w:hint="eastAsia"/>
        </w:rPr>
        <w:t>Frontier.cool</w:t>
      </w:r>
      <w:proofErr w:type="spellEnd"/>
      <w:proofErr w:type="gramStart"/>
      <w:r w:rsidRPr="008C575A">
        <w:rPr>
          <w:rFonts w:hint="eastAsia"/>
        </w:rPr>
        <w:t>）</w:t>
      </w:r>
      <w:proofErr w:type="gramEnd"/>
      <w:r w:rsidR="00A219A7">
        <w:rPr>
          <w:rFonts w:hint="eastAsia"/>
        </w:rPr>
        <w:t>為主要研究對象，</w:t>
      </w:r>
      <w:r w:rsidR="00572D49">
        <w:rPr>
          <w:rFonts w:hint="eastAsia"/>
        </w:rPr>
        <w:t>並</w:t>
      </w:r>
      <w:r w:rsidR="00A219A7">
        <w:rPr>
          <w:rFonts w:hint="eastAsia"/>
        </w:rPr>
        <w:t>探討</w:t>
      </w:r>
      <w:proofErr w:type="spellStart"/>
      <w:r w:rsidR="000335BF" w:rsidRPr="008C575A">
        <w:rPr>
          <w:rFonts w:hint="eastAsia"/>
        </w:rPr>
        <w:t>Frontier.cool</w:t>
      </w:r>
      <w:proofErr w:type="spellEnd"/>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Pr>
          <w:rFonts w:hint="eastAsia"/>
        </w:rPr>
        <w:t>企業如何藉由雙元性組織能力</w:t>
      </w:r>
      <w:r w:rsidR="00C24609">
        <w:rPr>
          <w:rFonts w:hint="eastAsia"/>
        </w:rPr>
        <w:t>巧妙</w:t>
      </w:r>
      <w:r w:rsidR="008D4DDB">
        <w:rPr>
          <w:rFonts w:hint="eastAsia"/>
        </w:rPr>
        <w:t>整合組織內</w:t>
      </w:r>
      <w:r w:rsidR="000E5667">
        <w:rPr>
          <w:rFonts w:hint="eastAsia"/>
        </w:rPr>
        <w:t>外</w:t>
      </w:r>
      <w:r w:rsidR="008D4DDB">
        <w:rPr>
          <w:rFonts w:hint="eastAsia"/>
        </w:rPr>
        <w:t>部知識、技術、關係等資源，</w:t>
      </w:r>
      <w:r w:rsidR="00AB136E">
        <w:rPr>
          <w:rFonts w:hint="eastAsia"/>
        </w:rPr>
        <w:t>並</w:t>
      </w:r>
      <w:r w:rsidR="008D4DDB">
        <w:rPr>
          <w:rFonts w:hint="eastAsia"/>
        </w:rPr>
        <w:t>將科技</w:t>
      </w:r>
      <w:proofErr w:type="gramStart"/>
      <w:r w:rsidR="008D4DDB">
        <w:rPr>
          <w:rFonts w:hint="eastAsia"/>
        </w:rPr>
        <w:t>可供性中</w:t>
      </w:r>
      <w:proofErr w:type="gramEnd"/>
      <w:r w:rsidR="008D4DDB">
        <w:rPr>
          <w:rFonts w:hint="eastAsia"/>
        </w:rPr>
        <w:t>所蘊含</w:t>
      </w:r>
      <w:r w:rsidR="004368AD">
        <w:rPr>
          <w:rFonts w:hint="eastAsia"/>
        </w:rPr>
        <w:t>潛在</w:t>
      </w:r>
      <w:r w:rsidR="008D4DDB">
        <w:rPr>
          <w:rFonts w:hint="eastAsia"/>
        </w:rPr>
        <w:t>機會</w:t>
      </w:r>
      <w:r w:rsidR="00B04DAA">
        <w:rPr>
          <w:rFonts w:hint="eastAsia"/>
        </w:rPr>
        <w:t>融入</w:t>
      </w:r>
      <w:r w:rsidR="00EE1BF1">
        <w:rPr>
          <w:rFonts w:hint="eastAsia"/>
        </w:rPr>
        <w:t>數位創新策略</w:t>
      </w:r>
      <w:r w:rsidR="00B04DAA">
        <w:rPr>
          <w:rFonts w:hint="eastAsia"/>
        </w:rPr>
        <w:t>與</w:t>
      </w:r>
      <w:r w:rsidR="002579B7">
        <w:rPr>
          <w:rFonts w:hint="eastAsia"/>
        </w:rPr>
        <w:t>具體實踐</w:t>
      </w:r>
      <w:r w:rsidR="00513C64">
        <w:rPr>
          <w:rFonts w:hint="eastAsia"/>
        </w:rPr>
        <w:t>之中</w:t>
      </w:r>
      <w:r w:rsidR="00EE1BF1">
        <w:rPr>
          <w:rFonts w:hint="eastAsia"/>
        </w:rPr>
        <w:t>，</w:t>
      </w:r>
      <w:r w:rsidR="00194007">
        <w:rPr>
          <w:rFonts w:hint="eastAsia"/>
        </w:rPr>
        <w:t>協助企業</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E428DE">
        <w:rPr>
          <w:rFonts w:hint="eastAsia"/>
          <w:color w:val="EE0000"/>
        </w:rPr>
        <w:t>台灣通用紡織科技股份有限公司</w:t>
      </w:r>
      <w:r w:rsidR="00766B36" w:rsidRPr="00E428DE">
        <w:rPr>
          <w:rFonts w:hint="eastAsia"/>
          <w:color w:val="EE0000"/>
        </w:rPr>
        <w:t>執行長</w:t>
      </w:r>
      <w:r w:rsidR="00F80E8D" w:rsidRPr="001C3094">
        <w:rPr>
          <w:color w:val="EE0000"/>
          <w:u w:val="single"/>
        </w:rPr>
        <w:t>李菁</w:t>
      </w:r>
      <w:r w:rsidR="009A3E1E" w:rsidRPr="00E428DE">
        <w:rPr>
          <w:rFonts w:hint="eastAsia"/>
          <w:color w:val="EE0000"/>
        </w:rPr>
        <w:t>女士</w:t>
      </w:r>
      <w:r w:rsidR="009A3E1E">
        <w:rPr>
          <w:rFonts w:hint="eastAsia"/>
        </w:rPr>
        <w:t>。</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w:t>
      </w:r>
      <w:proofErr w:type="gramStart"/>
      <w:r w:rsidR="002E6460">
        <w:rPr>
          <w:rFonts w:hint="eastAsia"/>
        </w:rPr>
        <w:t>成逐字稿</w:t>
      </w:r>
      <w:r w:rsidR="00BA4C43">
        <w:rPr>
          <w:rFonts w:hint="eastAsia"/>
        </w:rPr>
        <w:t>並</w:t>
      </w:r>
      <w:proofErr w:type="gramEnd"/>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5" w:name="_Toc200124908"/>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5"/>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6" w:name="_Toc200137205"/>
      <w:r>
        <w:rPr>
          <w:rFonts w:hint="eastAsia"/>
        </w:rPr>
        <w:lastRenderedPageBreak/>
        <w:t xml:space="preserve">3.5 </w:t>
      </w:r>
      <w:r>
        <w:rPr>
          <w:rFonts w:hint="eastAsia"/>
        </w:rPr>
        <w:t>資料蒐集與分析</w:t>
      </w:r>
      <w:bookmarkEnd w:id="106"/>
    </w:p>
    <w:p w14:paraId="2C09DA3F" w14:textId="4E1EE0AF" w:rsidR="003E54E9" w:rsidRDefault="003E54E9" w:rsidP="00012CD5">
      <w:pPr>
        <w:pStyle w:val="3"/>
      </w:pPr>
      <w:bookmarkStart w:id="107" w:name="_Toc200137206"/>
      <w:r>
        <w:rPr>
          <w:rFonts w:hint="eastAsia"/>
        </w:rPr>
        <w:t>3.</w:t>
      </w:r>
      <w:r w:rsidR="006D69F1">
        <w:rPr>
          <w:rFonts w:hint="eastAsia"/>
        </w:rPr>
        <w:t>5.1</w:t>
      </w:r>
      <w:r w:rsidR="00CC613A">
        <w:rPr>
          <w:rFonts w:hint="eastAsia"/>
        </w:rPr>
        <w:t xml:space="preserve"> </w:t>
      </w:r>
      <w:r w:rsidR="00CC613A">
        <w:rPr>
          <w:rFonts w:hint="eastAsia"/>
        </w:rPr>
        <w:t>資料蒐集</w:t>
      </w:r>
      <w:bookmarkEnd w:id="107"/>
    </w:p>
    <w:p w14:paraId="1108B99F" w14:textId="738D9046" w:rsidR="00AE337C" w:rsidRDefault="00ED11ED" w:rsidP="009C47AF">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view</w:t>
      </w:r>
      <w:r w:rsidR="00C44593">
        <w:rPr>
          <w:rFonts w:hint="eastAsia"/>
        </w:rPr>
        <w:t>）</w:t>
      </w:r>
      <w:r w:rsidRPr="00ED11ED">
        <w:t>、直接觀察</w:t>
      </w:r>
      <w:r w:rsidR="00C44593">
        <w:rPr>
          <w:rFonts w:hint="eastAsia"/>
        </w:rPr>
        <w:t>（</w:t>
      </w:r>
      <w:r w:rsidR="00FA29F4">
        <w:rPr>
          <w:rFonts w:hint="eastAsia"/>
        </w:rPr>
        <w:t>Direct Observations</w:t>
      </w:r>
      <w:r w:rsidR="00C44593">
        <w:rPr>
          <w:rFonts w:hint="eastAsia"/>
        </w:rPr>
        <w:t>）</w:t>
      </w:r>
      <w:r w:rsidRPr="00ED11ED">
        <w:t>、參與觀察</w:t>
      </w:r>
      <w:r w:rsidR="00C44593">
        <w:rPr>
          <w:rFonts w:hint="eastAsia"/>
        </w:rPr>
        <w:t>（</w:t>
      </w:r>
      <w:r w:rsidR="00627C9C">
        <w:rPr>
          <w:rFonts w:hint="eastAsia"/>
        </w:rPr>
        <w:t xml:space="preserve">Participant </w:t>
      </w:r>
      <w:r w:rsidR="00FC5E9A">
        <w:rPr>
          <w:rFonts w:hint="eastAsia"/>
        </w:rPr>
        <w:t>Observations</w:t>
      </w:r>
      <w:r w:rsidR="00C44593">
        <w:rPr>
          <w:rFonts w:hint="eastAsia"/>
        </w:rPr>
        <w:t>）</w:t>
      </w:r>
      <w:r w:rsidRPr="00ED11ED">
        <w:t>與實</w:t>
      </w:r>
      <w:r w:rsidR="00C44593">
        <w:rPr>
          <w:rFonts w:hint="eastAsia"/>
        </w:rPr>
        <w:t>體人造物（</w:t>
      </w:r>
      <w:r w:rsidR="00065BA4">
        <w:rPr>
          <w:rFonts w:hint="eastAsia"/>
        </w:rPr>
        <w:t>Physical Artifacts</w:t>
      </w:r>
      <w:r w:rsidR="00C44593">
        <w:rPr>
          <w:rFonts w:hint="eastAsia"/>
        </w:rPr>
        <w:t>）</w:t>
      </w:r>
      <w:r w:rsidR="006A434D">
        <w:fldChar w:fldCharType="begin"/>
      </w:r>
      <w:r w:rsidR="006A434D">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fldChar w:fldCharType="separate"/>
      </w:r>
      <w:r w:rsidR="006A434D">
        <w:rPr>
          <w:noProof/>
        </w:rPr>
        <w:t>(Yin, 2009)</w:t>
      </w:r>
      <w:r w:rsidR="006A434D">
        <w:fldChar w:fldCharType="end"/>
      </w:r>
      <w:r w:rsidRPr="00ED11ED">
        <w:t>。</w:t>
      </w:r>
      <w:r w:rsidR="00F85A34">
        <w:rPr>
          <w:rFonts w:hint="eastAsia"/>
        </w:rPr>
        <w:t>其中，</w:t>
      </w:r>
      <w:r w:rsidR="00391439" w:rsidRPr="00202E6C">
        <w:rPr>
          <w:rFonts w:hint="eastAsia"/>
          <w:color w:val="EE0000"/>
        </w:rPr>
        <w:t>訪談</w:t>
      </w:r>
      <w:r w:rsidR="00601DA5" w:rsidRPr="00202E6C">
        <w:rPr>
          <w:rFonts w:hint="eastAsia"/>
          <w:color w:val="EE0000"/>
        </w:rPr>
        <w:t>是</w:t>
      </w:r>
      <w:r w:rsidR="00EC1F3A" w:rsidRPr="00202E6C">
        <w:rPr>
          <w:rFonts w:hint="eastAsia"/>
          <w:color w:val="EE0000"/>
        </w:rPr>
        <w:t>透過</w:t>
      </w:r>
      <w:r w:rsidR="00391439" w:rsidRPr="00202E6C">
        <w:rPr>
          <w:rFonts w:hint="eastAsia"/>
          <w:color w:val="EE0000"/>
        </w:rPr>
        <w:t>直接關注個案的方式，</w:t>
      </w:r>
      <w:r w:rsidR="00BD0A13" w:rsidRPr="00202E6C">
        <w:rPr>
          <w:rFonts w:hint="eastAsia"/>
          <w:color w:val="EE0000"/>
        </w:rPr>
        <w:t>對研究對象</w:t>
      </w:r>
      <w:r w:rsidR="000B6E2F" w:rsidRPr="00202E6C">
        <w:rPr>
          <w:rFonts w:hint="eastAsia"/>
          <w:color w:val="EE0000"/>
        </w:rPr>
        <w:t>進行</w:t>
      </w:r>
      <w:r w:rsidR="00BD0A13" w:rsidRPr="00202E6C">
        <w:rPr>
          <w:rFonts w:hint="eastAsia"/>
          <w:color w:val="EE0000"/>
        </w:rPr>
        <w:t>全面且敏銳的洞察</w:t>
      </w:r>
      <w:r w:rsidR="00561204" w:rsidRPr="00202E6C">
        <w:rPr>
          <w:rFonts w:hint="eastAsia"/>
          <w:color w:val="EE0000"/>
        </w:rPr>
        <w:t>與資料蒐集</w:t>
      </w:r>
      <w:r w:rsidR="00BD0A13" w:rsidRPr="00202E6C">
        <w:rPr>
          <w:rFonts w:hint="eastAsia"/>
          <w:color w:val="EE0000"/>
        </w:rPr>
        <w:t>，以提供可感知的因果推論及解釋</w:t>
      </w:r>
      <w:r w:rsidR="007A732E">
        <w:fldChar w:fldCharType="begin"/>
      </w:r>
      <w:r w:rsidR="007A732E">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fldChar w:fldCharType="separate"/>
      </w:r>
      <w:r w:rsidR="007A732E">
        <w:rPr>
          <w:noProof/>
        </w:rPr>
        <w:t>(Yin, 2009)</w:t>
      </w:r>
      <w:r w:rsidR="007A732E">
        <w:fldChar w:fldCharType="end"/>
      </w:r>
      <w:r w:rsidR="009D6B64">
        <w:rPr>
          <w:rFonts w:hint="eastAsia"/>
        </w:rPr>
        <w:t>，而</w:t>
      </w:r>
      <w:r w:rsidR="00C865B6" w:rsidRPr="00C865B6">
        <w:t>訪談</w:t>
      </w:r>
      <w:r w:rsidR="00CC1DF8">
        <w:rPr>
          <w:rFonts w:hint="eastAsia"/>
        </w:rPr>
        <w:t>情境</w:t>
      </w:r>
      <w:r w:rsidR="00C865B6" w:rsidRPr="00C865B6">
        <w:t>設計與執行、</w:t>
      </w:r>
      <w:r w:rsidR="00FE3648">
        <w:rPr>
          <w:rFonts w:hint="eastAsia"/>
        </w:rPr>
        <w:t>研究</w:t>
      </w:r>
      <w:r w:rsidR="00C865B6" w:rsidRPr="00C865B6">
        <w:t>人員</w:t>
      </w:r>
      <w:r w:rsidR="0056067C">
        <w:rPr>
          <w:rFonts w:hint="eastAsia"/>
        </w:rPr>
        <w:t>之</w:t>
      </w:r>
      <w:r w:rsidR="00C865B6" w:rsidRPr="00C865B6">
        <w:t>挑選與訓練</w:t>
      </w:r>
      <w:r w:rsidR="00406433">
        <w:rPr>
          <w:rFonts w:hint="eastAsia"/>
        </w:rPr>
        <w:t>、</w:t>
      </w:r>
      <w:r w:rsidR="00C865B6" w:rsidRPr="00C865B6">
        <w:t>測量工具</w:t>
      </w:r>
      <w:r w:rsidR="00C457B1">
        <w:rPr>
          <w:rFonts w:hint="eastAsia"/>
        </w:rPr>
        <w:t>是否</w:t>
      </w:r>
      <w:r w:rsidR="00C865B6" w:rsidRPr="00C865B6">
        <w:t>妥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proofErr w:type="gramStart"/>
      <w:r w:rsidRPr="00EE693C">
        <w:rPr>
          <w:rFonts w:hint="eastAsia"/>
        </w:rPr>
        <w:t>又</w:t>
      </w:r>
      <w:r w:rsidR="00E817CA">
        <w:rPr>
          <w:rFonts w:hint="eastAsia"/>
        </w:rPr>
        <w:t>稱半</w:t>
      </w:r>
      <w:r w:rsidRPr="00EE693C">
        <w:rPr>
          <w:rFonts w:hint="eastAsia"/>
        </w:rPr>
        <w:t>標準</w:t>
      </w:r>
      <w:r w:rsidR="00E817CA">
        <w:rPr>
          <w:rFonts w:hint="eastAsia"/>
        </w:rPr>
        <w:t>化</w:t>
      </w:r>
      <w:proofErr w:type="gramEnd"/>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pPr>
    </w:p>
    <w:p w14:paraId="6D0F5DD1" w14:textId="5574FD65" w:rsidR="00CA6FDC" w:rsidRDefault="00CA6FDC" w:rsidP="00CA6FDC">
      <w:pPr>
        <w:pStyle w:val="151"/>
        <w:numPr>
          <w:ilvl w:val="0"/>
          <w:numId w:val="15"/>
        </w:numPr>
        <w:rPr>
          <w:b/>
          <w:bCs/>
        </w:rPr>
      </w:pPr>
      <w:r w:rsidRPr="00177E35">
        <w:rPr>
          <w:rFonts w:hint="eastAsia"/>
          <w:b/>
          <w:bCs/>
        </w:rPr>
        <w:lastRenderedPageBreak/>
        <w:t>非結構式訪談（</w:t>
      </w:r>
      <w:r w:rsidR="00935EDE" w:rsidRPr="00177E35">
        <w:rPr>
          <w:rFonts w:hint="eastAsia"/>
          <w:b/>
          <w:bCs/>
        </w:rPr>
        <w:t>Unstructured Interview</w:t>
      </w:r>
      <w:r w:rsidRPr="00177E35">
        <w:rPr>
          <w:rFonts w:hint="eastAsia"/>
          <w:b/>
          <w:bCs/>
        </w:rPr>
        <w:t>）</w:t>
      </w:r>
    </w:p>
    <w:p w14:paraId="67EB5FEE" w14:textId="184F3A95" w:rsidR="000E2345" w:rsidRPr="00725091"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w:t>
      </w:r>
      <w:proofErr w:type="gramStart"/>
      <w:r w:rsidR="00362984" w:rsidRPr="00362984">
        <w:t>不</w:t>
      </w:r>
      <w:proofErr w:type="gramEnd"/>
      <w:r w:rsidR="00362984" w:rsidRPr="00362984">
        <w:t>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1563BE9F" w:rsidR="006D0036" w:rsidRDefault="002759AB" w:rsidP="00FE1A68">
      <w:pPr>
        <w:pStyle w:val="15"/>
        <w:ind w:firstLine="480"/>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8" w:name="_Toc20012491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8"/>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jc w:val="both"/>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jc w:val="both"/>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jc w:val="both"/>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jc w:val="both"/>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jc w:val="both"/>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E53D74">
      <w:pPr>
        <w:pStyle w:val="151"/>
        <w:jc w:val="center"/>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09" w:name="_Toc200137207"/>
      <w:r>
        <w:rPr>
          <w:rFonts w:hint="eastAsia"/>
        </w:rPr>
        <w:lastRenderedPageBreak/>
        <w:t xml:space="preserve">3.5.2 </w:t>
      </w:r>
      <w:r>
        <w:rPr>
          <w:rFonts w:hint="eastAsia"/>
        </w:rPr>
        <w:t>資料分析</w:t>
      </w:r>
      <w:bookmarkEnd w:id="109"/>
    </w:p>
    <w:p w14:paraId="1AECB2EC" w14:textId="1795E32A" w:rsidR="00DF4D4E" w:rsidRDefault="007F5F76" w:rsidP="009D4FEA">
      <w:pPr>
        <w:pStyle w:val="15"/>
        <w:ind w:firstLine="480"/>
      </w:pPr>
      <w:r>
        <w:rPr>
          <w:rFonts w:hint="eastAsia"/>
        </w:rPr>
        <w:t>本研究之資料分析</w:t>
      </w:r>
      <w:r w:rsidR="001F0E62">
        <w:rPr>
          <w:rFonts w:hint="eastAsia"/>
        </w:rPr>
        <w:t>方法，將</w:t>
      </w:r>
      <w:r>
        <w:rPr>
          <w:rFonts w:hint="eastAsia"/>
        </w:rPr>
        <w:t>依循</w:t>
      </w:r>
      <w:r w:rsidR="00146948" w:rsidRPr="00146948">
        <w:t>Glaser &amp; Strauss</w:t>
      </w:r>
      <w:r w:rsidR="00146948" w:rsidRPr="00146948">
        <w:t>（</w:t>
      </w:r>
      <w:r w:rsidR="00146948" w:rsidRPr="00146948">
        <w:t>1976</w:t>
      </w:r>
      <w:r w:rsidR="00146948" w:rsidRPr="00146948">
        <w:t>）</w:t>
      </w:r>
      <w:r w:rsidR="00CB7827">
        <w:rPr>
          <w:rFonts w:hint="eastAsia"/>
        </w:rPr>
        <w:t>所提出之</w:t>
      </w:r>
      <w:proofErr w:type="gramStart"/>
      <w:r w:rsidR="00CB7827" w:rsidRPr="00CB7827">
        <w:t>之</w:t>
      </w:r>
      <w:proofErr w:type="gramEnd"/>
      <w:r w:rsidR="00CB7827" w:rsidRPr="00CB7827">
        <w:t>紮根理論（</w:t>
      </w:r>
      <w:r w:rsidR="00CB7827" w:rsidRPr="00CB7827">
        <w:t>Grounded Theory</w:t>
      </w:r>
      <w:r w:rsidR="00CB7827" w:rsidRPr="00CB7827">
        <w:t>）進行</w:t>
      </w:r>
      <w:r w:rsidR="00EA3AB2">
        <w:rPr>
          <w:rFonts w:hint="eastAsia"/>
        </w:rPr>
        <w:t>。</w:t>
      </w:r>
      <w:r w:rsidR="0058695C" w:rsidRPr="00146948">
        <w:t>Glaser &amp; Strauss</w:t>
      </w:r>
      <w:r w:rsidR="0058695C">
        <w:rPr>
          <w:rFonts w:hint="eastAsia"/>
        </w:rPr>
        <w:t>認為</w:t>
      </w:r>
      <w:r w:rsidR="009C521E" w:rsidRPr="009C521E">
        <w:t>判斷一個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不會被另一種理論取代</w:t>
      </w:r>
      <w:r w:rsidR="006A468E">
        <w:rPr>
          <w:rFonts w:hint="eastAsia"/>
        </w:rPr>
        <w:t>，</w:t>
      </w:r>
      <w:r w:rsidR="00A03899" w:rsidRPr="00A03899">
        <w:t>為這類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proofErr w:type="gramStart"/>
      <w:r w:rsidR="00AB45E2" w:rsidRPr="00AB45E2">
        <w:t>此外，</w:t>
      </w:r>
      <w:proofErr w:type="gramEnd"/>
      <w:r w:rsidR="00AB45E2" w:rsidRPr="00AB45E2">
        <w:t>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w:t>
      </w:r>
      <w:proofErr w:type="gramStart"/>
      <w:r w:rsidR="00BC0C2F" w:rsidRPr="00BC0C2F">
        <w:t>三</w:t>
      </w:r>
      <w:proofErr w:type="gramEnd"/>
      <w:r w:rsidR="00BC0C2F" w:rsidRPr="00BC0C2F">
        <w:t>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proofErr w:type="gramStart"/>
      <w:r w:rsidR="00D62CC9">
        <w:rPr>
          <w:rFonts w:hint="eastAsia"/>
        </w:rPr>
        <w:t>重塑</w:t>
      </w:r>
      <w:r w:rsidR="00991A58" w:rsidRPr="00991A58">
        <w:t>對現象</w:t>
      </w:r>
      <w:proofErr w:type="gramEnd"/>
      <w:r w:rsidR="00991A58" w:rsidRPr="00991A58">
        <w:t>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w:t>
      </w:r>
      <w:r w:rsidRPr="00450554">
        <w:lastRenderedPageBreak/>
        <w:t>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E1EE98D" w14:textId="2093A457" w:rsidR="00DF4D4E" w:rsidRPr="00050E50"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r w:rsidR="00430A0C">
        <w:rPr>
          <w:rFonts w:hint="eastAsia"/>
        </w:rPr>
        <w:t>透過紮根理論中</w:t>
      </w:r>
      <w:proofErr w:type="gramStart"/>
      <w:r w:rsidR="00430A0C">
        <w:rPr>
          <w:rFonts w:hint="eastAsia"/>
        </w:rPr>
        <w:t>系統化式</w:t>
      </w:r>
      <w:r w:rsidR="00214725">
        <w:rPr>
          <w:rFonts w:hint="eastAsia"/>
        </w:rPr>
        <w:t>的</w:t>
      </w:r>
      <w:r w:rsidR="00430A0C">
        <w:rPr>
          <w:rFonts w:hint="eastAsia"/>
        </w:rPr>
        <w:t>編碼</w:t>
      </w:r>
      <w:proofErr w:type="gramEnd"/>
      <w:r w:rsidR="00430A0C">
        <w:rPr>
          <w:rFonts w:hint="eastAsia"/>
        </w:rPr>
        <w:t>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的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數位創新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回應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0" w:name="_Toc20012491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0"/>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w:t>
            </w:r>
            <w:proofErr w:type="gramStart"/>
            <w:r w:rsidRPr="003E6657">
              <w:t>與逐字稿</w:t>
            </w:r>
            <w:proofErr w:type="gramEnd"/>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w:t>
            </w:r>
            <w:proofErr w:type="gramStart"/>
            <w:r w:rsidR="00D54FCF">
              <w:rPr>
                <w:rFonts w:hint="eastAsia"/>
              </w:rPr>
              <w:t>釐</w:t>
            </w:r>
            <w:proofErr w:type="gramEnd"/>
            <w:r w:rsidR="00D54FCF">
              <w:rPr>
                <w:rFonts w:hint="eastAsia"/>
              </w:rPr>
              <w:t>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1" w:name="_Toc200137208"/>
      <w:r>
        <w:lastRenderedPageBreak/>
        <w:t>第</w:t>
      </w:r>
      <w:r>
        <w:rPr>
          <w:rFonts w:hint="eastAsia"/>
        </w:rPr>
        <w:t>四章、個</w:t>
      </w:r>
      <w:bookmarkEnd w:id="111"/>
      <w:r w:rsidR="003635CF">
        <w:rPr>
          <w:rFonts w:hint="eastAsia"/>
        </w:rPr>
        <w:t>案描述</w:t>
      </w:r>
    </w:p>
    <w:p w14:paraId="357F670A" w14:textId="7E2DA1BF" w:rsidR="00F46B86" w:rsidRPr="00F46B86" w:rsidRDefault="006A4F02" w:rsidP="006A4F02">
      <w:pPr>
        <w:pStyle w:val="15"/>
        <w:ind w:firstLine="480"/>
      </w:pPr>
      <w:r>
        <w:rPr>
          <w:rFonts w:hint="eastAsia"/>
        </w:rPr>
        <w:t>本章節分為</w:t>
      </w:r>
      <w:r w:rsidR="006F2853">
        <w:rPr>
          <w:rFonts w:hint="eastAsia"/>
        </w:rPr>
        <w:t>三</w:t>
      </w:r>
      <w:r>
        <w:rPr>
          <w:rFonts w:hint="eastAsia"/>
        </w:rPr>
        <w:t>個部分，第一節</w:t>
      </w:r>
      <w:r w:rsidR="001B1CE1" w:rsidRPr="001B1CE1">
        <w:t>概述全球紡織產業在永續轉型上的壓力與行動方針</w:t>
      </w:r>
      <w:r w:rsidR="000B3316">
        <w:rPr>
          <w:rFonts w:hint="eastAsia"/>
        </w:rPr>
        <w:t>。第二節</w:t>
      </w:r>
      <w:r w:rsidR="001B1CE1" w:rsidRPr="001B1CE1">
        <w:t>說明台灣紡織產業當前的發展困境與轉型挑戰。</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proofErr w:type="gramStart"/>
      <w:r w:rsidR="000E19B2" w:rsidRPr="00F91385">
        <w:rPr>
          <w:rFonts w:hint="eastAsia"/>
        </w:rPr>
        <w:t>（</w:t>
      </w:r>
      <w:proofErr w:type="spellStart"/>
      <w:proofErr w:type="gramEnd"/>
      <w:r w:rsidR="000E19B2" w:rsidRPr="00F91385">
        <w:t>Frontier.cool</w:t>
      </w:r>
      <w:proofErr w:type="spellEnd"/>
      <w:proofErr w:type="gramStart"/>
      <w:r w:rsidR="000E19B2" w:rsidRPr="00F91385">
        <w:rPr>
          <w:rFonts w:hint="eastAsia"/>
        </w:rPr>
        <w:t>）</w:t>
      </w:r>
      <w:proofErr w:type="gramEnd"/>
      <w:r w:rsidR="00DB7693">
        <w:rPr>
          <w:rFonts w:hint="eastAsia"/>
        </w:rPr>
        <w:t>進行個案</w:t>
      </w:r>
      <w:r w:rsidR="00275FDA">
        <w:rPr>
          <w:rFonts w:hint="eastAsia"/>
        </w:rPr>
        <w:t>公司</w:t>
      </w:r>
      <w:r w:rsidR="00DB7693">
        <w:rPr>
          <w:rFonts w:hint="eastAsia"/>
        </w:rPr>
        <w:t>介紹</w:t>
      </w:r>
      <w:r w:rsidR="00F955F3">
        <w:rPr>
          <w:rFonts w:hint="eastAsia"/>
        </w:rPr>
        <w:t>。</w:t>
      </w:r>
    </w:p>
    <w:p w14:paraId="1816BC4B" w14:textId="00076859" w:rsidR="00953384" w:rsidRDefault="00953384" w:rsidP="00953384">
      <w:pPr>
        <w:pStyle w:val="2"/>
      </w:pPr>
      <w:bookmarkStart w:id="112" w:name="_Toc200137209"/>
      <w:r>
        <w:rPr>
          <w:rFonts w:hint="eastAsia"/>
        </w:rPr>
        <w:t>4.1</w:t>
      </w:r>
      <w:bookmarkEnd w:id="112"/>
      <w:r w:rsidR="00136E90">
        <w:rPr>
          <w:rFonts w:hint="eastAsia"/>
        </w:rPr>
        <w:t>全球</w:t>
      </w:r>
      <w:r w:rsidR="00B54A4B" w:rsidRPr="00B54A4B">
        <w:t>紡織產業轉型現況與挑戰</w:t>
      </w:r>
    </w:p>
    <w:p w14:paraId="567F2140" w14:textId="60E636FC" w:rsidR="00C9284D" w:rsidRDefault="00B439CA" w:rsidP="00876990">
      <w:pPr>
        <w:pStyle w:val="15"/>
        <w:ind w:firstLine="480"/>
      </w:pPr>
      <w:r>
        <w:rPr>
          <w:rFonts w:hint="eastAsia"/>
          <w:noProof/>
        </w:rPr>
        <w:drawing>
          <wp:anchor distT="0" distB="0" distL="114300" distR="114300" simplePos="0" relativeHeight="251663360" behindDoc="0" locked="0" layoutInCell="1" allowOverlap="1" wp14:anchorId="10EACBB8" wp14:editId="7AD85588">
            <wp:simplePos x="0" y="0"/>
            <wp:positionH relativeFrom="margin">
              <wp:align>center</wp:align>
            </wp:positionH>
            <wp:positionV relativeFrom="paragraph">
              <wp:posOffset>3788702</wp:posOffset>
            </wp:positionV>
            <wp:extent cx="3171190" cy="1614170"/>
            <wp:effectExtent l="0" t="0" r="0" b="0"/>
            <wp:wrapTopAndBottom/>
            <wp:docPr id="420469899"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14:sizeRelH relativeFrom="margin">
              <wp14:pctWidth>0</wp14:pctWidth>
            </wp14:sizeRelH>
            <wp14:sizeRelV relativeFrom="margin">
              <wp14:pctHeight>0</wp14:pctHeight>
            </wp14:sizeRelV>
          </wp:anchor>
        </w:drawing>
      </w:r>
      <w:r w:rsidR="0017414C" w:rsidRPr="0017414C">
        <w:t>紡織產業</w:t>
      </w:r>
      <w:r w:rsidR="00F265FC">
        <w:rPr>
          <w:rFonts w:hint="eastAsia"/>
        </w:rPr>
        <w:t>串連起</w:t>
      </w:r>
      <w:r w:rsidR="001056C5">
        <w:rPr>
          <w:rFonts w:hint="eastAsia"/>
        </w:rPr>
        <w:t>起</w:t>
      </w:r>
      <w:r w:rsidR="00D74467">
        <w:rPr>
          <w:rFonts w:hint="eastAsia"/>
        </w:rPr>
        <w:t>全球</w:t>
      </w:r>
      <w:r w:rsidR="00E42305">
        <w:rPr>
          <w:rFonts w:hint="eastAsia"/>
        </w:rPr>
        <w:t>織品</w:t>
      </w:r>
      <w:r w:rsidR="0017414C" w:rsidRPr="0017414C">
        <w:t>生產者、</w:t>
      </w:r>
      <w:r w:rsidR="00E42305">
        <w:rPr>
          <w:rFonts w:hint="eastAsia"/>
        </w:rPr>
        <w:t>時尚</w:t>
      </w:r>
      <w:r w:rsidR="0017414C" w:rsidRPr="0017414C">
        <w:t>品牌、</w:t>
      </w:r>
      <w:r w:rsidR="00E42305">
        <w:rPr>
          <w:rFonts w:hint="eastAsia"/>
        </w:rPr>
        <w:t>成衣</w:t>
      </w:r>
      <w:r w:rsidR="0017414C" w:rsidRPr="0017414C">
        <w:t>零售商與</w:t>
      </w:r>
      <w:r w:rsidR="00E42305">
        <w:rPr>
          <w:rFonts w:hint="eastAsia"/>
        </w:rPr>
        <w:t>終端</w:t>
      </w:r>
      <w:r w:rsidR="0017414C" w:rsidRPr="0017414C">
        <w:t>消費者，</w:t>
      </w:r>
      <w:r w:rsidR="009C2E82">
        <w:rPr>
          <w:rFonts w:hint="eastAsia"/>
        </w:rPr>
        <w:t>為具</w:t>
      </w:r>
      <w:r w:rsidR="0017414C" w:rsidRPr="0017414C">
        <w:t>龐大的經濟與社會價值</w:t>
      </w:r>
      <w:r w:rsidR="00EC1CCB">
        <w:rPr>
          <w:rFonts w:hint="eastAsia"/>
        </w:rPr>
        <w:t>之重要</w:t>
      </w:r>
      <w:r w:rsidR="002D694C">
        <w:rPr>
          <w:rFonts w:hint="eastAsia"/>
        </w:rPr>
        <w:t>產業</w:t>
      </w:r>
      <w:r w:rsidR="0017414C" w:rsidRPr="0017414C">
        <w:t>。此一線性導向的快速擴張</w:t>
      </w:r>
      <w:r w:rsidR="00404320">
        <w:rPr>
          <w:rFonts w:hint="eastAsia"/>
        </w:rPr>
        <w:t>的產業文化</w:t>
      </w:r>
      <w:r w:rsidR="0017414C" w:rsidRPr="0017414C">
        <w:t>亦導致</w:t>
      </w:r>
      <w:r w:rsidR="0017414C" w:rsidRPr="001C06E7">
        <w:rPr>
          <w:color w:val="EE0000"/>
        </w:rPr>
        <w:t>資源</w:t>
      </w:r>
      <w:r w:rsidR="00815C3D" w:rsidRPr="001C06E7">
        <w:rPr>
          <w:rFonts w:hint="eastAsia"/>
          <w:color w:val="EE0000"/>
        </w:rPr>
        <w:t>過度</w:t>
      </w:r>
      <w:r w:rsidR="0017414C" w:rsidRPr="001C06E7">
        <w:rPr>
          <w:color w:val="EE0000"/>
        </w:rPr>
        <w:t>消耗</w:t>
      </w:r>
      <w:r w:rsidR="00C408E6" w:rsidRPr="001C06E7">
        <w:rPr>
          <w:rFonts w:hint="eastAsia"/>
          <w:color w:val="EE0000"/>
        </w:rPr>
        <w:t>與環境汙染</w:t>
      </w:r>
      <w:r w:rsidR="00C408E6">
        <w:rPr>
          <w:rFonts w:hint="eastAsia"/>
        </w:rPr>
        <w:t>的問題</w:t>
      </w:r>
      <w:r w:rsidR="00A47ECF">
        <w:rPr>
          <w:rFonts w:hint="eastAsia"/>
        </w:rPr>
        <w:t>，使得</w:t>
      </w:r>
      <w:r w:rsidR="00EA0863">
        <w:rPr>
          <w:rFonts w:hint="eastAsia"/>
        </w:rPr>
        <w:t>紡織</w:t>
      </w:r>
      <w:r w:rsidR="00A47ECF">
        <w:rPr>
          <w:rFonts w:hint="eastAsia"/>
        </w:rPr>
        <w:t>業在</w:t>
      </w:r>
      <w:r w:rsidR="001D2FC0" w:rsidRPr="0017414C">
        <w:t>永續與循環經濟的浪潮下，面臨</w:t>
      </w:r>
      <w:r w:rsidR="00673E4A">
        <w:rPr>
          <w:rFonts w:hint="eastAsia"/>
        </w:rPr>
        <w:t>著</w:t>
      </w:r>
      <w:r w:rsidR="001D2FC0" w:rsidRPr="0017414C">
        <w:t>前所未有</w:t>
      </w:r>
      <w:r w:rsidR="007E191B">
        <w:rPr>
          <w:rFonts w:hint="eastAsia"/>
        </w:rPr>
        <w:t>之</w:t>
      </w:r>
      <w:r w:rsidR="001D2FC0" w:rsidRPr="0017414C">
        <w:t>轉型壓力</w:t>
      </w:r>
      <w:r>
        <w:rPr>
          <w:rFonts w:hint="eastAsia"/>
        </w:rPr>
        <w:t>。</w:t>
      </w:r>
      <w:r w:rsidR="008077A5" w:rsidRPr="00C57262">
        <w:t>根據聯合國環境規劃署（</w:t>
      </w:r>
      <w:r w:rsidR="00A84B16" w:rsidRPr="00A84B16">
        <w:t>United Nations</w:t>
      </w:r>
      <w:r w:rsidR="008A3E02" w:rsidRPr="008A3E02">
        <w:t xml:space="preserve"> Environment </w:t>
      </w:r>
      <w:proofErr w:type="spellStart"/>
      <w:r w:rsidR="008A3E02" w:rsidRPr="008A3E02">
        <w:t>Programme</w:t>
      </w:r>
      <w:proofErr w:type="spellEnd"/>
      <w:r w:rsidR="008A3E02" w:rsidRPr="008A3E02">
        <w:t xml:space="preserve"> </w:t>
      </w:r>
      <w:r w:rsidR="008A3E02">
        <w:rPr>
          <w:rFonts w:hint="eastAsia"/>
        </w:rPr>
        <w:t xml:space="preserve">, </w:t>
      </w:r>
      <w:r w:rsidR="008077A5" w:rsidRPr="00C57262">
        <w:t>UNEP</w:t>
      </w:r>
      <w:r w:rsidR="008077A5" w:rsidRPr="00C57262">
        <w:t>）</w:t>
      </w:r>
      <w:r w:rsidR="008077A5">
        <w:rPr>
          <w:rFonts w:hint="eastAsia"/>
        </w:rPr>
        <w:t>2023</w:t>
      </w:r>
      <w:r w:rsidR="008077A5">
        <w:rPr>
          <w:rFonts w:hint="eastAsia"/>
        </w:rPr>
        <w:t>年</w:t>
      </w:r>
      <w:r w:rsidR="009458E3">
        <w:rPr>
          <w:rFonts w:hint="eastAsia"/>
        </w:rPr>
        <w:t>的</w:t>
      </w:r>
      <w:r w:rsidR="00E47115" w:rsidRPr="00C57262">
        <w:t>「</w:t>
      </w:r>
      <w:commentRangeStart w:id="113"/>
      <w:r w:rsidR="00E47115" w:rsidRPr="00C57262">
        <w:t>永續與循環紡織全球藍圖</w:t>
      </w:r>
      <w:commentRangeEnd w:id="113"/>
      <w:r w:rsidR="00575DCC">
        <w:rPr>
          <w:rStyle w:val="af7"/>
        </w:rPr>
        <w:commentReference w:id="113"/>
      </w:r>
      <w:r w:rsidR="00E47115" w:rsidRPr="00C57262">
        <w:t>」</w:t>
      </w:r>
      <w:r w:rsidR="008077A5">
        <w:rPr>
          <w:rFonts w:hint="eastAsia"/>
        </w:rPr>
        <w:t>，</w:t>
      </w:r>
      <w:r w:rsidR="00C408E6">
        <w:rPr>
          <w:rFonts w:hint="eastAsia"/>
        </w:rPr>
        <w:t>全球</w:t>
      </w:r>
      <w:r w:rsidR="00E74AF7">
        <w:rPr>
          <w:rFonts w:hint="eastAsia"/>
        </w:rPr>
        <w:t>紡織</w:t>
      </w:r>
      <w:commentRangeStart w:id="114"/>
      <w:r w:rsidR="00E74AF7" w:rsidRPr="00C57262">
        <w:t>產業每年耗用超過</w:t>
      </w:r>
      <w:r w:rsidR="00E74AF7" w:rsidRPr="00C57262">
        <w:t>215</w:t>
      </w:r>
      <w:r w:rsidR="00E74AF7" w:rsidRPr="00C57262">
        <w:t>兆公升的水資源</w:t>
      </w:r>
      <w:commentRangeEnd w:id="114"/>
      <w:r w:rsidR="00E74AF7">
        <w:rPr>
          <w:rStyle w:val="af7"/>
        </w:rPr>
        <w:commentReference w:id="114"/>
      </w:r>
      <w:r w:rsidR="000C46D9">
        <w:rPr>
          <w:rFonts w:hint="eastAsia"/>
        </w:rPr>
        <w:t>、</w:t>
      </w:r>
      <w:commentRangeStart w:id="115"/>
      <w:r w:rsidR="00E74AF7" w:rsidRPr="00C57262">
        <w:t>占全球</w:t>
      </w:r>
      <w:r w:rsidR="00F26C6F">
        <w:rPr>
          <w:rFonts w:hint="eastAsia"/>
        </w:rPr>
        <w:t>海洋</w:t>
      </w:r>
      <w:r w:rsidR="00E74AF7" w:rsidRPr="00C57262">
        <w:t>微塑膠汙染比重達</w:t>
      </w:r>
      <w:r w:rsidR="00E74AF7" w:rsidRPr="00C57262">
        <w:t>9%</w:t>
      </w:r>
      <w:commentRangeEnd w:id="115"/>
      <w:r w:rsidR="004C7FAA">
        <w:rPr>
          <w:rStyle w:val="af7"/>
        </w:rPr>
        <w:commentReference w:id="115"/>
      </w:r>
      <w:r w:rsidR="00E74AF7" w:rsidRPr="00C57262">
        <w:t>，造成</w:t>
      </w:r>
      <w:commentRangeStart w:id="116"/>
      <w:r w:rsidR="00E74AF7" w:rsidRPr="00C57262">
        <w:t>約</w:t>
      </w:r>
      <w:r w:rsidR="00E74AF7" w:rsidRPr="00C57262">
        <w:t>2</w:t>
      </w:r>
      <w:r w:rsidR="00E74AF7" w:rsidRPr="00C57262">
        <w:t>～</w:t>
      </w:r>
      <w:r w:rsidR="00E74AF7" w:rsidRPr="00C57262">
        <w:t>8%</w:t>
      </w:r>
      <w:r w:rsidR="00E74AF7" w:rsidRPr="00C57262">
        <w:t>全球溫室氣體排放</w:t>
      </w:r>
      <w:commentRangeEnd w:id="116"/>
      <w:r w:rsidR="00E74AF7">
        <w:rPr>
          <w:rStyle w:val="af7"/>
        </w:rPr>
        <w:commentReference w:id="116"/>
      </w:r>
      <w:r w:rsidR="00E74AF7" w:rsidRPr="00C57262">
        <w:t>，突顯</w:t>
      </w:r>
      <w:r w:rsidR="00B74D45">
        <w:rPr>
          <w:rFonts w:hint="eastAsia"/>
        </w:rPr>
        <w:t>出</w:t>
      </w:r>
      <w:r w:rsidR="00E74AF7" w:rsidRPr="00C57262">
        <w:t>過度生產與過度消費所引發的資源浪費與管理困境</w:t>
      </w:r>
      <w:r w:rsidR="00764B77">
        <w:rPr>
          <w:rFonts w:hint="eastAsia"/>
        </w:rPr>
        <w:t>。</w:t>
      </w:r>
      <w:r w:rsidR="003269C7">
        <w:rPr>
          <w:rFonts w:hint="eastAsia"/>
        </w:rPr>
        <w:t>雖然</w:t>
      </w:r>
      <w:r w:rsidR="00C57262" w:rsidRPr="00C57262">
        <w:t>全球紡織價值鏈在經濟發展與</w:t>
      </w:r>
      <w:r w:rsidR="00AB773F">
        <w:rPr>
          <w:rFonts w:hint="eastAsia"/>
        </w:rPr>
        <w:t>多元</w:t>
      </w:r>
      <w:r w:rsidR="00DF70F5">
        <w:rPr>
          <w:rFonts w:hint="eastAsia"/>
        </w:rPr>
        <w:t>價值</w:t>
      </w:r>
      <w:r w:rsidR="00C57262" w:rsidRPr="00C57262">
        <w:t>創造中扮演</w:t>
      </w:r>
      <w:r w:rsidR="00AF69AC">
        <w:rPr>
          <w:rFonts w:hint="eastAsia"/>
        </w:rPr>
        <w:t>著</w:t>
      </w:r>
      <w:r w:rsidR="00C57262" w:rsidRPr="00C57262">
        <w:t>關鍵角色，</w:t>
      </w:r>
      <w:r w:rsidR="00AA5BAC">
        <w:rPr>
          <w:rFonts w:hint="eastAsia"/>
        </w:rPr>
        <w:t>卻</w:t>
      </w:r>
      <w:r w:rsidR="00C57262" w:rsidRPr="00C57262">
        <w:t>也</w:t>
      </w:r>
      <w:r w:rsidR="00C57262" w:rsidRPr="00FE50E3">
        <w:rPr>
          <w:color w:val="EE0000"/>
        </w:rPr>
        <w:t>對氣候變遷、生物多樣性喪失與</w:t>
      </w:r>
      <w:r w:rsidR="00373375" w:rsidRPr="00FE50E3">
        <w:rPr>
          <w:rFonts w:hint="eastAsia"/>
          <w:color w:val="EE0000"/>
        </w:rPr>
        <w:t>環境</w:t>
      </w:r>
      <w:r w:rsidR="00C57262" w:rsidRPr="00FE50E3">
        <w:rPr>
          <w:color w:val="EE0000"/>
        </w:rPr>
        <w:t>污染</w:t>
      </w:r>
      <w:r w:rsidR="00C57262" w:rsidRPr="00C57262">
        <w:t>等「三重地球危機」構成重大威脅。</w:t>
      </w:r>
      <w:r w:rsidR="00196ACC">
        <w:rPr>
          <w:rFonts w:hint="eastAsia"/>
        </w:rPr>
        <w:t>因此</w:t>
      </w:r>
      <w:r w:rsidR="00403058" w:rsidRPr="00403058">
        <w:t>，</w:t>
      </w:r>
      <w:r w:rsidR="00403058" w:rsidRPr="00403058">
        <w:t>UNEP</w:t>
      </w:r>
      <w:r w:rsidR="00C94784">
        <w:rPr>
          <w:rFonts w:hint="eastAsia"/>
        </w:rPr>
        <w:t>於此藍圖中</w:t>
      </w:r>
      <w:r w:rsidR="00403058" w:rsidRPr="00403058">
        <w:t>提出三項具體優先行動方向，作為全球紡織推動永續轉型的策略核心</w:t>
      </w:r>
      <w:r w:rsidR="002938EC">
        <w:rPr>
          <w:rFonts w:hint="eastAsia"/>
        </w:rPr>
        <w:t>，如圖</w:t>
      </w:r>
      <w:r w:rsidR="002938EC">
        <w:rPr>
          <w:rFonts w:hint="eastAsia"/>
        </w:rPr>
        <w:t>4.1-1</w:t>
      </w:r>
      <w:r w:rsidR="002938EC">
        <w:rPr>
          <w:rFonts w:hint="eastAsia"/>
        </w:rPr>
        <w:t>所示</w:t>
      </w:r>
      <w:r w:rsidR="00403058" w:rsidRPr="00403058">
        <w:t>：</w:t>
      </w:r>
    </w:p>
    <w:p w14:paraId="34115F6A" w14:textId="4BD608B4" w:rsidR="002B7E5A" w:rsidRDefault="005C53E9" w:rsidP="005C53E9">
      <w:pPr>
        <w:pStyle w:val="afff0"/>
      </w:pPr>
      <w:r>
        <w:rPr>
          <w:rFonts w:hint="eastAsia"/>
        </w:rPr>
        <w:t>圖</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1</w:t>
      </w:r>
      <w:r>
        <w:fldChar w:fldCharType="end"/>
      </w:r>
      <w:r w:rsidR="00E65888">
        <w:rPr>
          <w:rFonts w:hint="eastAsia"/>
        </w:rPr>
        <w:t xml:space="preserve"> UNEP</w:t>
      </w:r>
      <w:r w:rsidR="0099190F">
        <w:rPr>
          <w:rFonts w:hint="eastAsia"/>
        </w:rPr>
        <w:t>永續與循環藍圖</w:t>
      </w:r>
      <w:r w:rsidR="00E65888">
        <w:rPr>
          <w:rFonts w:hint="eastAsia"/>
        </w:rPr>
        <w:t>具體行動</w:t>
      </w:r>
    </w:p>
    <w:p w14:paraId="28BD6358" w14:textId="269EE870" w:rsidR="00876990" w:rsidRDefault="00876990" w:rsidP="003816D0">
      <w:pPr>
        <w:pStyle w:val="151"/>
        <w:spacing w:line="276" w:lineRule="auto"/>
        <w:jc w:val="center"/>
      </w:pPr>
      <w:r>
        <w:rPr>
          <w:rFonts w:hint="eastAsia"/>
        </w:rPr>
        <w:t>資料來源：</w:t>
      </w:r>
      <w:r w:rsidRPr="00C57262">
        <w:t>聯合國環境規劃署</w:t>
      </w:r>
      <w:r>
        <w:rPr>
          <w:rFonts w:hint="eastAsia"/>
        </w:rPr>
        <w:t>（</w:t>
      </w:r>
      <w:r>
        <w:rPr>
          <w:rFonts w:hint="eastAsia"/>
        </w:rPr>
        <w:t>2023</w:t>
      </w:r>
      <w:r>
        <w:rPr>
          <w:rFonts w:hint="eastAsia"/>
        </w:rPr>
        <w:t>）</w:t>
      </w:r>
    </w:p>
    <w:p w14:paraId="7335C3EC" w14:textId="282262A1" w:rsidR="00BC55BD" w:rsidRPr="004408BD" w:rsidRDefault="00403058" w:rsidP="003043CC">
      <w:pPr>
        <w:pStyle w:val="151"/>
        <w:numPr>
          <w:ilvl w:val="0"/>
          <w:numId w:val="18"/>
        </w:numPr>
      </w:pPr>
      <w:r w:rsidRPr="004408BD">
        <w:lastRenderedPageBreak/>
        <w:t>改變消費模式（</w:t>
      </w:r>
      <w:r w:rsidRPr="004408BD">
        <w:t>Changing Consumption Patterns</w:t>
      </w:r>
      <w:r w:rsidRPr="004408BD">
        <w:t>）</w:t>
      </w:r>
    </w:p>
    <w:p w14:paraId="1C885821" w14:textId="0A75EDAC" w:rsidR="003A5F3C" w:rsidRDefault="003A5F3C" w:rsidP="00A60BB3">
      <w:pPr>
        <w:pStyle w:val="15"/>
        <w:ind w:firstLine="480"/>
      </w:pPr>
      <w:r w:rsidRPr="003A5F3C">
        <w:t>透過租賃、二手交易、維修服務等</w:t>
      </w:r>
      <w:r w:rsidR="0031386F">
        <w:rPr>
          <w:rFonts w:hint="eastAsia"/>
        </w:rPr>
        <w:t>，推</w:t>
      </w:r>
      <w:r w:rsidR="002E6731">
        <w:rPr>
          <w:rFonts w:hint="eastAsia"/>
        </w:rPr>
        <w:t>廣</w:t>
      </w:r>
      <w:r w:rsidR="0031386F" w:rsidRPr="008D0F58">
        <w:rPr>
          <w:color w:val="C00000"/>
        </w:rPr>
        <w:t>創新商業模式與消費者教育</w:t>
      </w:r>
      <w:r w:rsidR="00E47CCA">
        <w:rPr>
          <w:rFonts w:hint="eastAsia"/>
          <w:color w:val="C00000"/>
        </w:rPr>
        <w:t>，以</w:t>
      </w:r>
      <w:r w:rsidR="0031386F" w:rsidRPr="00553527">
        <w:rPr>
          <w:color w:val="C00000"/>
        </w:rPr>
        <w:t>延長產品使用</w:t>
      </w:r>
      <w:r w:rsidR="00C21B65">
        <w:rPr>
          <w:rFonts w:hint="eastAsia"/>
          <w:color w:val="C00000"/>
        </w:rPr>
        <w:t>壽命</w:t>
      </w:r>
      <w:r w:rsidRPr="003A5F3C">
        <w:t>，</w:t>
      </w:r>
      <w:r w:rsidR="00864AAC">
        <w:rPr>
          <w:rFonts w:hint="eastAsia"/>
        </w:rPr>
        <w:t>並推廣</w:t>
      </w:r>
      <w:r w:rsidR="00864AAC" w:rsidRPr="008D0F58">
        <w:rPr>
          <w:color w:val="C00000"/>
        </w:rPr>
        <w:t>數位產品護照（</w:t>
      </w:r>
      <w:r w:rsidR="00864AAC" w:rsidRPr="008D0F58">
        <w:rPr>
          <w:color w:val="C00000"/>
        </w:rPr>
        <w:t>Digital Product Passport</w:t>
      </w:r>
      <w:r w:rsidR="00864AAC" w:rsidRPr="008D0F58">
        <w:rPr>
          <w:color w:val="C00000"/>
        </w:rPr>
        <w:t>）</w:t>
      </w:r>
      <w:r w:rsidR="00864AAC">
        <w:rPr>
          <w:rFonts w:hint="eastAsia"/>
        </w:rPr>
        <w:t>落地應用</w:t>
      </w:r>
      <w:r w:rsidR="00864AAC" w:rsidRPr="000B3A67">
        <w:rPr>
          <w:rFonts w:hint="eastAsia"/>
        </w:rPr>
        <w:t>，</w:t>
      </w:r>
      <w:r w:rsidR="00864AAC" w:rsidRPr="00902A06">
        <w:rPr>
          <w:rFonts w:hint="eastAsia"/>
          <w:color w:val="C00000"/>
        </w:rPr>
        <w:t>提升</w:t>
      </w:r>
      <w:r w:rsidR="00864AAC" w:rsidRPr="00902A06">
        <w:rPr>
          <w:color w:val="C00000"/>
        </w:rPr>
        <w:t>資訊透明度與</w:t>
      </w:r>
      <w:r w:rsidR="00CC099F" w:rsidRPr="00902A06">
        <w:rPr>
          <w:rFonts w:hint="eastAsia"/>
          <w:color w:val="C00000"/>
        </w:rPr>
        <w:t>創造</w:t>
      </w:r>
      <w:r w:rsidR="00E73D13" w:rsidRPr="00902A06">
        <w:rPr>
          <w:color w:val="C00000"/>
        </w:rPr>
        <w:t>永續</w:t>
      </w:r>
      <w:r w:rsidR="009B221C" w:rsidRPr="00902A06">
        <w:rPr>
          <w:rFonts w:hint="eastAsia"/>
          <w:color w:val="C00000"/>
        </w:rPr>
        <w:t>性</w:t>
      </w:r>
      <w:r w:rsidR="00864AAC" w:rsidRPr="00902A06">
        <w:rPr>
          <w:color w:val="C00000"/>
        </w:rPr>
        <w:t>消費</w:t>
      </w:r>
      <w:r w:rsidRPr="003A5F3C">
        <w:t>。</w:t>
      </w:r>
    </w:p>
    <w:p w14:paraId="0756424B" w14:textId="702263E0" w:rsidR="003043CC" w:rsidRPr="004408BD" w:rsidRDefault="00403058" w:rsidP="003043CC">
      <w:pPr>
        <w:pStyle w:val="151"/>
        <w:numPr>
          <w:ilvl w:val="0"/>
          <w:numId w:val="18"/>
        </w:numPr>
      </w:pPr>
      <w:r w:rsidRPr="004408BD">
        <w:t>改善生產實踐（</w:t>
      </w:r>
      <w:r w:rsidRPr="004408BD">
        <w:t>Improving Production Practices</w:t>
      </w:r>
      <w:r w:rsidRPr="004408BD">
        <w:t>）</w:t>
      </w:r>
    </w:p>
    <w:p w14:paraId="37125F74" w14:textId="08015DF6" w:rsidR="00321A36" w:rsidRDefault="00B72706" w:rsidP="00403058">
      <w:pPr>
        <w:pStyle w:val="15"/>
        <w:ind w:firstLine="480"/>
      </w:pPr>
      <w:r>
        <w:rPr>
          <w:rFonts w:hint="eastAsia"/>
        </w:rPr>
        <w:t>推廣</w:t>
      </w:r>
      <w:r w:rsidR="00852186">
        <w:rPr>
          <w:rFonts w:hint="eastAsia"/>
        </w:rPr>
        <w:t>製造過程中的</w:t>
      </w:r>
      <w:r w:rsidR="00321A36" w:rsidRPr="004F027F">
        <w:rPr>
          <w:color w:val="EE0000"/>
        </w:rPr>
        <w:t>節能節水、替代有害化學品、強化廢棄物處理與勞動</w:t>
      </w:r>
      <w:r w:rsidR="00944B3B" w:rsidRPr="004F027F">
        <w:rPr>
          <w:rFonts w:hint="eastAsia"/>
          <w:color w:val="EE0000"/>
        </w:rPr>
        <w:t>權益</w:t>
      </w:r>
      <w:r w:rsidR="00321A36" w:rsidRPr="004F027F">
        <w:rPr>
          <w:color w:val="EE0000"/>
        </w:rPr>
        <w:t>保障</w:t>
      </w:r>
      <w:r w:rsidR="00321A36" w:rsidRPr="00321A36">
        <w:t>，</w:t>
      </w:r>
      <w:r w:rsidR="009622D8" w:rsidRPr="00403058">
        <w:t>鼓勵</w:t>
      </w:r>
      <w:r w:rsidR="009622D8">
        <w:rPr>
          <w:rFonts w:hint="eastAsia"/>
        </w:rPr>
        <w:t>品牌與製造商</w:t>
      </w:r>
      <w:r w:rsidR="009F6F84">
        <w:rPr>
          <w:rFonts w:hint="eastAsia"/>
        </w:rPr>
        <w:t>選擇</w:t>
      </w:r>
      <w:r w:rsidR="009622D8" w:rsidRPr="00403058">
        <w:t>可回收與再生材料</w:t>
      </w:r>
      <w:r w:rsidR="00321A36" w:rsidRPr="00321A36">
        <w:t>。</w:t>
      </w:r>
    </w:p>
    <w:p w14:paraId="1A94B210" w14:textId="74C3E8BC" w:rsidR="00EF6B0A" w:rsidRPr="004408BD" w:rsidRDefault="00403058" w:rsidP="00B9597F">
      <w:pPr>
        <w:pStyle w:val="15"/>
        <w:numPr>
          <w:ilvl w:val="0"/>
          <w:numId w:val="18"/>
        </w:numPr>
        <w:ind w:firstLineChars="0"/>
      </w:pPr>
      <w:r w:rsidRPr="004408BD">
        <w:t>投資系統基礎設施（</w:t>
      </w:r>
      <w:r w:rsidRPr="004408BD">
        <w:t>Investing in Infrastructure</w:t>
      </w:r>
      <w:r w:rsidRPr="004408BD">
        <w:t>）</w:t>
      </w:r>
    </w:p>
    <w:p w14:paraId="2655808E" w14:textId="6AE9518A" w:rsidR="00496737" w:rsidRPr="00501653" w:rsidRDefault="00501653" w:rsidP="0019163E">
      <w:pPr>
        <w:pStyle w:val="15"/>
        <w:ind w:firstLine="480"/>
      </w:pPr>
      <w:r w:rsidRPr="00501653">
        <w:t>建構</w:t>
      </w:r>
      <w:r w:rsidR="00AA57C4">
        <w:rPr>
          <w:rFonts w:hint="eastAsia"/>
        </w:rPr>
        <w:t>完整</w:t>
      </w:r>
      <w:r w:rsidRPr="00501653">
        <w:t>回收與分類體系、資料共享平台與供應鏈追蹤機制，並制定循環設計與回收</w:t>
      </w:r>
      <w:r w:rsidR="00E175EE">
        <w:rPr>
          <w:rFonts w:hint="eastAsia"/>
        </w:rPr>
        <w:t>相關</w:t>
      </w:r>
      <w:r w:rsidRPr="00501653">
        <w:t>政策與標準。</w:t>
      </w:r>
    </w:p>
    <w:p w14:paraId="08DF1705" w14:textId="731392DC" w:rsidR="00555B3F" w:rsidRDefault="004478D6" w:rsidP="00107E09">
      <w:pPr>
        <w:pStyle w:val="15"/>
        <w:ind w:firstLine="480"/>
      </w:pPr>
      <w:r w:rsidRPr="004478D6">
        <w:t>除了</w:t>
      </w:r>
      <w:r w:rsidR="0035045C">
        <w:rPr>
          <w:rFonts w:hint="eastAsia"/>
        </w:rPr>
        <w:t>上述</w:t>
      </w:r>
      <w:r w:rsidRPr="004478D6">
        <w:t>永續壓力外，全球紡織產業在實踐循環經濟與永續轉型時，亦面臨</w:t>
      </w:r>
      <w:r w:rsidRPr="00D51732">
        <w:rPr>
          <w:color w:val="EE0000"/>
        </w:rPr>
        <w:t>多層次結構性的挑戰</w:t>
      </w:r>
      <w:r w:rsidR="009028DA">
        <w:rPr>
          <w:rFonts w:hint="eastAsia"/>
        </w:rPr>
        <w:t>。</w:t>
      </w:r>
      <w:r w:rsidR="00971086" w:rsidRPr="00C57262">
        <w:t>UNEP</w:t>
      </w:r>
      <w:r w:rsidR="00C57262" w:rsidRPr="00C57262">
        <w:t>報告亦指出，</w:t>
      </w:r>
      <w:r w:rsidR="00A271E4">
        <w:rPr>
          <w:rFonts w:hint="eastAsia"/>
        </w:rPr>
        <w:t>目前</w:t>
      </w:r>
      <w:r w:rsidR="00C57262" w:rsidRPr="00580F30">
        <w:rPr>
          <w:color w:val="EE0000"/>
        </w:rPr>
        <w:t>品牌商與零售商的永續</w:t>
      </w:r>
      <w:r w:rsidR="0016233D" w:rsidRPr="00580F30">
        <w:rPr>
          <w:rFonts w:hint="eastAsia"/>
          <w:color w:val="EE0000"/>
        </w:rPr>
        <w:t>貢獻</w:t>
      </w:r>
      <w:r w:rsidR="00C57262" w:rsidRPr="00580F30">
        <w:rPr>
          <w:color w:val="EE0000"/>
        </w:rPr>
        <w:t>多停留在產品層級</w:t>
      </w:r>
      <w:r w:rsidR="00C57262" w:rsidRPr="00C57262">
        <w:t>，</w:t>
      </w:r>
      <w:r w:rsidR="00FF6C03" w:rsidRPr="00FF6C03">
        <w:t>例如使用有機棉、導入環保材質等</w:t>
      </w:r>
      <w:r w:rsidR="00FF6C03">
        <w:rPr>
          <w:rFonts w:hint="eastAsia"/>
        </w:rPr>
        <w:t>，</w:t>
      </w:r>
      <w:r w:rsidR="00A5042A" w:rsidRPr="00580F30">
        <w:rPr>
          <w:rFonts w:hint="eastAsia"/>
          <w:color w:val="EE0000"/>
        </w:rPr>
        <w:t>缺乏對</w:t>
      </w:r>
      <w:r w:rsidR="00320B7D" w:rsidRPr="00580F30">
        <w:rPr>
          <w:color w:val="EE0000"/>
        </w:rPr>
        <w:t>整體營運流程與</w:t>
      </w:r>
      <w:r w:rsidR="007E6216" w:rsidRPr="00580F30">
        <w:rPr>
          <w:rFonts w:hint="eastAsia"/>
          <w:color w:val="EE0000"/>
        </w:rPr>
        <w:t>紡織</w:t>
      </w:r>
      <w:r w:rsidR="00320B7D" w:rsidRPr="00580F30">
        <w:rPr>
          <w:color w:val="EE0000"/>
        </w:rPr>
        <w:t>供應鏈</w:t>
      </w:r>
      <w:r w:rsidR="00A122B0" w:rsidRPr="00580F30">
        <w:rPr>
          <w:rFonts w:hint="eastAsia"/>
          <w:color w:val="EE0000"/>
        </w:rPr>
        <w:t>協作</w:t>
      </w:r>
      <w:r w:rsidR="00320B7D" w:rsidRPr="00580F30">
        <w:rPr>
          <w:color w:val="EE0000"/>
        </w:rPr>
        <w:t>制度的根本</w:t>
      </w:r>
      <w:r w:rsidR="00A3111B" w:rsidRPr="00580F30">
        <w:rPr>
          <w:rFonts w:hint="eastAsia"/>
          <w:color w:val="EE0000"/>
        </w:rPr>
        <w:t>性</w:t>
      </w:r>
      <w:r w:rsidR="00320B7D" w:rsidRPr="00580F30">
        <w:rPr>
          <w:color w:val="EE0000"/>
        </w:rPr>
        <w:t>改革</w:t>
      </w:r>
      <w:r w:rsidR="00555B3F">
        <w:rPr>
          <w:rFonts w:hint="eastAsia"/>
        </w:rPr>
        <w:t>。</w:t>
      </w:r>
    </w:p>
    <w:p w14:paraId="5C193EF9" w14:textId="77777777" w:rsidR="00496737" w:rsidRDefault="008C7B16" w:rsidP="00C57262">
      <w:pPr>
        <w:pStyle w:val="15"/>
        <w:ind w:firstLine="480"/>
      </w:pPr>
      <w:proofErr w:type="gramStart"/>
      <w:r w:rsidRPr="00580F30">
        <w:rPr>
          <w:rFonts w:hint="eastAsia"/>
        </w:rPr>
        <w:t>此外，</w:t>
      </w:r>
      <w:proofErr w:type="gramEnd"/>
      <w:r w:rsidR="00107E09" w:rsidRPr="00107E09">
        <w:t>多數企業的永續承諾高度依賴自我揭露（</w:t>
      </w:r>
      <w:r w:rsidR="00F40CE0">
        <w:rPr>
          <w:rFonts w:hint="eastAsia"/>
        </w:rPr>
        <w:t>S</w:t>
      </w:r>
      <w:r w:rsidR="00107E09" w:rsidRPr="00107E09">
        <w:t>elf-disclosure</w:t>
      </w:r>
      <w:r w:rsidR="00107E09" w:rsidRPr="00107E09">
        <w:t>）或外部認證機構之稽核，</w:t>
      </w:r>
      <w:r w:rsidR="00107E09" w:rsidRPr="00A42C80">
        <w:rPr>
          <w:color w:val="EE0000"/>
        </w:rPr>
        <w:t>欠缺統一與可信的監測標準，使資訊透明與責任追蹤無法真正落實</w:t>
      </w:r>
      <w:r w:rsidR="00C57262" w:rsidRPr="00580F30">
        <w:t>。</w:t>
      </w:r>
      <w:r w:rsidR="002274F3">
        <w:rPr>
          <w:rFonts w:hint="eastAsia"/>
        </w:rPr>
        <w:t>而</w:t>
      </w:r>
      <w:r w:rsidR="00C57262" w:rsidRPr="00580F30">
        <w:t>創新</w:t>
      </w:r>
      <w:r w:rsidR="00B877B1" w:rsidRPr="00580F30">
        <w:rPr>
          <w:rFonts w:hint="eastAsia"/>
        </w:rPr>
        <w:t>業</w:t>
      </w:r>
      <w:r w:rsidR="00C57262" w:rsidRPr="00580F30">
        <w:t>者與回收業者</w:t>
      </w:r>
      <w:r w:rsidR="00E22E3F">
        <w:rPr>
          <w:rFonts w:hint="eastAsia"/>
        </w:rPr>
        <w:t>的</w:t>
      </w:r>
      <w:r w:rsidR="00D51732" w:rsidRPr="00D51732">
        <w:t>挑戰則來自資金取得困難、缺乏政策</w:t>
      </w:r>
      <w:r w:rsidR="00094EA3">
        <w:rPr>
          <w:rFonts w:hint="eastAsia"/>
        </w:rPr>
        <w:t>支持</w:t>
      </w:r>
      <w:r w:rsidR="003B1B66">
        <w:rPr>
          <w:rFonts w:hint="eastAsia"/>
        </w:rPr>
        <w:t>與</w:t>
      </w:r>
      <w:r w:rsidR="00D51732" w:rsidRPr="00D51732">
        <w:t>標準規範、技術</w:t>
      </w:r>
      <w:r w:rsidR="00E6377E">
        <w:rPr>
          <w:rFonts w:hint="eastAsia"/>
        </w:rPr>
        <w:t>更新</w:t>
      </w:r>
      <w:r w:rsidR="00D51732" w:rsidRPr="00D51732">
        <w:t>門檻高，回收材料在市場流通</w:t>
      </w:r>
      <w:r w:rsidR="009E51B6">
        <w:rPr>
          <w:rFonts w:hint="eastAsia"/>
        </w:rPr>
        <w:t>也</w:t>
      </w:r>
      <w:r w:rsidR="00D826EA">
        <w:rPr>
          <w:rFonts w:hint="eastAsia"/>
        </w:rPr>
        <w:t>因</w:t>
      </w:r>
      <w:r w:rsidR="001C0D51">
        <w:rPr>
          <w:rFonts w:hint="eastAsia"/>
        </w:rPr>
        <w:t>分</w:t>
      </w:r>
      <w:r w:rsidR="005B760E" w:rsidRPr="005B760E">
        <w:t>類標準</w:t>
      </w:r>
      <w:r w:rsidR="001508AF">
        <w:rPr>
          <w:rFonts w:hint="eastAsia"/>
        </w:rPr>
        <w:t>尚</w:t>
      </w:r>
      <w:r w:rsidR="005B760E" w:rsidRPr="005B760E">
        <w:t>未統一，不僅降低回收效率，也使得產品</w:t>
      </w:r>
      <w:r w:rsidR="00A4533A">
        <w:rPr>
          <w:rFonts w:hint="eastAsia"/>
        </w:rPr>
        <w:t>循環再製的</w:t>
      </w:r>
      <w:r w:rsidR="005B760E" w:rsidRPr="005B760E">
        <w:t>模式難以擴大</w:t>
      </w:r>
      <w:r w:rsidR="002927A3">
        <w:rPr>
          <w:rFonts w:hint="eastAsia"/>
        </w:rPr>
        <w:t>應用</w:t>
      </w:r>
      <w:r w:rsidR="00D51732" w:rsidRPr="00D51732">
        <w:t>。</w:t>
      </w:r>
    </w:p>
    <w:p w14:paraId="56510C6B" w14:textId="58700268" w:rsidR="00C57262" w:rsidRPr="00580F30" w:rsidRDefault="001E5307" w:rsidP="00C57262">
      <w:pPr>
        <w:pStyle w:val="15"/>
        <w:ind w:firstLine="480"/>
      </w:pPr>
      <w:r>
        <w:rPr>
          <w:rFonts w:hint="eastAsia"/>
        </w:rPr>
        <w:t>產業轉型</w:t>
      </w:r>
      <w:r w:rsidR="000C3A5C" w:rsidRPr="000C3A5C">
        <w:t>若無法透過政策與技術手段</w:t>
      </w:r>
      <w:r w:rsidR="000C3A5C" w:rsidRPr="00BC1374">
        <w:rPr>
          <w:color w:val="EE0000"/>
        </w:rPr>
        <w:t>有效整合產業鏈中不同利害關係人，將難以推動規模化的循環創新</w:t>
      </w:r>
      <w:r w:rsidR="000C3A5C">
        <w:rPr>
          <w:rFonts w:hint="eastAsia"/>
        </w:rPr>
        <w:t>，</w:t>
      </w:r>
      <w:r w:rsidR="00BC1374">
        <w:rPr>
          <w:rFonts w:hint="eastAsia"/>
        </w:rPr>
        <w:t>此挑戰</w:t>
      </w:r>
      <w:r w:rsidR="0098078B" w:rsidRPr="00580F30">
        <w:rPr>
          <w:rFonts w:hint="eastAsia"/>
        </w:rPr>
        <w:t>更加</w:t>
      </w:r>
      <w:proofErr w:type="gramStart"/>
      <w:r w:rsidR="00C57262" w:rsidRPr="00580F30">
        <w:t>凸</w:t>
      </w:r>
      <w:proofErr w:type="gramEnd"/>
      <w:r w:rsidR="00C57262" w:rsidRPr="00580F30">
        <w:t>顯</w:t>
      </w:r>
      <w:r w:rsidR="00197DCF" w:rsidRPr="00580F30">
        <w:rPr>
          <w:rFonts w:hint="eastAsia"/>
        </w:rPr>
        <w:t>紡織產業</w:t>
      </w:r>
      <w:r w:rsidR="00C57262" w:rsidRPr="00580F30">
        <w:t>導入數位技術以整合供應鏈資訊、提高產品可追溯性與促進跨角色協作的必要性</w:t>
      </w:r>
      <w:r w:rsidR="00D605C3" w:rsidRPr="00580F30">
        <w:rPr>
          <w:rFonts w:hint="eastAsia"/>
        </w:rPr>
        <w:t>。</w:t>
      </w:r>
    </w:p>
    <w:p w14:paraId="57A5F1A9" w14:textId="44515B3C" w:rsidR="00464857" w:rsidRDefault="007F2E2C" w:rsidP="007F2E2C">
      <w:pPr>
        <w:pStyle w:val="2"/>
      </w:pPr>
      <w:r>
        <w:rPr>
          <w:rFonts w:hint="eastAsia"/>
        </w:rPr>
        <w:lastRenderedPageBreak/>
        <w:t>4.2</w:t>
      </w:r>
      <w:r w:rsidR="00EB0A13">
        <w:rPr>
          <w:rFonts w:hint="eastAsia"/>
        </w:rPr>
        <w:t xml:space="preserve"> </w:t>
      </w:r>
      <w:r w:rsidR="00473D7F" w:rsidRPr="00473D7F">
        <w:t>台灣紡織產業</w:t>
      </w:r>
      <w:r w:rsidR="00AA7065">
        <w:rPr>
          <w:rFonts w:hint="eastAsia"/>
        </w:rPr>
        <w:t>歷史與現況</w:t>
      </w:r>
      <w:r w:rsidR="00C312F5">
        <w:rPr>
          <w:rFonts w:hint="eastAsia"/>
        </w:rPr>
        <w:t>發展</w:t>
      </w:r>
    </w:p>
    <w:p w14:paraId="2DA70F33" w14:textId="61814F32" w:rsidR="00652680" w:rsidRDefault="00F30FB0" w:rsidP="003A2C9A">
      <w:pPr>
        <w:pStyle w:val="15"/>
        <w:ind w:firstLine="480"/>
      </w:pPr>
      <w:r w:rsidRPr="00F30FB0">
        <w:t>台灣紡織工業自</w:t>
      </w:r>
      <w:proofErr w:type="gramStart"/>
      <w:r w:rsidRPr="00F30FB0">
        <w:t>1950</w:t>
      </w:r>
      <w:proofErr w:type="gramEnd"/>
      <w:r w:rsidRPr="00F30FB0">
        <w:t>年代起</w:t>
      </w:r>
      <w:r w:rsidR="00602787">
        <w:rPr>
          <w:rFonts w:hint="eastAsia"/>
        </w:rPr>
        <w:t>，</w:t>
      </w:r>
      <w:r w:rsidRPr="00F30FB0">
        <w:t>即為推動</w:t>
      </w:r>
      <w:r w:rsidR="00A71CDE">
        <w:rPr>
          <w:rFonts w:hint="eastAsia"/>
        </w:rPr>
        <w:t>台灣</w:t>
      </w:r>
      <w:r w:rsidRPr="00F30FB0">
        <w:t>經濟發展的重要產業之</w:t>
      </w:r>
      <w:proofErr w:type="gramStart"/>
      <w:r w:rsidRPr="00F30FB0">
        <w:t>一</w:t>
      </w:r>
      <w:proofErr w:type="gramEnd"/>
      <w:r w:rsidR="00652680">
        <w:rPr>
          <w:rFonts w:hint="eastAsia"/>
        </w:rPr>
        <w:t>。</w:t>
      </w:r>
      <w:r w:rsidR="00652680" w:rsidRPr="00652680">
        <w:t>經歷數十年的產業演進與政策轉型，逐步建構出</w:t>
      </w:r>
      <w:r w:rsidR="00652680" w:rsidRPr="00067FB4">
        <w:rPr>
          <w:color w:val="EE0000"/>
        </w:rPr>
        <w:t>涵蓋上游原物料供應、中游紗線與布料加工、以及下游染整與成衣製造</w:t>
      </w:r>
      <w:r w:rsidR="00652680" w:rsidRPr="00652680">
        <w:t>的完整生產體系。</w:t>
      </w:r>
      <w:r w:rsidR="000A7592" w:rsidRPr="000A7592">
        <w:t>回顧</w:t>
      </w:r>
      <w:r w:rsidR="004E1370">
        <w:rPr>
          <w:rFonts w:hint="eastAsia"/>
        </w:rPr>
        <w:t>產業</w:t>
      </w:r>
      <w:r w:rsidR="00EE6B64">
        <w:rPr>
          <w:rFonts w:hint="eastAsia"/>
        </w:rPr>
        <w:t>歷史</w:t>
      </w:r>
      <w:r w:rsidR="000A7592" w:rsidRPr="000A7592">
        <w:t>脈絡，可大致劃分為三個</w:t>
      </w:r>
      <w:r w:rsidR="004C1167">
        <w:rPr>
          <w:rFonts w:hint="eastAsia"/>
        </w:rPr>
        <w:t>發展</w:t>
      </w:r>
      <w:r w:rsidR="000A7592" w:rsidRPr="000A7592">
        <w:t>階段：</w:t>
      </w:r>
    </w:p>
    <w:p w14:paraId="643CBD8E" w14:textId="403A007A" w:rsidR="00115157" w:rsidRDefault="00115157" w:rsidP="00115157">
      <w:pPr>
        <w:pStyle w:val="a0"/>
      </w:pPr>
      <w:r w:rsidRPr="000317AD">
        <w:t>1950</w:t>
      </w:r>
      <w:r w:rsidR="00600A83">
        <w:rPr>
          <w:rFonts w:hint="eastAsia"/>
        </w:rPr>
        <w:t>-</w:t>
      </w:r>
      <w:proofErr w:type="gramStart"/>
      <w:r w:rsidR="00600A83">
        <w:rPr>
          <w:rFonts w:hint="eastAsia"/>
        </w:rPr>
        <w:t>1960</w:t>
      </w:r>
      <w:proofErr w:type="gramEnd"/>
      <w:r w:rsidRPr="000317AD">
        <w:t>年代</w:t>
      </w:r>
      <w:r>
        <w:rPr>
          <w:rFonts w:hint="eastAsia"/>
        </w:rPr>
        <w:t>，</w:t>
      </w:r>
      <w:commentRangeStart w:id="117"/>
      <w:r w:rsidR="001145E6" w:rsidRPr="001145E6">
        <w:t>進口替代</w:t>
      </w:r>
      <w:commentRangeEnd w:id="117"/>
      <w:r w:rsidR="00CC44F2">
        <w:rPr>
          <w:rStyle w:val="af7"/>
          <w:bCs w:val="0"/>
          <w:color w:val="auto"/>
        </w:rPr>
        <w:commentReference w:id="117"/>
      </w:r>
      <w:r w:rsidR="001145E6" w:rsidRPr="001145E6">
        <w:t>與</w:t>
      </w:r>
      <w:proofErr w:type="gramStart"/>
      <w:r w:rsidR="001145E6" w:rsidRPr="001145E6">
        <w:t>代紡代織</w:t>
      </w:r>
      <w:proofErr w:type="gramEnd"/>
      <w:r w:rsidR="001145E6" w:rsidRPr="001145E6">
        <w:t>政策</w:t>
      </w:r>
    </w:p>
    <w:p w14:paraId="70D5306E" w14:textId="77777777" w:rsidR="009A00AD" w:rsidRDefault="00EE5E60" w:rsidP="00E67D6E">
      <w:pPr>
        <w:pStyle w:val="15"/>
        <w:ind w:firstLine="480"/>
      </w:pPr>
      <w:r w:rsidRPr="00EE5E60">
        <w:t>戰後</w:t>
      </w:r>
      <w:proofErr w:type="gramStart"/>
      <w:r w:rsidR="00150EBE">
        <w:rPr>
          <w:rFonts w:hint="eastAsia"/>
        </w:rPr>
        <w:t>1950</w:t>
      </w:r>
      <w:proofErr w:type="gramEnd"/>
      <w:r w:rsidR="00150EBE">
        <w:rPr>
          <w:rFonts w:hint="eastAsia"/>
        </w:rPr>
        <w:t>年代</w:t>
      </w:r>
      <w:r w:rsidRPr="00EE5E60">
        <w:t>初期，台灣紡織產業面臨</w:t>
      </w:r>
      <w:r w:rsidR="00032E4C" w:rsidRPr="008174A2">
        <w:rPr>
          <w:color w:val="EE0000"/>
        </w:rPr>
        <w:t>資金與原物料匱乏</w:t>
      </w:r>
      <w:r w:rsidRPr="00EE5E60">
        <w:t>，</w:t>
      </w:r>
      <w:r w:rsidR="00CC27DF">
        <w:rPr>
          <w:rFonts w:hint="eastAsia"/>
        </w:rPr>
        <w:t>而</w:t>
      </w:r>
      <w:r w:rsidR="00FF527F" w:rsidRPr="00B86E48">
        <w:t>中國大陸政權更替後，大量紡織設備與技術遷移來台，</w:t>
      </w:r>
      <w:r w:rsidR="00CC44F2">
        <w:rPr>
          <w:rFonts w:hint="eastAsia"/>
        </w:rPr>
        <w:t>加上</w:t>
      </w:r>
      <w:r w:rsidR="00FF527F" w:rsidRPr="00B86E48">
        <w:t>棉紗紡織品的國內需求快速增長</w:t>
      </w:r>
      <w:r w:rsidRPr="00EE5E60">
        <w:t>，</w:t>
      </w:r>
      <w:r w:rsidR="00E96C22" w:rsidRPr="00DA2258">
        <w:rPr>
          <w:rFonts w:hint="eastAsia"/>
          <w:color w:val="EE0000"/>
        </w:rPr>
        <w:t>政府</w:t>
      </w:r>
      <w:r w:rsidR="00F37BC0" w:rsidRPr="00DA2258">
        <w:rPr>
          <w:rFonts w:hint="eastAsia"/>
          <w:color w:val="EE0000"/>
        </w:rPr>
        <w:t>遂</w:t>
      </w:r>
      <w:r w:rsidRPr="00DA2258">
        <w:rPr>
          <w:color w:val="EE0000"/>
        </w:rPr>
        <w:t>實施進口替代政策</w:t>
      </w:r>
      <w:r w:rsidR="00663A34" w:rsidRPr="00DA2258">
        <w:rPr>
          <w:rFonts w:hint="eastAsia"/>
          <w:color w:val="EE0000"/>
        </w:rPr>
        <w:t>與</w:t>
      </w:r>
      <w:proofErr w:type="gramStart"/>
      <w:r w:rsidRPr="00DA2258">
        <w:rPr>
          <w:color w:val="EE0000"/>
        </w:rPr>
        <w:t>代紡代織</w:t>
      </w:r>
      <w:proofErr w:type="gramEnd"/>
      <w:r w:rsidRPr="00DA2258">
        <w:rPr>
          <w:color w:val="EE0000"/>
        </w:rPr>
        <w:t>制度</w:t>
      </w:r>
      <w:r w:rsidRPr="00EE5E60">
        <w:t>。此體制由政府提供美援棉花與棉紗，以委託代工形式分配給廠商加工，再統一收購成品銷售，藉此穩定價格並解決資金困境。</w:t>
      </w:r>
      <w:r w:rsidR="00C308ED">
        <w:rPr>
          <w:rFonts w:hint="eastAsia"/>
        </w:rPr>
        <w:t>同</w:t>
      </w:r>
      <w:r w:rsidR="00A440AD">
        <w:rPr>
          <w:rFonts w:hint="eastAsia"/>
        </w:rPr>
        <w:t>步</w:t>
      </w:r>
      <w:r w:rsidRPr="00EE5E60">
        <w:t>限制新廠設立，使原有中上游業者（如紗廠、織布廠）得以壟斷利潤、累積資本</w:t>
      </w:r>
      <w:r w:rsidR="00D0651F">
        <w:rPr>
          <w:rFonts w:hint="eastAsia"/>
        </w:rPr>
        <w:t>，而</w:t>
      </w:r>
      <w:r w:rsidR="00D0651F" w:rsidRPr="005059F4">
        <w:t>政策介入與即時支持，</w:t>
      </w:r>
      <w:r w:rsidR="00D0651F" w:rsidRPr="007E2603">
        <w:rPr>
          <w:color w:val="EE0000"/>
        </w:rPr>
        <w:t>有效促進了</w:t>
      </w:r>
      <w:r w:rsidR="00F70069">
        <w:rPr>
          <w:rFonts w:hint="eastAsia"/>
          <w:color w:val="EE0000"/>
        </w:rPr>
        <w:t>台灣</w:t>
      </w:r>
      <w:r w:rsidR="00D0651F" w:rsidRPr="007E2603">
        <w:rPr>
          <w:color w:val="EE0000"/>
        </w:rPr>
        <w:t>中上游</w:t>
      </w:r>
      <w:r w:rsidR="00D909EC">
        <w:rPr>
          <w:rFonts w:hint="eastAsia"/>
          <w:color w:val="EE0000"/>
        </w:rPr>
        <w:t>紡織</w:t>
      </w:r>
      <w:r w:rsidR="006A16FE">
        <w:rPr>
          <w:rFonts w:hint="eastAsia"/>
          <w:color w:val="EE0000"/>
        </w:rPr>
        <w:t>業</w:t>
      </w:r>
      <w:r w:rsidR="00D0651F" w:rsidRPr="007E2603">
        <w:rPr>
          <w:color w:val="EE0000"/>
        </w:rPr>
        <w:t>穩健發展</w:t>
      </w:r>
      <w:r w:rsidR="00D0651F" w:rsidRPr="005059F4">
        <w:t>，</w:t>
      </w:r>
      <w:r w:rsidR="00D0651F" w:rsidRPr="002A6280">
        <w:rPr>
          <w:color w:val="EE0000"/>
        </w:rPr>
        <w:t>奠定日後完整產業體系的基礎</w:t>
      </w:r>
      <w:r w:rsidRPr="00EE5E60">
        <w:t>。</w:t>
      </w:r>
    </w:p>
    <w:p w14:paraId="4AFA5580" w14:textId="32B1FA1E"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proofErr w:type="gramStart"/>
      <w:r w:rsidRPr="008F396A">
        <w:t>三</w:t>
      </w:r>
      <w:proofErr w:type="gramEnd"/>
      <w:r w:rsidRPr="008F396A">
        <w:t>年間即實現自給自足的目標</w:t>
      </w:r>
      <w:r w:rsidR="00E67D6E">
        <w:rPr>
          <w:rFonts w:hint="eastAsia"/>
        </w:rPr>
        <w:t>，</w:t>
      </w:r>
      <w:r w:rsidR="00EE5E60" w:rsidRPr="00EE5E60">
        <w:t>但因匯率與貿易政策尚未開放，</w:t>
      </w:r>
      <w:r w:rsidR="00E03908">
        <w:rPr>
          <w:rFonts w:hint="eastAsia"/>
        </w:rPr>
        <w:t>國內</w:t>
      </w:r>
      <w:r w:rsidR="00EE5E60" w:rsidRPr="00EE5E60">
        <w:t>產能過剩問題浮現，促使政府</w:t>
      </w:r>
      <w:r w:rsidR="00F5625D">
        <w:rPr>
          <w:rFonts w:hint="eastAsia"/>
        </w:rPr>
        <w:t>亦是須</w:t>
      </w:r>
      <w:r w:rsidR="0091459C">
        <w:rPr>
          <w:rFonts w:hint="eastAsia"/>
        </w:rPr>
        <w:t>將</w:t>
      </w:r>
      <w:r w:rsidR="00764ACE">
        <w:rPr>
          <w:rFonts w:hint="eastAsia"/>
        </w:rPr>
        <w:t>產業</w:t>
      </w:r>
      <w:r w:rsidR="00587ABC">
        <w:rPr>
          <w:rFonts w:hint="eastAsia"/>
        </w:rPr>
        <w:t>引至</w:t>
      </w:r>
      <w:r w:rsidR="00EE5E60" w:rsidRPr="00EE5E60">
        <w:t>出口導向。</w:t>
      </w:r>
    </w:p>
    <w:p w14:paraId="5F8CD372" w14:textId="26EFFD6E" w:rsidR="00CF68E6" w:rsidRDefault="00CF68E6" w:rsidP="00CF68E6">
      <w:pPr>
        <w:pStyle w:val="a0"/>
      </w:pPr>
      <w:r>
        <w:rPr>
          <w:rFonts w:hint="eastAsia"/>
        </w:rPr>
        <w:t>19</w:t>
      </w:r>
      <w:r w:rsidR="00886304">
        <w:rPr>
          <w:rFonts w:hint="eastAsia"/>
        </w:rPr>
        <w:t>60</w:t>
      </w:r>
      <w:r w:rsidR="00600A83">
        <w:rPr>
          <w:rFonts w:hint="eastAsia"/>
        </w:rPr>
        <w:t>-</w:t>
      </w:r>
      <w:proofErr w:type="gramStart"/>
      <w:r w:rsidR="00600A83">
        <w:rPr>
          <w:rFonts w:hint="eastAsia"/>
        </w:rPr>
        <w:t>1980</w:t>
      </w:r>
      <w:proofErr w:type="gramEnd"/>
      <w:r w:rsidR="00886304">
        <w:rPr>
          <w:rFonts w:hint="eastAsia"/>
        </w:rPr>
        <w:t>年代</w:t>
      </w:r>
      <w:r w:rsidR="009066EC">
        <w:rPr>
          <w:rFonts w:hint="eastAsia"/>
        </w:rPr>
        <w:t>，</w:t>
      </w:r>
      <w:commentRangeStart w:id="118"/>
      <w:r w:rsidR="00BE5C58" w:rsidRPr="00BE5C58">
        <w:t>出口擴張</w:t>
      </w:r>
      <w:commentRangeEnd w:id="118"/>
      <w:r w:rsidR="001121EA">
        <w:rPr>
          <w:rStyle w:val="af7"/>
          <w:bCs w:val="0"/>
          <w:color w:val="auto"/>
        </w:rPr>
        <w:commentReference w:id="118"/>
      </w:r>
      <w:r w:rsidR="00BE5C58" w:rsidRPr="00BE5C58">
        <w:t>與人</w:t>
      </w:r>
      <w:r w:rsidR="0001733F">
        <w:rPr>
          <w:rFonts w:hint="eastAsia"/>
        </w:rPr>
        <w:t>造</w:t>
      </w:r>
      <w:r w:rsidR="00BE5C58" w:rsidRPr="00BE5C58">
        <w:t>纖</w:t>
      </w:r>
      <w:r w:rsidR="0001733F">
        <w:rPr>
          <w:rFonts w:hint="eastAsia"/>
        </w:rPr>
        <w:t>維</w:t>
      </w:r>
      <w:r w:rsidR="00BE5C58" w:rsidRPr="00BE5C58">
        <w:t>發展</w:t>
      </w:r>
    </w:p>
    <w:p w14:paraId="709F0A7E" w14:textId="4F13842B" w:rsidR="00A64AB6" w:rsidRDefault="00A64AB6" w:rsidP="000317AD">
      <w:pPr>
        <w:pStyle w:val="15"/>
        <w:ind w:firstLine="480"/>
      </w:pPr>
      <w:r w:rsidRPr="00A64AB6">
        <w:t>1958</w:t>
      </w:r>
      <w:r w:rsidRPr="00A64AB6">
        <w:t>年</w:t>
      </w:r>
      <w:r w:rsidR="000C333A">
        <w:rPr>
          <w:rFonts w:hint="eastAsia"/>
        </w:rPr>
        <w:t>，</w:t>
      </w:r>
      <w:r w:rsidRPr="00A64AB6">
        <w:t>台灣</w:t>
      </w:r>
      <w:r w:rsidR="008B2195" w:rsidRPr="00BC192F">
        <w:t>實施</w:t>
      </w:r>
      <w:r w:rsidRPr="00A64AB6">
        <w:t>外匯與貿易制度改革，推動單一匯率與出口退稅</w:t>
      </w:r>
      <w:r w:rsidR="00D74AB5">
        <w:rPr>
          <w:rFonts w:hint="eastAsia"/>
        </w:rPr>
        <w:t>，</w:t>
      </w:r>
      <w:r w:rsidR="00D74AB5" w:rsidRPr="00A71196">
        <w:t>紡織產業率先受惠</w:t>
      </w:r>
      <w:r w:rsidR="00D74AB5">
        <w:rPr>
          <w:rFonts w:hint="eastAsia"/>
        </w:rPr>
        <w:t>成為高度出口的重點產業</w:t>
      </w:r>
      <w:r w:rsidR="00D74AB5" w:rsidRPr="00FA48F3">
        <w:t>。</w:t>
      </w:r>
      <w:r w:rsidR="00303CE7">
        <w:rPr>
          <w:rFonts w:hint="eastAsia"/>
        </w:rPr>
        <w:t>同時，</w:t>
      </w:r>
      <w:r w:rsidR="00B30C60" w:rsidRPr="00B30C60">
        <w:t>政府為強化</w:t>
      </w:r>
      <w:r w:rsidR="00D20ECA">
        <w:rPr>
          <w:rFonts w:hint="eastAsia"/>
        </w:rPr>
        <w:t>產業</w:t>
      </w:r>
      <w:r w:rsidR="00B30C60" w:rsidRPr="00B30C60">
        <w:t>競爭力，積極扶植人造纖維產業，並結合重化工業發展，建構石化原料供應體系（</w:t>
      </w:r>
      <w:r w:rsidR="00B30C60" w:rsidRPr="00FE08D9">
        <w:rPr>
          <w:color w:val="156082" w:themeColor="accent1"/>
        </w:rPr>
        <w:t>如</w:t>
      </w:r>
      <w:r w:rsidR="008F4430" w:rsidRPr="00FE08D9">
        <w:rPr>
          <w:rFonts w:hint="eastAsia"/>
          <w:color w:val="156082" w:themeColor="accent1"/>
        </w:rPr>
        <w:t>聚酯纖維原料</w:t>
      </w:r>
      <w:r w:rsidR="008F4430">
        <w:rPr>
          <w:rFonts w:hint="eastAsia"/>
        </w:rPr>
        <w:t>之</w:t>
      </w:r>
      <w:r w:rsidR="008D2B1D" w:rsidRPr="00B76BA4">
        <w:rPr>
          <w:color w:val="EE0000"/>
        </w:rPr>
        <w:t>純對苯二甲酸</w:t>
      </w:r>
      <w:r w:rsidR="00B30C60" w:rsidRPr="00B76BA4">
        <w:rPr>
          <w:color w:val="EE0000"/>
        </w:rPr>
        <w:t>PTA</w:t>
      </w:r>
      <w:r w:rsidR="008E61A2" w:rsidRPr="00B76BA4">
        <w:rPr>
          <w:rFonts w:hint="eastAsia"/>
          <w:color w:val="EE0000"/>
        </w:rPr>
        <w:t>與</w:t>
      </w:r>
      <w:r w:rsidR="00C83BB5" w:rsidRPr="00B76BA4">
        <w:rPr>
          <w:color w:val="EE0000"/>
        </w:rPr>
        <w:t>乙二醇</w:t>
      </w:r>
      <w:r w:rsidR="00B30C60" w:rsidRPr="00B76BA4">
        <w:rPr>
          <w:color w:val="EE0000"/>
        </w:rPr>
        <w:t>EG</w:t>
      </w:r>
      <w:r w:rsidR="00B30C60" w:rsidRPr="00B30C60">
        <w:t>、</w:t>
      </w:r>
      <w:r w:rsidR="00272335" w:rsidRPr="00FE08D9">
        <w:rPr>
          <w:rFonts w:hint="eastAsia"/>
          <w:color w:val="156082" w:themeColor="accent1"/>
        </w:rPr>
        <w:t>尼龍原料</w:t>
      </w:r>
      <w:r w:rsidR="00242A3B">
        <w:rPr>
          <w:rFonts w:hint="eastAsia"/>
        </w:rPr>
        <w:t>之</w:t>
      </w:r>
      <w:r w:rsidR="00272335" w:rsidRPr="00E67792">
        <w:rPr>
          <w:color w:val="EE0000"/>
        </w:rPr>
        <w:t>己內醯胺</w:t>
      </w:r>
      <w:r w:rsidR="00B30C60" w:rsidRPr="00E67792">
        <w:rPr>
          <w:color w:val="EE0000"/>
        </w:rPr>
        <w:t>CPL</w:t>
      </w:r>
      <w:r w:rsidR="00B30C60" w:rsidRPr="00B30C60">
        <w:t>），使中上游原料（如聚酯、尼龍）得以穩定供應。</w:t>
      </w:r>
      <w:r w:rsidR="002F5095">
        <w:rPr>
          <w:rFonts w:hint="eastAsia"/>
        </w:rPr>
        <w:t>因此</w:t>
      </w:r>
      <w:r w:rsidR="002F5095" w:rsidRPr="008D4309">
        <w:rPr>
          <w:color w:val="EE0000"/>
        </w:rPr>
        <w:t>產業形成從原料、紗線、織布到成衣</w:t>
      </w:r>
      <w:r w:rsidR="002F5095" w:rsidRPr="002F5095">
        <w:t>的</w:t>
      </w:r>
      <w:r w:rsidR="008D4309">
        <w:rPr>
          <w:rFonts w:hint="eastAsia"/>
        </w:rPr>
        <w:t>垂直</w:t>
      </w:r>
      <w:r w:rsidR="002F5095" w:rsidRPr="002F5095">
        <w:t>整合結構</w:t>
      </w:r>
      <w:r w:rsidR="00434FBB">
        <w:rPr>
          <w:rFonts w:hint="eastAsia"/>
        </w:rPr>
        <w:t>，</w:t>
      </w:r>
      <w:r w:rsidR="001A0F61">
        <w:rPr>
          <w:rFonts w:hint="eastAsia"/>
        </w:rPr>
        <w:t>使</w:t>
      </w:r>
      <w:proofErr w:type="gramStart"/>
      <w:r w:rsidR="00B14A87" w:rsidRPr="00B14A87">
        <w:t>1970</w:t>
      </w:r>
      <w:proofErr w:type="gramEnd"/>
      <w:r w:rsidR="00B14A87" w:rsidRPr="00B14A87">
        <w:t>年代台灣為全球主要的紡織品出口國</w:t>
      </w:r>
      <w:r w:rsidR="003B543F">
        <w:rPr>
          <w:rFonts w:hint="eastAsia"/>
        </w:rPr>
        <w:t>之</w:t>
      </w:r>
      <w:proofErr w:type="gramStart"/>
      <w:r w:rsidR="003B543F">
        <w:rPr>
          <w:rFonts w:hint="eastAsia"/>
        </w:rPr>
        <w:t>一</w:t>
      </w:r>
      <w:proofErr w:type="gramEnd"/>
      <w:r w:rsidR="00B14A87" w:rsidRPr="00B14A87">
        <w:t>。</w:t>
      </w:r>
    </w:p>
    <w:p w14:paraId="2EFA06BE" w14:textId="52827582" w:rsidR="001E6A31" w:rsidRDefault="00666ABE" w:rsidP="00666ABE">
      <w:pPr>
        <w:pStyle w:val="a0"/>
      </w:pPr>
      <w:proofErr w:type="gramStart"/>
      <w:r>
        <w:rPr>
          <w:rFonts w:hint="eastAsia"/>
        </w:rPr>
        <w:lastRenderedPageBreak/>
        <w:t>1980</w:t>
      </w:r>
      <w:proofErr w:type="gramEnd"/>
      <w:r>
        <w:rPr>
          <w:rFonts w:hint="eastAsia"/>
        </w:rPr>
        <w:t>年代至今</w:t>
      </w:r>
      <w:r w:rsidR="00534CBD">
        <w:rPr>
          <w:rFonts w:hint="eastAsia"/>
        </w:rPr>
        <w:t>，</w:t>
      </w:r>
      <w:r w:rsidR="00643D57" w:rsidRPr="00643D57">
        <w:t>高附加價值轉型與全球競爭挑戰</w:t>
      </w:r>
    </w:p>
    <w:p w14:paraId="0910130D" w14:textId="77F661DC" w:rsidR="003949C9" w:rsidRDefault="000F3947" w:rsidP="00BC4714">
      <w:pPr>
        <w:pStyle w:val="15"/>
        <w:ind w:firstLine="480"/>
      </w:pPr>
      <w:r w:rsidRPr="000F3947">
        <w:t>進入</w:t>
      </w:r>
      <w:proofErr w:type="gramStart"/>
      <w:r w:rsidRPr="000F3947">
        <w:t>1980</w:t>
      </w:r>
      <w:proofErr w:type="gramEnd"/>
      <w:r w:rsidRPr="000F3947">
        <w:t>年代後，</w:t>
      </w:r>
      <w:r w:rsidR="006303FD" w:rsidRPr="00B14A87">
        <w:t>受工資上漲與環保意識影響，下游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3949C9" w:rsidRPr="003949C9">
        <w:t>上游聚焦</w:t>
      </w:r>
      <w:r w:rsidR="00E16AB3" w:rsidRPr="00E16AB3">
        <w:t>環保纖維與材料創新</w:t>
      </w:r>
      <w:r w:rsidR="003949C9" w:rsidRPr="003949C9">
        <w:t>，中游發展智慧紗線與機能布料，下游則強化設計與品牌行銷，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可仍</w:t>
      </w:r>
      <w:r w:rsidR="003F68CB" w:rsidRPr="003F68CB">
        <w:t>受中國產能過剩</w:t>
      </w:r>
      <w:r w:rsidR="00A27D71">
        <w:rPr>
          <w:rFonts w:hint="eastAsia"/>
        </w:rPr>
        <w:t>的削價競爭</w:t>
      </w:r>
      <w:r w:rsidR="003F68CB" w:rsidRPr="003F68CB">
        <w:t>與關稅政策衝擊。面對全球市場重組，政府與業者</w:t>
      </w:r>
      <w:r w:rsidR="003F68CB" w:rsidRPr="00633BAA">
        <w:rPr>
          <w:color w:val="EE0000"/>
        </w:rPr>
        <w:t>持續推動數位轉型、</w:t>
      </w:r>
      <w:r w:rsidR="003F68CB" w:rsidRPr="00633BAA">
        <w:rPr>
          <w:color w:val="EE0000"/>
        </w:rPr>
        <w:t>AI</w:t>
      </w:r>
      <w:r w:rsidR="003F68CB" w:rsidRPr="00633BAA">
        <w:rPr>
          <w:color w:val="EE0000"/>
        </w:rPr>
        <w:t>應用與永續創新，以強化</w:t>
      </w:r>
      <w:r w:rsidR="00B62716" w:rsidRPr="00633BAA">
        <w:rPr>
          <w:rFonts w:hint="eastAsia"/>
          <w:color w:val="EE0000"/>
        </w:rPr>
        <w:t>產業</w:t>
      </w:r>
      <w:r w:rsidR="003F68CB" w:rsidRPr="00633BAA">
        <w:rPr>
          <w:color w:val="EE0000"/>
        </w:rPr>
        <w:t>價值與韌性</w:t>
      </w:r>
      <w:r w:rsidR="003F68CB" w:rsidRPr="003F68CB">
        <w:t>。</w:t>
      </w:r>
    </w:p>
    <w:p w14:paraId="4CC2201D" w14:textId="53054712"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環境變動與區域競爭</w:t>
      </w:r>
      <w:r w:rsidR="00B20C67">
        <w:rPr>
          <w:rFonts w:hint="eastAsia"/>
        </w:rPr>
        <w:t>，仍</w:t>
      </w:r>
      <w:r w:rsidR="00B20C67" w:rsidRPr="000317AD">
        <w:t>在</w:t>
      </w:r>
      <w:r w:rsidR="00B20C67">
        <w:rPr>
          <w:rFonts w:hint="eastAsia"/>
        </w:rPr>
        <w:t>國際市場</w:t>
      </w:r>
      <w:r w:rsidR="00B20C67" w:rsidRPr="000317AD">
        <w:t>能維持一定競爭力。</w:t>
      </w:r>
      <w:r w:rsidR="00FF6C02">
        <w:rPr>
          <w:rFonts w:hint="eastAsia"/>
        </w:rPr>
        <w:t>而</w:t>
      </w:r>
      <w:r w:rsidR="00B20C67">
        <w:rPr>
          <w:rFonts w:hint="eastAsia"/>
        </w:rPr>
        <w:t>如今</w:t>
      </w:r>
      <w:r w:rsidR="007666B4" w:rsidRPr="007666B4">
        <w:t>產業外移已逾三十年，早期</w:t>
      </w:r>
      <w:r w:rsidR="00676EA0">
        <w:rPr>
          <w:rFonts w:hint="eastAsia"/>
        </w:rPr>
        <w:t>技術</w:t>
      </w:r>
      <w:r w:rsidR="007666B4" w:rsidRPr="007666B4">
        <w:t>人才面臨高齡化問題，</w:t>
      </w:r>
      <w:r w:rsidR="00723938">
        <w:rPr>
          <w:rFonts w:hint="eastAsia"/>
        </w:rPr>
        <w:t>產業</w:t>
      </w:r>
      <w:r w:rsidR="007666B4" w:rsidRPr="007666B4">
        <w:t>缺工嚴重、薪資成本上升及內需市場規模有限</w:t>
      </w:r>
      <w:r w:rsidR="00E3296B">
        <w:rPr>
          <w:rFonts w:hint="eastAsia"/>
        </w:rPr>
        <w:t>等</w:t>
      </w:r>
      <w:r w:rsidR="007666B4" w:rsidRPr="007666B4">
        <w:t>生存壓力</w:t>
      </w:r>
      <w:r w:rsidR="007666B4" w:rsidRPr="005E3175">
        <w:rPr>
          <w:color w:val="EE0000"/>
        </w:rPr>
        <w:t>，</w:t>
      </w:r>
      <w:r w:rsidR="005E3175" w:rsidRPr="005E3175">
        <w:rPr>
          <w:rFonts w:hint="eastAsia"/>
          <w:color w:val="EE0000"/>
          <w:highlight w:val="yellow"/>
        </w:rPr>
        <w:t>這邊可以加其他國家的</w:t>
      </w:r>
      <w:r w:rsidR="004D5FAC">
        <w:rPr>
          <w:rFonts w:hint="eastAsia"/>
          <w:color w:val="EE0000"/>
          <w:highlight w:val="yellow"/>
        </w:rPr>
        <w:t>發展</w:t>
      </w:r>
      <w:r w:rsidR="005E3175">
        <w:rPr>
          <w:rFonts w:hint="eastAsia"/>
          <w:color w:val="EE0000"/>
          <w:highlight w:val="yellow"/>
        </w:rPr>
        <w:t>，</w:t>
      </w:r>
      <w:r w:rsidR="007666B4" w:rsidRPr="007666B4">
        <w:t>多數</w:t>
      </w:r>
      <w:r w:rsidR="001B2A3B">
        <w:rPr>
          <w:rFonts w:hint="eastAsia"/>
        </w:rPr>
        <w:t>廠商</w:t>
      </w:r>
      <w:r w:rsidR="007666B4" w:rsidRPr="007666B4">
        <w:t>或被迫遷移或逐漸退出市場，僅存者亦陷入邊緣化困境。</w:t>
      </w:r>
    </w:p>
    <w:p w14:paraId="0D68A436" w14:textId="3BA905DC" w:rsidR="00AF34A6" w:rsidRDefault="00044255" w:rsidP="00AF34A6">
      <w:pPr>
        <w:pStyle w:val="15"/>
        <w:ind w:firstLine="480"/>
      </w:pPr>
      <w:r w:rsidRPr="00B73088">
        <w:t>根據紡拓會於</w:t>
      </w:r>
      <w:r w:rsidRPr="00B73088">
        <w:t>2024</w:t>
      </w:r>
      <w:r w:rsidRPr="00B73088">
        <w:t>年發布之產業概況分析，</w:t>
      </w:r>
      <w:r w:rsidR="009E6678">
        <w:rPr>
          <w:rFonts w:hint="eastAsia"/>
        </w:rPr>
        <w:t>近年來</w:t>
      </w:r>
      <w:r w:rsidRPr="00B73088">
        <w:t>台灣業者</w:t>
      </w:r>
      <w:r w:rsidR="009C7D26" w:rsidRPr="009C7D26">
        <w:t>積極投入技術研發與設備升級</w:t>
      </w:r>
      <w:r w:rsidRPr="00B73088">
        <w:t>，</w:t>
      </w:r>
      <w:r w:rsidR="0062054E">
        <w:rPr>
          <w:rFonts w:hint="eastAsia"/>
        </w:rPr>
        <w:t>希冀將</w:t>
      </w:r>
      <w:r w:rsidRPr="00B73088">
        <w:t>台灣</w:t>
      </w:r>
      <w:r w:rsidR="00FC4E1C">
        <w:rPr>
          <w:rFonts w:hint="eastAsia"/>
        </w:rPr>
        <w:t>紡織業塑造成</w:t>
      </w:r>
      <w:r w:rsidRPr="00B73088">
        <w:t>全球</w:t>
      </w:r>
      <w:r w:rsidRPr="00C170F6">
        <w:rPr>
          <w:color w:val="EE0000"/>
        </w:rPr>
        <w:t>機能性紡織品的重要供應國</w:t>
      </w:r>
      <w:r w:rsidR="008E5B4D">
        <w:rPr>
          <w:rFonts w:hint="eastAsia"/>
        </w:rPr>
        <w:t>。</w:t>
      </w:r>
      <w:r w:rsidR="00F853F2">
        <w:rPr>
          <w:rFonts w:hint="eastAsia"/>
        </w:rPr>
        <w:t>但</w:t>
      </w:r>
      <w:r w:rsidR="004A4473" w:rsidRPr="004A4473">
        <w:t>從</w:t>
      </w:r>
      <w:r w:rsidR="00693940" w:rsidRPr="00693940">
        <w:t>產值統計</w:t>
      </w:r>
      <w:r w:rsidR="00756205" w:rsidRPr="00693940">
        <w:t>（見圖</w:t>
      </w:r>
      <w:r w:rsidR="00756205" w:rsidRPr="00693940">
        <w:t>4.2-1</w:t>
      </w:r>
      <w:r w:rsidR="00756205" w:rsidRPr="00693940">
        <w:t>）</w:t>
      </w:r>
      <w:r w:rsidR="00693940" w:rsidRPr="00693940">
        <w:t>觀察</w:t>
      </w:r>
      <w:r w:rsidR="00F439E1">
        <w:rPr>
          <w:rFonts w:hint="eastAsia"/>
        </w:rPr>
        <w:t>到</w:t>
      </w:r>
      <w:r w:rsidR="004A4473" w:rsidRPr="004A4473">
        <w:t>，紡織成衣產業整體於</w:t>
      </w:r>
      <w:r w:rsidR="004A4473" w:rsidRPr="004A4473">
        <w:t>2005</w:t>
      </w:r>
      <w:r w:rsidR="004A4473" w:rsidRPr="004A4473">
        <w:t>至</w:t>
      </w:r>
      <w:r w:rsidR="004A4473" w:rsidRPr="004A4473">
        <w:t>2024</w:t>
      </w:r>
      <w:r w:rsidR="004A4473" w:rsidRPr="004A4473">
        <w:t>年間</w:t>
      </w:r>
      <w:r w:rsidR="009D4608">
        <w:rPr>
          <w:rFonts w:hint="eastAsia"/>
        </w:rPr>
        <w:t>產值波動不穩</w:t>
      </w:r>
      <w:r w:rsidR="004A4473" w:rsidRPr="004A4473">
        <w:t>，</w:t>
      </w:r>
      <w:r w:rsidR="009D4608">
        <w:rPr>
          <w:rFonts w:hint="eastAsia"/>
        </w:rPr>
        <w:t>而</w:t>
      </w:r>
      <w:r w:rsidR="004A4473" w:rsidRPr="004A4473">
        <w:t>人</w:t>
      </w:r>
      <w:proofErr w:type="gramStart"/>
      <w:r w:rsidR="004A4473" w:rsidRPr="004A4473">
        <w:t>纖</w:t>
      </w:r>
      <w:proofErr w:type="gramEnd"/>
      <w:r w:rsidR="004A4473" w:rsidRPr="004A4473">
        <w:t>製造業</w:t>
      </w:r>
      <w:r w:rsidR="00DE0C18">
        <w:rPr>
          <w:rFonts w:hint="eastAsia"/>
        </w:rPr>
        <w:t>產值更逐年</w:t>
      </w:r>
      <w:r w:rsidR="004A4473" w:rsidRPr="004A4473">
        <w:t>縮減</w:t>
      </w:r>
      <w:r w:rsidR="00B06FF2">
        <w:rPr>
          <w:rFonts w:hint="eastAsia"/>
        </w:rPr>
        <w:t>下滑</w:t>
      </w:r>
      <w:r w:rsidR="004A4473" w:rsidRPr="004A4473">
        <w:t>，顯示台灣紡織產業</w:t>
      </w:r>
      <w:r w:rsidR="00A337D4">
        <w:rPr>
          <w:rFonts w:hint="eastAsia"/>
        </w:rPr>
        <w:t>正面臨著</w:t>
      </w:r>
      <w:r w:rsidR="004A4473" w:rsidRPr="004A4473">
        <w:t>國際競爭、環保要求與區域轉單</w:t>
      </w:r>
      <w:r w:rsidR="004D5FAC">
        <w:rPr>
          <w:rFonts w:hint="eastAsia"/>
        </w:rPr>
        <w:t>等</w:t>
      </w:r>
      <w:r w:rsidR="004A4473" w:rsidRPr="004A4473">
        <w:t>挑戰。</w:t>
      </w:r>
    </w:p>
    <w:p w14:paraId="098338D7" w14:textId="02017816" w:rsidR="00F12666" w:rsidRDefault="00F12666" w:rsidP="00A861F3">
      <w:pPr>
        <w:pStyle w:val="aff"/>
      </w:pPr>
      <w:r w:rsidRPr="00A861F3">
        <w:rPr>
          <w:noProof/>
        </w:rPr>
        <w:lastRenderedPageBreak/>
        <w:drawing>
          <wp:inline distT="0" distB="0" distL="0" distR="0" wp14:anchorId="00634818" wp14:editId="44836502">
            <wp:extent cx="5000368" cy="2658818"/>
            <wp:effectExtent l="0" t="0" r="0" b="8255"/>
            <wp:docPr id="78644395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26235" cy="2672572"/>
                    </a:xfrm>
                    <a:prstGeom prst="rect">
                      <a:avLst/>
                    </a:prstGeom>
                    <a:noFill/>
                  </pic:spPr>
                </pic:pic>
              </a:graphicData>
            </a:graphic>
          </wp:inline>
        </w:drawing>
      </w:r>
    </w:p>
    <w:p w14:paraId="00B61801" w14:textId="502DAA5E" w:rsidR="00B225D4" w:rsidRDefault="00B225D4" w:rsidP="000A3C05">
      <w:pPr>
        <w:pStyle w:val="afff0"/>
      </w:pPr>
      <w:r>
        <w:rPr>
          <w:rFonts w:hint="eastAsia"/>
        </w:rPr>
        <w:t>圖</w:t>
      </w:r>
      <w:r>
        <w:rPr>
          <w:rFonts w:hint="eastAsia"/>
        </w:rPr>
        <w:t>4.2-</w:t>
      </w:r>
      <w:r>
        <w:fldChar w:fldCharType="begin"/>
      </w:r>
      <w:r>
        <w:instrText xml:space="preserve"> </w:instrText>
      </w:r>
      <w:r>
        <w:rPr>
          <w:rFonts w:hint="eastAsia"/>
        </w:rPr>
        <w:instrText xml:space="preserve">SEQ </w:instrText>
      </w:r>
      <w:r>
        <w:rPr>
          <w:rFonts w:hint="eastAsia"/>
        </w:rPr>
        <w:instrText>圖</w:instrText>
      </w:r>
      <w:r>
        <w:rPr>
          <w:rFonts w:hint="eastAsia"/>
        </w:rPr>
        <w:instrText>4.2- \* ARABIC</w:instrText>
      </w:r>
      <w:r>
        <w:instrText xml:space="preserve"> </w:instrText>
      </w:r>
      <w:r>
        <w:fldChar w:fldCharType="separate"/>
      </w:r>
      <w:r>
        <w:rPr>
          <w:noProof/>
        </w:rPr>
        <w:t>1</w:t>
      </w:r>
      <w:r>
        <w:fldChar w:fldCharType="end"/>
      </w:r>
      <w:r w:rsidR="00293320">
        <w:rPr>
          <w:rFonts w:hint="eastAsia"/>
        </w:rPr>
        <w:t xml:space="preserve"> </w:t>
      </w:r>
      <w:r w:rsidR="00A67ED3">
        <w:rPr>
          <w:rFonts w:hint="eastAsia"/>
        </w:rPr>
        <w:t>台灣</w:t>
      </w:r>
      <w:r w:rsidR="00DF7249">
        <w:rPr>
          <w:rFonts w:hint="eastAsia"/>
        </w:rPr>
        <w:t>紡織及成衣工業產值統計</w:t>
      </w:r>
    </w:p>
    <w:p w14:paraId="1FC28490" w14:textId="234C6199" w:rsidR="005D3E7C" w:rsidRDefault="005D3E7C" w:rsidP="00AE520F">
      <w:pPr>
        <w:pStyle w:val="15"/>
        <w:ind w:firstLine="480"/>
        <w:jc w:val="center"/>
      </w:pPr>
      <w:r>
        <w:rPr>
          <w:rFonts w:hint="eastAsia"/>
        </w:rPr>
        <w:t>資料來源：</w:t>
      </w:r>
      <w:r w:rsidRPr="003E2DDC">
        <w:t>：</w:t>
      </w:r>
      <w:r w:rsidR="00DF7249">
        <w:rPr>
          <w:rFonts w:hint="eastAsia"/>
        </w:rPr>
        <w:t>整理自紡拓會</w:t>
      </w:r>
      <w:r w:rsidR="00DF7249">
        <w:rPr>
          <w:rFonts w:hint="eastAsia"/>
        </w:rPr>
        <w:t>2024</w:t>
      </w:r>
      <w:r w:rsidR="00DF7249">
        <w:rPr>
          <w:rFonts w:hint="eastAsia"/>
        </w:rPr>
        <w:t>產業報告</w:t>
      </w:r>
      <w:r w:rsidR="00DF7249">
        <w:rPr>
          <w:rFonts w:hint="eastAsia"/>
        </w:rPr>
        <w:t>-</w:t>
      </w:r>
      <w:commentRangeStart w:id="119"/>
      <w:r w:rsidRPr="003E2DDC">
        <w:t>經濟部統計處</w:t>
      </w:r>
      <w:commentRangeEnd w:id="119"/>
      <w:r>
        <w:rPr>
          <w:rStyle w:val="af7"/>
        </w:rPr>
        <w:commentReference w:id="119"/>
      </w:r>
    </w:p>
    <w:p w14:paraId="5B0AA55B" w14:textId="5178078B" w:rsidR="00CB5E4A" w:rsidRPr="00CB5E4A" w:rsidRDefault="00CB5E4A" w:rsidP="00D30C7C">
      <w:pPr>
        <w:pStyle w:val="15"/>
        <w:ind w:firstLine="480"/>
      </w:pPr>
      <w:r w:rsidRPr="00CB5E4A">
        <w:t>根據財政部貿易資料統計（表</w:t>
      </w:r>
      <w:r w:rsidRPr="00CB5E4A">
        <w:t>4.2-1</w:t>
      </w:r>
      <w:r w:rsidRPr="00CB5E4A">
        <w:t>），台灣紡織與成衣產業雖仍維持出口大於進口</w:t>
      </w:r>
      <w:r w:rsidR="002B44E1">
        <w:rPr>
          <w:rFonts w:hint="eastAsia"/>
        </w:rPr>
        <w:t>之</w:t>
      </w:r>
      <w:r w:rsidRPr="00CB5E4A">
        <w:t>貿易順差，但順差金額已從</w:t>
      </w:r>
      <w:r w:rsidRPr="00CB5E4A">
        <w:t>2001</w:t>
      </w:r>
      <w:r w:rsidR="00D60CFB">
        <w:rPr>
          <w:rFonts w:hint="eastAsia"/>
        </w:rPr>
        <w:t>至</w:t>
      </w:r>
      <w:r w:rsidRPr="00CB5E4A">
        <w:t>2005</w:t>
      </w:r>
      <w:r w:rsidRPr="00CB5E4A">
        <w:t>年的</w:t>
      </w:r>
      <w:proofErr w:type="gramStart"/>
      <w:r w:rsidRPr="00CB5E4A">
        <w:t>年</w:t>
      </w:r>
      <w:r w:rsidR="00F22EF8">
        <w:rPr>
          <w:rFonts w:hint="eastAsia"/>
        </w:rPr>
        <w:t>均</w:t>
      </w:r>
      <w:r w:rsidRPr="00CB5E4A">
        <w:t>約</w:t>
      </w:r>
      <w:r w:rsidRPr="00CB5E4A">
        <w:t>83</w:t>
      </w:r>
      <w:r w:rsidRPr="00CB5E4A">
        <w:t>億美元</w:t>
      </w:r>
      <w:proofErr w:type="gramEnd"/>
      <w:r w:rsidRPr="00CB5E4A">
        <w:t>，逐</w:t>
      </w:r>
      <w:r w:rsidR="005730F7">
        <w:rPr>
          <w:rFonts w:hint="eastAsia"/>
        </w:rPr>
        <w:t>年</w:t>
      </w:r>
      <w:r w:rsidRPr="00CB5E4A">
        <w:t>下降至</w:t>
      </w:r>
      <w:r w:rsidRPr="00CB5E4A">
        <w:t>2021</w:t>
      </w:r>
      <w:r w:rsidR="00D60CFB">
        <w:rPr>
          <w:rFonts w:hint="eastAsia"/>
        </w:rPr>
        <w:t>至</w:t>
      </w:r>
      <w:r w:rsidRPr="00CB5E4A">
        <w:t>2024</w:t>
      </w:r>
      <w:r w:rsidRPr="00CB5E4A">
        <w:t>年的</w:t>
      </w:r>
      <w:proofErr w:type="gramStart"/>
      <w:r w:rsidR="00651DB4">
        <w:rPr>
          <w:rFonts w:hint="eastAsia"/>
        </w:rPr>
        <w:t>年均</w:t>
      </w:r>
      <w:r w:rsidR="00BF2116">
        <w:rPr>
          <w:rFonts w:hint="eastAsia"/>
        </w:rPr>
        <w:t>約</w:t>
      </w:r>
      <w:r w:rsidRPr="00CB5E4A">
        <w:t>38</w:t>
      </w:r>
      <w:r w:rsidRPr="00CB5E4A">
        <w:t>億美元</w:t>
      </w:r>
      <w:proofErr w:type="gramEnd"/>
      <w:r w:rsidRPr="00CB5E4A">
        <w:t>。反映出台灣紡織出口競爭力下降，</w:t>
      </w:r>
      <w:r w:rsidRPr="00AC470F">
        <w:rPr>
          <w:color w:val="EE0000"/>
        </w:rPr>
        <w:t>可能與全球供應鏈轉移、新興國家興起、國內產業升級進程尚未銜接等因素有關</w:t>
      </w:r>
      <w:r w:rsidRPr="00CB5E4A">
        <w:t>。紡織產業正從</w:t>
      </w:r>
      <w:r w:rsidR="008B25FD">
        <w:rPr>
          <w:rFonts w:hint="eastAsia"/>
        </w:rPr>
        <w:t>傳統</w:t>
      </w:r>
      <w:r w:rsidRPr="00CB5E4A">
        <w:t>代工導向邁向品牌化與</w:t>
      </w:r>
      <w:proofErr w:type="gramStart"/>
      <w:r w:rsidRPr="00CB5E4A">
        <w:t>永續化的</w:t>
      </w:r>
      <w:proofErr w:type="gramEnd"/>
      <w:r w:rsidRPr="00CB5E4A">
        <w:t>關鍵轉型期，需持續</w:t>
      </w:r>
      <w:r w:rsidR="00BA1944">
        <w:rPr>
          <w:rFonts w:hint="eastAsia"/>
        </w:rPr>
        <w:t>致力於</w:t>
      </w:r>
      <w:r w:rsidR="00BA1944" w:rsidRPr="00BA1944">
        <w:t>研發創新與數位製造能力</w:t>
      </w:r>
      <w:r w:rsidRPr="00CB5E4A">
        <w:t>，才能鞏固其在國際市場中的競爭優勢。</w:t>
      </w:r>
    </w:p>
    <w:p w14:paraId="35F170DD" w14:textId="60D4ECB4" w:rsidR="00F605B2" w:rsidRPr="005D3E7C" w:rsidRDefault="00A86ACA" w:rsidP="00030B99">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7545AB">
        <w:rPr>
          <w:noProof/>
        </w:rPr>
        <w:t>1</w:t>
      </w:r>
      <w:r>
        <w:fldChar w:fldCharType="end"/>
      </w:r>
      <w:r w:rsidR="00F80926">
        <w:rPr>
          <w:rFonts w:hint="eastAsia"/>
        </w:rPr>
        <w:t xml:space="preserve"> </w:t>
      </w:r>
      <w:r w:rsidR="007E64E4">
        <w:rPr>
          <w:rFonts w:hint="eastAsia"/>
        </w:rPr>
        <w:t>2001-2024</w:t>
      </w:r>
      <w:r w:rsidR="007E64E4">
        <w:rPr>
          <w:rFonts w:hint="eastAsia"/>
        </w:rPr>
        <w:t>年</w:t>
      </w:r>
      <w:r w:rsidR="00F32076">
        <w:rPr>
          <w:rFonts w:hint="eastAsia"/>
        </w:rPr>
        <w:t>台灣</w:t>
      </w:r>
      <w:r w:rsidR="009A518B">
        <w:rPr>
          <w:rFonts w:hint="eastAsia"/>
        </w:rPr>
        <w:t>紡織</w:t>
      </w:r>
      <w:r w:rsidR="007E64E4">
        <w:rPr>
          <w:rFonts w:hint="eastAsia"/>
        </w:rPr>
        <w:t>貿易</w:t>
      </w:r>
      <w:r w:rsidR="003F533D">
        <w:rPr>
          <w:rFonts w:hint="eastAsia"/>
        </w:rPr>
        <w:t>額統計</w:t>
      </w:r>
      <w:r w:rsidR="007E64E4">
        <w:rPr>
          <w:rFonts w:hint="eastAsia"/>
        </w:rPr>
        <w:t>表</w:t>
      </w:r>
    </w:p>
    <w:tbl>
      <w:tblPr>
        <w:tblStyle w:val="aff1"/>
        <w:tblW w:w="8359" w:type="dxa"/>
        <w:tblLook w:val="04A0" w:firstRow="1" w:lastRow="0" w:firstColumn="1" w:lastColumn="0" w:noHBand="0" w:noVBand="1"/>
      </w:tblPr>
      <w:tblGrid>
        <w:gridCol w:w="2089"/>
        <w:gridCol w:w="2090"/>
        <w:gridCol w:w="2090"/>
        <w:gridCol w:w="2090"/>
      </w:tblGrid>
      <w:tr w:rsidR="00FD22B7" w14:paraId="68E62D5C" w14:textId="77777777" w:rsidTr="00EF188D">
        <w:tc>
          <w:tcPr>
            <w:tcW w:w="2089"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090" w:type="dxa"/>
            <w:vAlign w:val="center"/>
          </w:tcPr>
          <w:p w14:paraId="7CA6CC4E" w14:textId="4E2FD309" w:rsidR="00FD22B7" w:rsidRDefault="00C52063" w:rsidP="00EF188D">
            <w:pPr>
              <w:pStyle w:val="151"/>
              <w:spacing w:line="240" w:lineRule="auto"/>
              <w:jc w:val="center"/>
            </w:pPr>
            <w:r>
              <w:rPr>
                <w:rFonts w:hint="eastAsia"/>
              </w:rPr>
              <w:t>年</w:t>
            </w:r>
            <w:commentRangeStart w:id="120"/>
            <w:r w:rsidR="00FD22B7">
              <w:rPr>
                <w:rFonts w:hint="eastAsia"/>
              </w:rPr>
              <w:t>均出口</w:t>
            </w:r>
            <w:commentRangeEnd w:id="120"/>
            <w:r w:rsidR="00FD22B7">
              <w:rPr>
                <w:rStyle w:val="af7"/>
              </w:rPr>
              <w:commentReference w:id="120"/>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6413DBDA" w14:textId="7A710811" w:rsidR="00FD22B7" w:rsidRDefault="00C52063" w:rsidP="00EF188D">
            <w:pPr>
              <w:pStyle w:val="151"/>
              <w:spacing w:line="240" w:lineRule="auto"/>
              <w:jc w:val="center"/>
            </w:pPr>
            <w:commentRangeStart w:id="121"/>
            <w:r>
              <w:rPr>
                <w:rFonts w:hint="eastAsia"/>
              </w:rPr>
              <w:t>年</w:t>
            </w:r>
            <w:r w:rsidR="00FD22B7">
              <w:rPr>
                <w:rFonts w:hint="eastAsia"/>
              </w:rPr>
              <w:t>均貿易順差</w:t>
            </w:r>
            <w:commentRangeEnd w:id="121"/>
            <w:r w:rsidR="006A4362">
              <w:rPr>
                <w:rStyle w:val="af7"/>
                <w:color w:val="auto"/>
              </w:rPr>
              <w:commentReference w:id="121"/>
            </w:r>
          </w:p>
        </w:tc>
      </w:tr>
      <w:tr w:rsidR="00FD22B7" w14:paraId="737A32FD" w14:textId="77777777" w:rsidTr="00EF188D">
        <w:tc>
          <w:tcPr>
            <w:tcW w:w="2089" w:type="dxa"/>
            <w:vAlign w:val="center"/>
          </w:tcPr>
          <w:p w14:paraId="6167033A" w14:textId="09D2648F" w:rsidR="00FD22B7" w:rsidRDefault="00FD22B7" w:rsidP="00EF188D">
            <w:pPr>
              <w:pStyle w:val="15"/>
              <w:ind w:firstLineChars="0" w:firstLine="0"/>
              <w:jc w:val="center"/>
            </w:pPr>
            <w:r>
              <w:rPr>
                <w:rFonts w:hint="eastAsia"/>
                <w:color w:val="000000"/>
              </w:rPr>
              <w:t>2001</w:t>
            </w:r>
            <w:proofErr w:type="gramStart"/>
            <w:r>
              <w:rPr>
                <w:rFonts w:hint="eastAsia"/>
                <w:color w:val="000000"/>
              </w:rPr>
              <w:t>–</w:t>
            </w:r>
            <w:proofErr w:type="gramEnd"/>
            <w:r>
              <w:rPr>
                <w:rFonts w:hint="eastAsia"/>
                <w:color w:val="000000"/>
              </w:rPr>
              <w:t>2005</w:t>
            </w:r>
            <w:r>
              <w:rPr>
                <w:rFonts w:hint="eastAsia"/>
                <w:color w:val="000000"/>
              </w:rPr>
              <w:t>年</w:t>
            </w:r>
          </w:p>
        </w:tc>
        <w:tc>
          <w:tcPr>
            <w:tcW w:w="2090"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090"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2090"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EF188D">
        <w:tc>
          <w:tcPr>
            <w:tcW w:w="2089" w:type="dxa"/>
            <w:vAlign w:val="center"/>
          </w:tcPr>
          <w:p w14:paraId="3202F7CA" w14:textId="67687C9E" w:rsidR="00FD22B7" w:rsidRDefault="00FD22B7" w:rsidP="00EF188D">
            <w:pPr>
              <w:pStyle w:val="15"/>
              <w:ind w:firstLineChars="0" w:firstLine="0"/>
              <w:jc w:val="center"/>
            </w:pPr>
            <w:r>
              <w:rPr>
                <w:rFonts w:hint="eastAsia"/>
                <w:color w:val="000000"/>
              </w:rPr>
              <w:t>2006</w:t>
            </w:r>
            <w:proofErr w:type="gramStart"/>
            <w:r>
              <w:rPr>
                <w:rFonts w:hint="eastAsia"/>
                <w:color w:val="000000"/>
              </w:rPr>
              <w:t>–</w:t>
            </w:r>
            <w:proofErr w:type="gramEnd"/>
            <w:r>
              <w:rPr>
                <w:rFonts w:hint="eastAsia"/>
                <w:color w:val="000000"/>
              </w:rPr>
              <w:t>2010</w:t>
            </w:r>
            <w:r>
              <w:rPr>
                <w:rFonts w:hint="eastAsia"/>
                <w:color w:val="000000"/>
              </w:rPr>
              <w:t>年</w:t>
            </w:r>
          </w:p>
        </w:tc>
        <w:tc>
          <w:tcPr>
            <w:tcW w:w="2090"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090"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2090"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EF188D">
        <w:tc>
          <w:tcPr>
            <w:tcW w:w="2089" w:type="dxa"/>
            <w:vAlign w:val="center"/>
          </w:tcPr>
          <w:p w14:paraId="40D53202" w14:textId="2E819BDB" w:rsidR="00FD22B7" w:rsidRDefault="00FD22B7" w:rsidP="00EF188D">
            <w:pPr>
              <w:pStyle w:val="15"/>
              <w:ind w:firstLineChars="0" w:firstLine="0"/>
              <w:jc w:val="center"/>
            </w:pPr>
            <w:r>
              <w:rPr>
                <w:rFonts w:hint="eastAsia"/>
                <w:color w:val="000000"/>
              </w:rPr>
              <w:t>2011</w:t>
            </w:r>
            <w:proofErr w:type="gramStart"/>
            <w:r>
              <w:rPr>
                <w:rFonts w:hint="eastAsia"/>
                <w:color w:val="000000"/>
              </w:rPr>
              <w:t>–</w:t>
            </w:r>
            <w:proofErr w:type="gramEnd"/>
            <w:r>
              <w:rPr>
                <w:rFonts w:hint="eastAsia"/>
                <w:color w:val="000000"/>
              </w:rPr>
              <w:t>2015</w:t>
            </w:r>
            <w:r>
              <w:rPr>
                <w:rFonts w:hint="eastAsia"/>
                <w:color w:val="000000"/>
              </w:rPr>
              <w:t>年</w:t>
            </w:r>
          </w:p>
        </w:tc>
        <w:tc>
          <w:tcPr>
            <w:tcW w:w="2090"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090"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2090"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EF188D">
        <w:tc>
          <w:tcPr>
            <w:tcW w:w="2089" w:type="dxa"/>
            <w:vAlign w:val="center"/>
          </w:tcPr>
          <w:p w14:paraId="6FC7D445" w14:textId="3D44EDF6" w:rsidR="00FD22B7" w:rsidRDefault="00FD22B7" w:rsidP="00EF188D">
            <w:pPr>
              <w:pStyle w:val="15"/>
              <w:ind w:firstLineChars="0" w:firstLine="0"/>
              <w:jc w:val="center"/>
            </w:pPr>
            <w:r>
              <w:rPr>
                <w:rFonts w:hint="eastAsia"/>
                <w:color w:val="000000"/>
              </w:rPr>
              <w:t>2016</w:t>
            </w:r>
            <w:proofErr w:type="gramStart"/>
            <w:r>
              <w:rPr>
                <w:rFonts w:hint="eastAsia"/>
                <w:color w:val="000000"/>
              </w:rPr>
              <w:t>–</w:t>
            </w:r>
            <w:proofErr w:type="gramEnd"/>
            <w:r>
              <w:rPr>
                <w:rFonts w:hint="eastAsia"/>
                <w:color w:val="000000"/>
              </w:rPr>
              <w:t>2020</w:t>
            </w:r>
            <w:r>
              <w:rPr>
                <w:rFonts w:hint="eastAsia"/>
                <w:color w:val="000000"/>
              </w:rPr>
              <w:t>年</w:t>
            </w:r>
          </w:p>
        </w:tc>
        <w:tc>
          <w:tcPr>
            <w:tcW w:w="2090"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090"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2090"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EF188D">
        <w:tc>
          <w:tcPr>
            <w:tcW w:w="2089"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proofErr w:type="gramStart"/>
            <w:r>
              <w:rPr>
                <w:rFonts w:hint="eastAsia"/>
                <w:color w:val="000000"/>
              </w:rPr>
              <w:t>–</w:t>
            </w:r>
            <w:proofErr w:type="gramEnd"/>
            <w:r>
              <w:rPr>
                <w:rFonts w:hint="eastAsia"/>
                <w:color w:val="000000"/>
              </w:rPr>
              <w:t>2024</w:t>
            </w:r>
            <w:r>
              <w:rPr>
                <w:rFonts w:hint="eastAsia"/>
                <w:color w:val="000000"/>
              </w:rPr>
              <w:t>年</w:t>
            </w:r>
          </w:p>
        </w:tc>
        <w:tc>
          <w:tcPr>
            <w:tcW w:w="2090"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090"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2090"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693CBDD" w:rsidR="00FA7162" w:rsidRDefault="00FA7162" w:rsidP="00FA7162">
      <w:pPr>
        <w:pStyle w:val="15"/>
        <w:ind w:firstLine="480"/>
        <w:jc w:val="center"/>
      </w:pPr>
      <w:r>
        <w:rPr>
          <w:rFonts w:hint="eastAsia"/>
        </w:rPr>
        <w:t>資料來源：</w:t>
      </w:r>
      <w:r w:rsidR="00DB7070">
        <w:rPr>
          <w:rFonts w:hint="eastAsia"/>
        </w:rPr>
        <w:t>財政部</w:t>
      </w:r>
      <w:r w:rsidR="0048608F">
        <w:rPr>
          <w:rFonts w:hint="eastAsia"/>
        </w:rPr>
        <w:t>貿易</w:t>
      </w:r>
      <w:r w:rsidR="00DB7070">
        <w:rPr>
          <w:rFonts w:hint="eastAsia"/>
        </w:rPr>
        <w:t>資料</w:t>
      </w:r>
      <w:r w:rsidR="00D316F8">
        <w:rPr>
          <w:rFonts w:hint="eastAsia"/>
        </w:rPr>
        <w:t>庫</w:t>
      </w:r>
    </w:p>
    <w:p w14:paraId="209F968A" w14:textId="174D46F1" w:rsidR="00FD03AA" w:rsidRPr="00235BBA" w:rsidRDefault="000F0F56" w:rsidP="009B2E2D">
      <w:pPr>
        <w:pStyle w:val="15"/>
        <w:ind w:firstLine="480"/>
      </w:pPr>
      <w:r w:rsidRPr="000F0F56">
        <w:lastRenderedPageBreak/>
        <w:t>根據世界貿易組織（</w:t>
      </w:r>
      <w:r w:rsidRPr="000F0F56">
        <w:t>WTO</w:t>
      </w:r>
      <w:r w:rsidRPr="000F0F56">
        <w:t>）</w:t>
      </w:r>
      <w:r w:rsidRPr="000F0F56">
        <w:t>2023</w:t>
      </w:r>
      <w:r w:rsidRPr="000F0F56">
        <w:t>年</w:t>
      </w:r>
      <w:r w:rsidR="00124DEA">
        <w:rPr>
          <w:rFonts w:hint="eastAsia"/>
        </w:rPr>
        <w:t>統計</w:t>
      </w:r>
      <w:r w:rsidR="00E27E92">
        <w:rPr>
          <w:rFonts w:hint="eastAsia"/>
        </w:rPr>
        <w:t>（見表</w:t>
      </w:r>
      <w:r w:rsidR="00E27E92">
        <w:rPr>
          <w:rFonts w:hint="eastAsia"/>
        </w:rPr>
        <w:t>4.2-2</w:t>
      </w:r>
      <w:r w:rsidR="00E27E92">
        <w:rPr>
          <w:rFonts w:hint="eastAsia"/>
        </w:rPr>
        <w:t>）</w:t>
      </w:r>
      <w:r w:rsidRPr="000F0F56">
        <w:t>，全球前十大紡織品出口國合計出口總額達</w:t>
      </w:r>
      <w:r w:rsidRPr="000F0F56">
        <w:t>2,830</w:t>
      </w:r>
      <w:r w:rsidRPr="000F0F56">
        <w:t>億美元，占全球總出口的</w:t>
      </w:r>
      <w:r w:rsidRPr="000F0F56">
        <w:t>88.7%</w:t>
      </w:r>
      <w:r w:rsidRPr="000F0F56">
        <w:t>，展現出</w:t>
      </w:r>
      <w:r w:rsidRPr="00951EAD">
        <w:rPr>
          <w:color w:val="EE0000"/>
        </w:rPr>
        <w:t>產業高度集中於少數經濟體之趨勢</w:t>
      </w:r>
      <w:r w:rsidRPr="000F0F56">
        <w:t>。其中，中國穩居全球第一，出口總額高達</w:t>
      </w:r>
      <w:r w:rsidRPr="000F0F56">
        <w:t>1,340</w:t>
      </w:r>
      <w:r w:rsidRPr="000F0F56">
        <w:t>億美元，占比</w:t>
      </w:r>
      <w:r w:rsidRPr="000F0F56">
        <w:t>42.1%</w:t>
      </w:r>
      <w:r w:rsidRPr="000F0F56">
        <w:t>，遠超第二名歐盟的</w:t>
      </w:r>
      <w:r w:rsidRPr="000F0F56">
        <w:t>700</w:t>
      </w:r>
      <w:r w:rsidRPr="000F0F56">
        <w:t>億美元（占比</w:t>
      </w:r>
      <w:r w:rsidRPr="000F0F56">
        <w:t>22.0%</w:t>
      </w:r>
      <w:r w:rsidRPr="000F0F56">
        <w:t>）。然而值得注意的是，中國在</w:t>
      </w:r>
      <w:r w:rsidRPr="000F0F56">
        <w:t>2023</w:t>
      </w:r>
      <w:r w:rsidRPr="000F0F56">
        <w:t>年紡織出口年增率為</w:t>
      </w:r>
      <w:r w:rsidRPr="000F0F56">
        <w:t>-9%</w:t>
      </w:r>
      <w:r w:rsidRPr="000F0F56">
        <w:t>，顯示即便居首，仍受市場萎縮與外部環境影響。</w:t>
      </w:r>
      <w:r w:rsidR="00235BBA" w:rsidRPr="00235BBA">
        <w:t>東南亞國家近年持續崛起</w:t>
      </w:r>
      <w:r w:rsidR="00142BC9">
        <w:rPr>
          <w:rFonts w:hint="eastAsia"/>
        </w:rPr>
        <w:t>，</w:t>
      </w:r>
      <w:r w:rsidR="00235BBA" w:rsidRPr="00235BBA">
        <w:t>越南自</w:t>
      </w:r>
      <w:r w:rsidR="00235BBA" w:rsidRPr="00235BBA">
        <w:t>2000</w:t>
      </w:r>
      <w:r w:rsidR="00235BBA" w:rsidRPr="00235BBA">
        <w:t>年僅</w:t>
      </w:r>
      <w:r w:rsidR="00235BBA" w:rsidRPr="00235BBA">
        <w:t>0.2%</w:t>
      </w:r>
      <w:r w:rsidR="00235BBA" w:rsidRPr="00235BBA">
        <w:t>全球市占上升至</w:t>
      </w:r>
      <w:r w:rsidR="00235BBA" w:rsidRPr="00235BBA">
        <w:t>2023</w:t>
      </w:r>
      <w:r w:rsidR="00235BBA" w:rsidRPr="00235BBA">
        <w:t>年的</w:t>
      </w:r>
      <w:r w:rsidR="00235BBA" w:rsidRPr="00235BBA">
        <w:t>3.6%</w:t>
      </w:r>
      <w:r w:rsidR="00235BBA" w:rsidRPr="00235BBA">
        <w:t>，</w:t>
      </w:r>
      <w:r w:rsidR="00235BBA" w:rsidRPr="00235BBA">
        <w:t>2023</w:t>
      </w:r>
      <w:r w:rsidR="00235BBA" w:rsidRPr="00235BBA">
        <w:t>年出口值為</w:t>
      </w:r>
      <w:r w:rsidR="00235BBA" w:rsidRPr="00235BBA">
        <w:t>110</w:t>
      </w:r>
      <w:r w:rsidR="00235BBA" w:rsidRPr="00235BBA">
        <w:t>億美元，長期成長趨勢明顯，展現其在全球供應鏈中的快速布局與產能擴張。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呈現</w:t>
      </w:r>
      <w:r w:rsidR="00094622">
        <w:rPr>
          <w:rFonts w:hint="eastAsia"/>
        </w:rPr>
        <w:t>-23%</w:t>
      </w:r>
      <w:r w:rsidR="00235BBA" w:rsidRPr="00235BBA">
        <w:t>，成為十大出口國中衰退幅度最大者，顯示出其在全球紡織產業中的相對弱化</w:t>
      </w:r>
      <w:r w:rsidR="008F5F68">
        <w:rPr>
          <w:rFonts w:hint="eastAsia"/>
        </w:rPr>
        <w:t>，</w:t>
      </w:r>
      <w:r w:rsidR="00235BBA" w:rsidRPr="00235BBA">
        <w:t>台灣在數位轉型、品牌塑造與供應鏈重組方面顯現出落後壓力。</w:t>
      </w:r>
    </w:p>
    <w:p w14:paraId="6D5E0208" w14:textId="5F6B7D2A" w:rsidR="00BE6E87" w:rsidRPr="00362D3C" w:rsidRDefault="007545AB" w:rsidP="00362D3C">
      <w:pPr>
        <w:pStyle w:val="affc"/>
      </w:pPr>
      <w:r w:rsidRPr="00362D3C">
        <w:rPr>
          <w:rFonts w:hint="eastAsia"/>
        </w:rPr>
        <w:t>表</w:t>
      </w:r>
      <w:r w:rsidRPr="00362D3C">
        <w:rPr>
          <w:rFonts w:hint="eastAsia"/>
        </w:rPr>
        <w:t>4.2-</w:t>
      </w:r>
      <w:r w:rsidRPr="00362D3C">
        <w:fldChar w:fldCharType="begin"/>
      </w:r>
      <w:r w:rsidRPr="00362D3C">
        <w:instrText xml:space="preserve"> </w:instrText>
      </w:r>
      <w:r w:rsidRPr="00362D3C">
        <w:rPr>
          <w:rFonts w:hint="eastAsia"/>
        </w:rPr>
        <w:instrText xml:space="preserve">SEQ </w:instrText>
      </w:r>
      <w:r w:rsidRPr="00362D3C">
        <w:rPr>
          <w:rFonts w:hint="eastAsia"/>
        </w:rPr>
        <w:instrText>表</w:instrText>
      </w:r>
      <w:r w:rsidRPr="00362D3C">
        <w:rPr>
          <w:rFonts w:hint="eastAsia"/>
        </w:rPr>
        <w:instrText>4.2- \* ARABIC</w:instrText>
      </w:r>
      <w:r w:rsidRPr="00362D3C">
        <w:instrText xml:space="preserve"> </w:instrText>
      </w:r>
      <w:r w:rsidRPr="00362D3C">
        <w:fldChar w:fldCharType="separate"/>
      </w:r>
      <w:r w:rsidRPr="00362D3C">
        <w:t>2</w:t>
      </w:r>
      <w:r w:rsidRPr="00362D3C">
        <w:fldChar w:fldCharType="end"/>
      </w:r>
      <w:r w:rsidR="0081515B" w:rsidRPr="00362D3C">
        <w:rPr>
          <w:rFonts w:hint="eastAsia"/>
        </w:rPr>
        <w:t xml:space="preserve"> 2023</w:t>
      </w:r>
      <w:r w:rsidR="0081515B" w:rsidRPr="00362D3C">
        <w:rPr>
          <w:rFonts w:hint="eastAsia"/>
        </w:rPr>
        <w:t>年全球前十大紡織品出口國</w:t>
      </w:r>
    </w:p>
    <w:tbl>
      <w:tblPr>
        <w:tblStyle w:val="aff1"/>
        <w:tblW w:w="0" w:type="auto"/>
        <w:tblLook w:val="04A0" w:firstRow="1" w:lastRow="0" w:firstColumn="1" w:lastColumn="0" w:noHBand="0" w:noVBand="1"/>
      </w:tblPr>
      <w:tblGrid>
        <w:gridCol w:w="1622"/>
        <w:gridCol w:w="732"/>
        <w:gridCol w:w="733"/>
        <w:gridCol w:w="733"/>
        <w:gridCol w:w="733"/>
        <w:gridCol w:w="732"/>
        <w:gridCol w:w="733"/>
        <w:gridCol w:w="733"/>
        <w:gridCol w:w="733"/>
        <w:gridCol w:w="733"/>
      </w:tblGrid>
      <w:tr w:rsidR="00500AEB" w:rsidRPr="00AC6D46" w14:paraId="182AD8B4" w14:textId="77777777" w:rsidTr="000B4A11">
        <w:trPr>
          <w:trHeight w:val="408"/>
        </w:trPr>
        <w:tc>
          <w:tcPr>
            <w:tcW w:w="821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0B4A11">
        <w:tc>
          <w:tcPr>
            <w:tcW w:w="821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AC6D46">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proofErr w:type="gramStart"/>
            <w:r w:rsidRPr="00B33F8C">
              <w:rPr>
                <w:rFonts w:cs="Times New Roman" w:hint="eastAsia"/>
                <w:sz w:val="22"/>
                <w:szCs w:val="22"/>
              </w:rPr>
              <w:t>佔</w:t>
            </w:r>
            <w:proofErr w:type="gramEnd"/>
            <w:r w:rsidRPr="00B33F8C">
              <w:rPr>
                <w:rFonts w:cs="Times New Roman" w:hint="eastAsia"/>
                <w:sz w:val="22"/>
                <w:szCs w:val="22"/>
              </w:rPr>
              <w:t>全球紡織出口額比例</w:t>
            </w:r>
            <w:r w:rsidRPr="00B33F8C">
              <w:rPr>
                <w:rFonts w:cs="Times New Roman" w:hint="eastAsia"/>
                <w:sz w:val="22"/>
                <w:szCs w:val="22"/>
              </w:rPr>
              <w:t>(%)</w:t>
            </w:r>
          </w:p>
        </w:tc>
        <w:tc>
          <w:tcPr>
            <w:tcW w:w="2932"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0B4A11">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733"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733"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732"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733"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733"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733"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0B4A11">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733"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733"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733"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732"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733"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0B4A11">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733"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733"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733"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732"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733"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733"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0B4A11">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733"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733"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733"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732"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733"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733"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0B4A11">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677AE660" w14:textId="5200140B" w:rsidR="004F6747" w:rsidRPr="00AC6D46" w:rsidRDefault="004F6747" w:rsidP="00E454BB">
            <w:pPr>
              <w:pStyle w:val="15"/>
              <w:ind w:firstLineChars="0" w:firstLine="0"/>
              <w:jc w:val="center"/>
              <w:rPr>
                <w:sz w:val="20"/>
                <w:szCs w:val="20"/>
              </w:rPr>
            </w:pPr>
            <w:r w:rsidRPr="00AC6D46">
              <w:rPr>
                <w:rFonts w:cs="Times New Roman"/>
                <w:sz w:val="20"/>
                <w:szCs w:val="20"/>
              </w:rPr>
              <w:t>3.6</w:t>
            </w:r>
          </w:p>
        </w:tc>
        <w:tc>
          <w:tcPr>
            <w:tcW w:w="733" w:type="dxa"/>
            <w:vAlign w:val="center"/>
          </w:tcPr>
          <w:p w14:paraId="70E4CF6F" w14:textId="680DD4FE" w:rsidR="004F6747" w:rsidRPr="00AC6D46" w:rsidRDefault="004F6747" w:rsidP="00E454BB">
            <w:pPr>
              <w:pStyle w:val="15"/>
              <w:ind w:firstLineChars="0" w:firstLine="0"/>
              <w:jc w:val="center"/>
              <w:rPr>
                <w:sz w:val="20"/>
                <w:szCs w:val="20"/>
              </w:rPr>
            </w:pPr>
            <w:r w:rsidRPr="00AC6D46">
              <w:rPr>
                <w:rFonts w:cs="Times New Roman"/>
                <w:sz w:val="20"/>
                <w:szCs w:val="20"/>
              </w:rPr>
              <w:t>4.1</w:t>
            </w:r>
          </w:p>
        </w:tc>
        <w:tc>
          <w:tcPr>
            <w:tcW w:w="733" w:type="dxa"/>
            <w:vAlign w:val="center"/>
          </w:tcPr>
          <w:p w14:paraId="14F6B802" w14:textId="75B10842"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732" w:type="dxa"/>
            <w:vAlign w:val="center"/>
          </w:tcPr>
          <w:p w14:paraId="57FDE0BE" w14:textId="2396D313" w:rsidR="004F6747" w:rsidRPr="00AC6D46" w:rsidRDefault="004F6747" w:rsidP="00E454BB">
            <w:pPr>
              <w:pStyle w:val="15"/>
              <w:ind w:firstLineChars="0" w:firstLine="0"/>
              <w:jc w:val="center"/>
              <w:rPr>
                <w:sz w:val="20"/>
                <w:szCs w:val="20"/>
              </w:rPr>
            </w:pPr>
            <w:r w:rsidRPr="00AC6D46">
              <w:rPr>
                <w:rFonts w:cs="Times New Roman"/>
                <w:sz w:val="20"/>
                <w:szCs w:val="20"/>
              </w:rPr>
              <w:t>5.6</w:t>
            </w:r>
          </w:p>
        </w:tc>
        <w:tc>
          <w:tcPr>
            <w:tcW w:w="733"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3"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733"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0B4A11">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733"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733"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2"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733"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733"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0B4A11">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3"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733"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733"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2"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733"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733"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733"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0B4A11">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3A7F96C4" w14:textId="4DFB146D" w:rsidR="004F6747" w:rsidRPr="00AC6D46" w:rsidRDefault="004F6747" w:rsidP="00E454BB">
            <w:pPr>
              <w:pStyle w:val="15"/>
              <w:ind w:firstLineChars="0" w:firstLine="0"/>
              <w:jc w:val="center"/>
              <w:rPr>
                <w:sz w:val="20"/>
                <w:szCs w:val="20"/>
              </w:rPr>
            </w:pPr>
            <w:r w:rsidRPr="00AC6D46">
              <w:rPr>
                <w:rFonts w:cs="Times New Roman"/>
                <w:sz w:val="20"/>
                <w:szCs w:val="20"/>
              </w:rPr>
              <w:t>0.2</w:t>
            </w:r>
          </w:p>
        </w:tc>
        <w:tc>
          <w:tcPr>
            <w:tcW w:w="733" w:type="dxa"/>
            <w:vAlign w:val="center"/>
          </w:tcPr>
          <w:p w14:paraId="4BC7AA01" w14:textId="344B783C" w:rsidR="004F6747" w:rsidRPr="00AC6D46" w:rsidRDefault="004F6747" w:rsidP="00E454BB">
            <w:pPr>
              <w:pStyle w:val="15"/>
              <w:ind w:firstLineChars="0" w:firstLine="0"/>
              <w:jc w:val="center"/>
              <w:rPr>
                <w:sz w:val="20"/>
                <w:szCs w:val="20"/>
              </w:rPr>
            </w:pPr>
            <w:r w:rsidRPr="00AC6D46">
              <w:rPr>
                <w:rFonts w:cs="Times New Roman"/>
                <w:sz w:val="20"/>
                <w:szCs w:val="20"/>
              </w:rPr>
              <w:t>0.4</w:t>
            </w:r>
          </w:p>
        </w:tc>
        <w:tc>
          <w:tcPr>
            <w:tcW w:w="733" w:type="dxa"/>
            <w:vAlign w:val="center"/>
          </w:tcPr>
          <w:p w14:paraId="45D1C92C" w14:textId="4E50591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2" w:type="dxa"/>
            <w:vAlign w:val="center"/>
          </w:tcPr>
          <w:p w14:paraId="1C1F6A8A" w14:textId="7B7658CF"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733"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0B4A11">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733"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733"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733"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732"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733"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3"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0B4A11">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lastRenderedPageBreak/>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733"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3"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732"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733"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733"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0B4A11">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733"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733"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732"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0B4A11">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732"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733"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0B4A11">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733"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733"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733"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732"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733"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54D6303C" w:rsidR="0081222E"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01295B2" w14:textId="77777777" w:rsidR="003A6033" w:rsidRDefault="00346DC8" w:rsidP="00F32076">
      <w:pPr>
        <w:pStyle w:val="15"/>
        <w:ind w:firstLine="480"/>
      </w:pPr>
      <w:r w:rsidRPr="00346DC8">
        <w:t>隨著聯合國提出「</w:t>
      </w:r>
      <w:r w:rsidRPr="00346DC8">
        <w:t>2050</w:t>
      </w:r>
      <w:r w:rsidRPr="00346DC8">
        <w:t>年</w:t>
      </w:r>
      <w:proofErr w:type="gramStart"/>
      <w:r w:rsidRPr="00346DC8">
        <w:t>全球淨零排放</w:t>
      </w:r>
      <w:proofErr w:type="gramEnd"/>
      <w:r w:rsidRPr="00346DC8">
        <w:t>」願景，</w:t>
      </w:r>
      <w:proofErr w:type="gramStart"/>
      <w:r w:rsidRPr="00346DC8">
        <w:t>永續已成為</w:t>
      </w:r>
      <w:proofErr w:type="gramEnd"/>
      <w:r w:rsidRPr="00346DC8">
        <w:t>全球產業發展的核心目標，而紡織業作為高能耗與高排放的產業</w:t>
      </w:r>
      <w:r w:rsidR="00047650">
        <w:rPr>
          <w:rFonts w:hint="eastAsia"/>
        </w:rPr>
        <w:t>之一</w:t>
      </w:r>
      <w:r w:rsidRPr="00346DC8">
        <w:t>，</w:t>
      </w:r>
      <w:r w:rsidR="001A3C0B">
        <w:rPr>
          <w:rFonts w:hint="eastAsia"/>
        </w:rPr>
        <w:t>亦</w:t>
      </w:r>
      <w:r w:rsidRPr="00346DC8">
        <w:t>成為轉型的首要對象。</w:t>
      </w:r>
      <w:r w:rsidR="00AE147E" w:rsidRPr="00F32076">
        <w:t>歐盟已率先推動「數位產品護照」與「永續產品設計規範」，明確產品需揭露原料成分、碳足跡與可回收性資訊，對出口國形成實質技術與制度門檻。</w:t>
      </w:r>
      <w:r w:rsidRPr="00346DC8">
        <w:t>台灣環保署</w:t>
      </w:r>
      <w:r w:rsidR="00E72B0F">
        <w:rPr>
          <w:rFonts w:hint="eastAsia"/>
        </w:rPr>
        <w:t>亦</w:t>
      </w:r>
      <w:r w:rsidRPr="00346DC8">
        <w:t>於</w:t>
      </w:r>
      <w:r w:rsidRPr="00346DC8">
        <w:t>2021</w:t>
      </w:r>
      <w:r w:rsidRPr="00346DC8">
        <w:t>年發布的《</w:t>
      </w:r>
      <w:commentRangeStart w:id="122"/>
      <w:r w:rsidRPr="00346DC8">
        <w:t>台灣</w:t>
      </w:r>
      <w:r w:rsidRPr="00346DC8">
        <w:t>2050</w:t>
      </w:r>
      <w:r w:rsidRPr="00346DC8">
        <w:t>淨零排放路徑及策略總說明</w:t>
      </w:r>
      <w:commentRangeEnd w:id="122"/>
      <w:r w:rsidR="0004026C">
        <w:rPr>
          <w:rStyle w:val="af7"/>
        </w:rPr>
        <w:commentReference w:id="122"/>
      </w:r>
      <w:r w:rsidRPr="00346DC8">
        <w:t>》，</w:t>
      </w:r>
      <w:r w:rsidR="003349FF">
        <w:rPr>
          <w:rFonts w:hint="eastAsia"/>
        </w:rPr>
        <w:t>指出</w:t>
      </w:r>
      <w:r w:rsidRPr="00346DC8">
        <w:t>紡織業必須從「</w:t>
      </w:r>
      <w:r w:rsidRPr="00906394">
        <w:rPr>
          <w:color w:val="EE0000"/>
        </w:rPr>
        <w:t>製程改善、能源轉換、循環經濟</w:t>
      </w:r>
      <w:r w:rsidRPr="00346DC8">
        <w:t>」</w:t>
      </w:r>
      <w:r w:rsidR="00E6421D">
        <w:rPr>
          <w:rFonts w:hint="eastAsia"/>
        </w:rPr>
        <w:t>等</w:t>
      </w:r>
      <w:r w:rsidRPr="00346DC8">
        <w:t>方向著手，並透過「</w:t>
      </w:r>
      <w:r w:rsidRPr="00346DC8">
        <w:t>4+1</w:t>
      </w:r>
      <w:proofErr w:type="gramStart"/>
      <w:r w:rsidRPr="00346DC8">
        <w:t>減碳構</w:t>
      </w:r>
      <w:proofErr w:type="gramEnd"/>
      <w:r w:rsidRPr="00346DC8">
        <w:t>面」</w:t>
      </w:r>
      <w:proofErr w:type="gramStart"/>
      <w:r w:rsidRPr="00346DC8">
        <w:t>──</w:t>
      </w:r>
      <w:proofErr w:type="gramEnd"/>
      <w:r w:rsidRPr="00346DC8">
        <w:t>包括原料替代、能源優化、製程整合、設備升級與設計優化</w:t>
      </w:r>
      <w:r w:rsidR="00AD1B9E">
        <w:rPr>
          <w:rFonts w:hint="eastAsia"/>
        </w:rPr>
        <w:t>來</w:t>
      </w:r>
      <w:r w:rsidRPr="00824977">
        <w:rPr>
          <w:color w:val="EE0000"/>
        </w:rPr>
        <w:t>全面推動低碳生產</w:t>
      </w:r>
      <w:proofErr w:type="gramStart"/>
      <w:r w:rsidRPr="00824977">
        <w:rPr>
          <w:color w:val="EE0000"/>
        </w:rPr>
        <w:t>與淨零排放</w:t>
      </w:r>
      <w:proofErr w:type="gramEnd"/>
      <w:r w:rsidRPr="00346DC8">
        <w:t>。</w:t>
      </w:r>
    </w:p>
    <w:p w14:paraId="5005E668" w14:textId="71366D78" w:rsidR="00F50806" w:rsidRDefault="00F50806" w:rsidP="00F32076">
      <w:pPr>
        <w:pStyle w:val="15"/>
        <w:ind w:firstLine="480"/>
      </w:pPr>
      <w:r w:rsidRPr="00F50806">
        <w:t>然而，台灣紡織業以中小企業為主，普遍面臨</w:t>
      </w:r>
      <w:r w:rsidRPr="00CD282E">
        <w:rPr>
          <w:color w:val="EE0000"/>
        </w:rPr>
        <w:t>資源有限、轉型成本高、技術與人才斷層</w:t>
      </w:r>
      <w:r w:rsidRPr="00F50806">
        <w:t>等結構性挑戰，導致</w:t>
      </w:r>
      <w:r w:rsidR="00CD282E">
        <w:rPr>
          <w:rFonts w:hint="eastAsia"/>
        </w:rPr>
        <w:t>轉型與永續</w:t>
      </w:r>
      <w:r w:rsidRPr="00F50806">
        <w:t>落實進度</w:t>
      </w:r>
      <w:proofErr w:type="gramStart"/>
      <w:r w:rsidRPr="00F50806">
        <w:t>明顯滯</w:t>
      </w:r>
      <w:proofErr w:type="gramEnd"/>
      <w:r w:rsidRPr="00F50806">
        <w:t>後。相較於</w:t>
      </w:r>
      <w:r w:rsidRPr="00A90FD3">
        <w:rPr>
          <w:color w:val="EE0000"/>
        </w:rPr>
        <w:t>歐美企業普遍發展自主品牌、強化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企業難以掌握市場主導權。</w:t>
      </w:r>
    </w:p>
    <w:p w14:paraId="160466F8" w14:textId="1E47E520" w:rsidR="003D67CF" w:rsidRPr="00F32076" w:rsidRDefault="00AA1ABD" w:rsidP="007C7426">
      <w:pPr>
        <w:pStyle w:val="15"/>
        <w:ind w:firstLine="480"/>
        <w:rPr>
          <w:rFonts w:hint="eastAsia"/>
        </w:rPr>
      </w:pPr>
      <w:r>
        <w:rPr>
          <w:rFonts w:hint="eastAsia"/>
          <w:color w:val="EE0000"/>
        </w:rPr>
        <w:t>而</w:t>
      </w:r>
      <w:r w:rsidR="00D85E7A" w:rsidRPr="00121A06">
        <w:rPr>
          <w:rFonts w:hint="eastAsia"/>
          <w:color w:val="EE0000"/>
        </w:rPr>
        <w:t>供應鏈協作方面</w:t>
      </w:r>
      <w:r w:rsidR="00F32076" w:rsidRPr="00121A06">
        <w:rPr>
          <w:color w:val="EE0000"/>
        </w:rPr>
        <w:t>，</w:t>
      </w:r>
      <w:r w:rsidR="00B876AA">
        <w:rPr>
          <w:rFonts w:hint="eastAsia"/>
          <w:color w:val="EE0000"/>
        </w:rPr>
        <w:t>過去產業高度</w:t>
      </w:r>
      <w:r w:rsidR="00F32076" w:rsidRPr="00121A06">
        <w:rPr>
          <w:color w:val="EE0000"/>
        </w:rPr>
        <w:t>依賴</w:t>
      </w:r>
      <w:proofErr w:type="gramStart"/>
      <w:r w:rsidR="00F32076" w:rsidRPr="00121A06">
        <w:rPr>
          <w:color w:val="EE0000"/>
        </w:rPr>
        <w:t>實體樣布進行</w:t>
      </w:r>
      <w:proofErr w:type="gramEnd"/>
      <w:r w:rsidR="00F32076" w:rsidRPr="00121A06">
        <w:rPr>
          <w:color w:val="EE0000"/>
        </w:rPr>
        <w:t>接單與展示，不僅資訊傳遞效率低落，還提高了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面對電子商務崛起、消費者需求碎片化，台灣紡織業</w:t>
      </w:r>
      <w:r w:rsidR="0076655E">
        <w:rPr>
          <w:rFonts w:hint="eastAsia"/>
        </w:rPr>
        <w:t>應</w:t>
      </w:r>
      <w:r w:rsidR="006A4BD5">
        <w:rPr>
          <w:rFonts w:hint="eastAsia"/>
        </w:rPr>
        <w:t>全面</w:t>
      </w:r>
      <w:r w:rsidR="00F32076" w:rsidRPr="00F32076">
        <w:t>導入數位打樣、虛擬試衣、數位設計</w:t>
      </w:r>
      <w:r w:rsidR="00835F7A" w:rsidRPr="00835F7A">
        <w:t>與供應鏈資訊整合等工具</w:t>
      </w:r>
      <w:r w:rsidR="00C3001C">
        <w:rPr>
          <w:rFonts w:hint="eastAsia"/>
        </w:rPr>
        <w:t>，</w:t>
      </w:r>
      <w:r w:rsidR="00C3001C" w:rsidRPr="00C3001C">
        <w:t>強化產業敏捷性與國際連結能力</w:t>
      </w:r>
      <w:r w:rsidR="00F32076" w:rsidRPr="00F32076">
        <w:t>。</w:t>
      </w:r>
      <w:proofErr w:type="gramStart"/>
      <w:r w:rsidR="003D67CF" w:rsidRPr="003D67CF">
        <w:t>此外，</w:t>
      </w:r>
      <w:proofErr w:type="gramEnd"/>
      <w:r w:rsidR="003D67CF" w:rsidRPr="003D67CF">
        <w:t>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仍</w:t>
      </w:r>
      <w:r w:rsidR="003D67CF" w:rsidRPr="003D67CF">
        <w:t>，使得供應鏈穩定性與國際貿易前景充滿變數，進一步增加紡織產業佈局與接單的風險與不確定性。</w:t>
      </w:r>
    </w:p>
    <w:p w14:paraId="7BD8F237" w14:textId="77777777" w:rsidR="00D66554" w:rsidRDefault="007521AA" w:rsidP="00E92A18">
      <w:pPr>
        <w:pStyle w:val="15"/>
        <w:ind w:firstLine="480"/>
      </w:pPr>
      <w:r w:rsidRPr="007521AA">
        <w:lastRenderedPageBreak/>
        <w:t>與此同時，新興國家快速崛起。越南憑藉</w:t>
      </w:r>
      <w:r w:rsidRPr="007521AA">
        <w:t>FTA</w:t>
      </w:r>
      <w:r w:rsidRPr="007521AA">
        <w:t>與低成本勞動力快速擴大出口規模，印度、孟加拉與土耳其</w:t>
      </w:r>
      <w:r w:rsidR="00F81166">
        <w:rPr>
          <w:rFonts w:hint="eastAsia"/>
        </w:rPr>
        <w:t>等國之紡織產</w:t>
      </w:r>
      <w:r w:rsidRPr="007521AA">
        <w:t>能</w:t>
      </w:r>
      <w:r w:rsidR="00682506">
        <w:rPr>
          <w:rFonts w:hint="eastAsia"/>
        </w:rPr>
        <w:t>亦持續且</w:t>
      </w:r>
      <w:r w:rsidRPr="007521AA">
        <w:t>穩定增長。這些國家正逐步取代部分中國與台灣的低階訂單地位</w:t>
      </w:r>
      <w:r w:rsidR="00D66554">
        <w:rPr>
          <w:rFonts w:hint="eastAsia"/>
        </w:rPr>
        <w:t>。</w:t>
      </w:r>
    </w:p>
    <w:p w14:paraId="333D58C4" w14:textId="53079C02" w:rsidR="003A6033" w:rsidRDefault="00D66554" w:rsidP="00E92A18">
      <w:pPr>
        <w:pStyle w:val="15"/>
        <w:ind w:firstLine="480"/>
      </w:pPr>
      <w:r w:rsidRPr="00D66554">
        <w:t>綜合上述觀察，目前台灣紡織產業正面臨四大關鍵挑戰：（一）全球對永續製造與數位轉型的共同推動；（二）其他紡織出口國的快速崛起與市場重組；（三）高通膨與地緣政治所帶來的不確定性風險；以及（四）產業內部長期存在的文化慣性與供應鏈資訊不透明問題。</w:t>
      </w:r>
      <w:r w:rsidR="003A6033" w:rsidRPr="003A6033">
        <w:t>因此，當前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Pr="00346DC8" w:rsidRDefault="00CD1114" w:rsidP="00E92A18">
      <w:pPr>
        <w:pStyle w:val="15"/>
        <w:ind w:firstLine="480"/>
        <w:rPr>
          <w:rFonts w:hint="eastAsia"/>
        </w:rPr>
      </w:pPr>
      <w:r>
        <w:rPr>
          <w:rFonts w:hint="eastAsia"/>
          <w:noProof/>
        </w:rPr>
        <w:drawing>
          <wp:inline distT="0" distB="0" distL="0" distR="0" wp14:anchorId="2C705B54" wp14:editId="58A65D22">
            <wp:extent cx="4979323" cy="2635135"/>
            <wp:effectExtent l="0" t="0" r="0" b="0"/>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3" w:name="_Toc200137210"/>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3"/>
    </w:p>
    <w:p w14:paraId="24FC60A6" w14:textId="01D9965F" w:rsidR="00805578" w:rsidRPr="00186A9E" w:rsidRDefault="00293C14" w:rsidP="00524AAA">
      <w:pPr>
        <w:pStyle w:val="affc"/>
        <w:rPr>
          <w:rFonts w:eastAsia="新細明體"/>
        </w:rPr>
      </w:pPr>
      <w:bookmarkStart w:id="124" w:name="_Toc200119390"/>
      <w:r>
        <w:rPr>
          <w:rFonts w:hint="eastAsia"/>
        </w:rPr>
        <w:t>表</w:t>
      </w:r>
      <w:r>
        <w:rPr>
          <w:rFonts w:hint="eastAsia"/>
        </w:rPr>
        <w:t xml:space="preserve"> 4.2-</w:t>
      </w:r>
      <w:r>
        <w:fldChar w:fldCharType="begin"/>
      </w:r>
      <w:r>
        <w:instrText xml:space="preserve"> </w:instrText>
      </w:r>
      <w:r>
        <w:rPr>
          <w:rFonts w:hint="eastAsia"/>
        </w:rPr>
        <w:instrText xml:space="preserve">SEQ </w:instrText>
      </w:r>
      <w:r>
        <w:rPr>
          <w:rFonts w:hint="eastAsia"/>
        </w:rPr>
        <w:instrText>表</w:instrText>
      </w:r>
      <w:r>
        <w:rPr>
          <w:rFonts w:hint="eastAsia"/>
        </w:rPr>
        <w:instrText>_4.2- \* ARABIC</w:instrText>
      </w:r>
      <w:r>
        <w:instrText xml:space="preserve"> </w:instrText>
      </w:r>
      <w:r>
        <w:fldChar w:fldCharType="separate"/>
      </w:r>
      <w:r>
        <w:rPr>
          <w:noProof/>
        </w:rPr>
        <w:t>1</w:t>
      </w:r>
      <w:r>
        <w:fldChar w:fldCharType="end"/>
      </w:r>
      <w:r w:rsidR="00805578" w:rsidRPr="00186A9E">
        <w:rPr>
          <w:rFonts w:hint="eastAsia"/>
        </w:rPr>
        <w:t xml:space="preserve"> </w:t>
      </w:r>
      <w:r w:rsidR="00805578" w:rsidRPr="00186A9E">
        <w:rPr>
          <w:rFonts w:hint="eastAsia"/>
        </w:rPr>
        <w:t>數位平台發展階段</w:t>
      </w:r>
      <w:r w:rsidR="00805578">
        <w:rPr>
          <w:rFonts w:hint="eastAsia"/>
        </w:rPr>
        <w:t>表</w:t>
      </w:r>
      <w:bookmarkEnd w:id="124"/>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524AAA">
            <w:pPr>
              <w:pStyle w:val="affc"/>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proofErr w:type="gramStart"/>
            <w:r w:rsidRPr="00805578">
              <w:rPr>
                <w:rFonts w:hint="eastAsia"/>
              </w:rPr>
              <w:t>資安與</w:t>
            </w:r>
            <w:proofErr w:type="gramEnd"/>
            <w:r w:rsidRPr="00805578">
              <w:rPr>
                <w:rFonts w:hint="eastAsia"/>
              </w:rPr>
              <w:t>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25" w:name="_Toc200137211"/>
      <w:r>
        <w:rPr>
          <w:rFonts w:hint="eastAsia"/>
        </w:rPr>
        <w:lastRenderedPageBreak/>
        <w:t>第五章、個案分析</w:t>
      </w:r>
      <w:bookmarkEnd w:id="125"/>
    </w:p>
    <w:p w14:paraId="2CA70D62" w14:textId="599FACD2" w:rsidR="001A7C22" w:rsidRDefault="00953384" w:rsidP="001A7C22">
      <w:pPr>
        <w:pStyle w:val="2"/>
      </w:pPr>
      <w:bookmarkStart w:id="126" w:name="_Toc200137212"/>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126"/>
      <w:proofErr w:type="gramEnd"/>
    </w:p>
    <w:p w14:paraId="5C2657B9" w14:textId="128BFEFF" w:rsidR="003016F8" w:rsidRDefault="003016F8" w:rsidP="003016F8">
      <w:pPr>
        <w:pStyle w:val="3"/>
      </w:pPr>
      <w:bookmarkStart w:id="127" w:name="_Toc200137213"/>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7"/>
    </w:p>
    <w:p w14:paraId="60349BB0" w14:textId="77777777" w:rsidR="008C01BA" w:rsidRDefault="008C01BA" w:rsidP="00870F6B">
      <w:pPr>
        <w:pStyle w:val="a0"/>
      </w:pPr>
      <w:r>
        <w:t>傳統</w:t>
      </w:r>
      <w:proofErr w:type="gramStart"/>
      <w:r>
        <w:t>低效且</w:t>
      </w:r>
      <w:proofErr w:type="gramEnd"/>
      <w:r>
        <w:t>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28" w:name="_Toc200137214"/>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28"/>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w:t>
      </w:r>
      <w:r w:rsidR="00B82F0D">
        <w:rPr>
          <w:rFonts w:hint="eastAsia"/>
        </w:rPr>
        <w:t>來確認質感與色差</w:t>
      </w:r>
      <w:r w:rsidRPr="00F866BC">
        <w:t>，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29" w:name="_Toc200137215"/>
      <w:r>
        <w:rPr>
          <w:rFonts w:hint="eastAsia"/>
        </w:rPr>
        <w:t>5.1.3</w:t>
      </w:r>
      <w:r w:rsidR="002C7C9B">
        <w:rPr>
          <w:rFonts w:hint="eastAsia"/>
        </w:rPr>
        <w:t xml:space="preserve"> </w:t>
      </w:r>
      <w:r>
        <w:rPr>
          <w:rFonts w:hint="eastAsia"/>
        </w:rPr>
        <w:t>目的</w:t>
      </w:r>
      <w:bookmarkEnd w:id="129"/>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proofErr w:type="gramStart"/>
      <w:r w:rsidRPr="001619DA">
        <w:rPr>
          <w:highlight w:val="yellow"/>
        </w:rPr>
        <w:t>（</w:t>
      </w:r>
      <w:proofErr w:type="gramEnd"/>
      <w:r w:rsidRPr="001619DA">
        <w:rPr>
          <w:highlight w:val="yellow"/>
        </w:rPr>
        <w:t>Mishra &amp; Agarwal</w:t>
      </w:r>
      <w:r w:rsidRPr="001619DA">
        <w:rPr>
          <w:highlight w:val="yellow"/>
        </w:rPr>
        <w:t>，</w:t>
      </w:r>
      <w:r w:rsidRPr="001619DA">
        <w:rPr>
          <w:highlight w:val="yellow"/>
        </w:rPr>
        <w:t> </w:t>
      </w:r>
      <w:hyperlink r:id="rId36"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proofErr w:type="spellStart"/>
      <w:r w:rsidRPr="001619DA">
        <w:rPr>
          <w:highlight w:val="yellow"/>
        </w:rPr>
        <w:t>Sambamurthy</w:t>
      </w:r>
      <w:proofErr w:type="spellEnd"/>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37"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38"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w:t>
      </w:r>
      <w:proofErr w:type="spellStart"/>
      <w:r w:rsidR="00632D63" w:rsidRPr="001619DA">
        <w:rPr>
          <w:highlight w:val="yellow"/>
        </w:rPr>
        <w:t>Sambamurthy</w:t>
      </w:r>
      <w:proofErr w:type="spellEnd"/>
      <w:r w:rsidR="00632D63" w:rsidRPr="001619DA">
        <w:rPr>
          <w:highlight w:val="yellow"/>
        </w:rPr>
        <w:t>, Bharadwaj, &amp; Grover, </w:t>
      </w:r>
      <w:hyperlink r:id="rId39"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40" w:history="1">
        <w:r w:rsidR="009B2B7A" w:rsidRPr="001619DA">
          <w:rPr>
            <w:rStyle w:val="af2"/>
            <w:color w:val="EE0000"/>
            <w:highlight w:val="yellow"/>
          </w:rPr>
          <w:t>Rajiv Kohli</w:t>
        </w:r>
      </w:hyperlink>
      <w:r w:rsidR="009B2B7A" w:rsidRPr="001619DA">
        <w:rPr>
          <w:color w:val="EE0000"/>
          <w:highlight w:val="yellow"/>
        </w:rPr>
        <w:t>, </w:t>
      </w:r>
      <w:hyperlink r:id="rId41"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0" w:name="_Toc200119396"/>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0"/>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lastRenderedPageBreak/>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31" w:name="_Toc200137216"/>
      <w:r>
        <w:lastRenderedPageBreak/>
        <w:t xml:space="preserve">5.2 </w:t>
      </w:r>
      <w:r>
        <w:t>第一階段：</w:t>
      </w:r>
      <w:r w:rsidR="009B6738">
        <w:rPr>
          <w:rFonts w:hint="eastAsia"/>
        </w:rPr>
        <w:t>開源與協作</w:t>
      </w:r>
      <w:bookmarkEnd w:id="131"/>
    </w:p>
    <w:p w14:paraId="7B61FAA2" w14:textId="7C09188F" w:rsidR="004E127E" w:rsidRPr="007A3DF7" w:rsidRDefault="004E127E" w:rsidP="007A3DF7">
      <w:pPr>
        <w:pStyle w:val="3"/>
        <w:rPr>
          <w:bCs/>
          <w:sz w:val="28"/>
          <w:szCs w:val="28"/>
        </w:rPr>
      </w:pPr>
      <w:bookmarkStart w:id="132" w:name="_Toc200137217"/>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2"/>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3" w:name="_Toc200137218"/>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33"/>
    </w:p>
    <w:p w14:paraId="18A989EB" w14:textId="0C3B1889" w:rsidR="005008B9" w:rsidRPr="00C463BF" w:rsidRDefault="007D4AD1" w:rsidP="00410D6D">
      <w:pPr>
        <w:pStyle w:val="a0"/>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4" w:name="_Toc200137219"/>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4"/>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40EAD">
      <w:pPr>
        <w:pStyle w:val="15"/>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35" w:name="_Toc200137220"/>
      <w:r w:rsidRPr="004E127E">
        <w:t>5.2</w:t>
      </w:r>
      <w:r>
        <w:rPr>
          <w:rFonts w:hint="eastAsia"/>
        </w:rPr>
        <w:t>.4</w:t>
      </w:r>
      <w:r w:rsidR="002C7C9B">
        <w:rPr>
          <w:rFonts w:hint="eastAsia"/>
        </w:rPr>
        <w:t xml:space="preserve"> </w:t>
      </w:r>
      <w:r>
        <w:rPr>
          <w:rFonts w:hint="eastAsia"/>
        </w:rPr>
        <w:t>深耕運用</w:t>
      </w:r>
      <w:bookmarkEnd w:id="135"/>
    </w:p>
    <w:p w14:paraId="796300B7" w14:textId="77777777" w:rsidR="00DB290D" w:rsidRDefault="00DB290D" w:rsidP="00410D6D">
      <w:pPr>
        <w:pStyle w:val="a0"/>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6" w:name="_Toc200137221"/>
      <w:r w:rsidRPr="004E127E">
        <w:t>5.2</w:t>
      </w:r>
      <w:r>
        <w:rPr>
          <w:rFonts w:hint="eastAsia"/>
        </w:rPr>
        <w:t>.5</w:t>
      </w:r>
      <w:r w:rsidR="002C7C9B">
        <w:rPr>
          <w:rFonts w:hint="eastAsia"/>
        </w:rPr>
        <w:t xml:space="preserve"> </w:t>
      </w:r>
      <w:r w:rsidR="00313D06">
        <w:rPr>
          <w:rFonts w:hint="eastAsia"/>
        </w:rPr>
        <w:t>創新探索</w:t>
      </w:r>
      <w:bookmarkEnd w:id="136"/>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proofErr w:type="spellStart"/>
      <w:r w:rsidR="00BF2A53" w:rsidRPr="00733AC4">
        <w:rPr>
          <w:rStyle w:val="150"/>
          <w:rFonts w:hint="eastAsia"/>
        </w:rPr>
        <w:t>TextileC</w:t>
      </w:r>
      <w:r w:rsidR="00BF2A53" w:rsidRPr="00BF2A53">
        <w:rPr>
          <w:rFonts w:hint="eastAsia"/>
        </w:rPr>
        <w:t>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w:t>
      </w:r>
      <w:proofErr w:type="gramStart"/>
      <w:r w:rsidRPr="000577F3">
        <w:rPr>
          <w:rStyle w:val="aff5"/>
          <w:rFonts w:hint="eastAsia"/>
          <w:i/>
          <w:iCs/>
        </w:rPr>
        <w:t>一</w:t>
      </w:r>
      <w:proofErr w:type="gramEnd"/>
      <w:r w:rsidRPr="000577F3">
        <w:rPr>
          <w:rStyle w:val="aff5"/>
          <w:rFonts w:hint="eastAsia"/>
          <w:i/>
          <w:iCs/>
        </w:rPr>
        <w:t>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 xml:space="preserve">，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37" w:name="_Toc200137222"/>
      <w:r w:rsidRPr="004E127E">
        <w:t>5.2</w:t>
      </w:r>
      <w:r>
        <w:rPr>
          <w:rFonts w:hint="eastAsia"/>
        </w:rPr>
        <w:t>.6</w:t>
      </w:r>
      <w:r w:rsidR="002C7C9B">
        <w:rPr>
          <w:rFonts w:hint="eastAsia"/>
        </w:rPr>
        <w:t xml:space="preserve"> </w:t>
      </w:r>
      <w:r>
        <w:rPr>
          <w:rFonts w:hint="eastAsia"/>
        </w:rPr>
        <w:t>平衡機制</w:t>
      </w:r>
      <w:bookmarkEnd w:id="137"/>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38" w:name="_Toc200124929"/>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38"/>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39" w:name="_Toc200137223"/>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39"/>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0" w:name="_Toc20011940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0"/>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w:t>
            </w:r>
            <w:proofErr w:type="gramStart"/>
            <w:r w:rsidRPr="00031DA8">
              <w:rPr>
                <w:rFonts w:ascii="標楷體" w:hAnsi="標楷體" w:hint="eastAsia"/>
                <w:color w:val="EE0000"/>
              </w:rPr>
              <w:t>可供性實現</w:t>
            </w:r>
            <w:proofErr w:type="gramEnd"/>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w:t>
            </w:r>
            <w:proofErr w:type="gramStart"/>
            <w:r w:rsidRPr="00C834BE">
              <w:t>準</w:t>
            </w:r>
            <w:proofErr w:type="gramEnd"/>
            <w:r w:rsidRPr="00C834BE">
              <w:t>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1" w:name="_Toc200137224"/>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141"/>
    </w:p>
    <w:p w14:paraId="7D60BCCA" w14:textId="264E8B20" w:rsidR="00051C78" w:rsidRDefault="00051C78" w:rsidP="005E090C">
      <w:pPr>
        <w:pStyle w:val="3"/>
      </w:pPr>
      <w:bookmarkStart w:id="142" w:name="_Toc200137225"/>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2"/>
    </w:p>
    <w:p w14:paraId="11170D77" w14:textId="6AAE3A11" w:rsidR="00E92694" w:rsidRDefault="00E92694" w:rsidP="00410D6D">
      <w:pPr>
        <w:pStyle w:val="a0"/>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485192">
      <w:pPr>
        <w:pStyle w:val="15"/>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3" w:name="_Toc200137226"/>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3"/>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2FDD7011" w:rsidR="001A7C22" w:rsidRPr="007D7A67" w:rsidRDefault="000E6901">
      <w:pPr>
        <w:pStyle w:val="3"/>
        <w:numPr>
          <w:ilvl w:val="2"/>
          <w:numId w:val="2"/>
        </w:numPr>
      </w:pPr>
      <w:r>
        <w:rPr>
          <w:rFonts w:hint="eastAsia"/>
        </w:rPr>
        <w:t xml:space="preserve"> </w:t>
      </w:r>
      <w:bookmarkStart w:id="144" w:name="_Toc200137227"/>
      <w:r w:rsidR="001A4581" w:rsidRPr="007D7A67">
        <w:rPr>
          <w:rFonts w:hint="eastAsia"/>
        </w:rPr>
        <w:t>探索可供性</w:t>
      </w:r>
      <w:bookmarkEnd w:id="144"/>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proofErr w:type="gramStart"/>
      <w:r w:rsidRPr="003167A0">
        <w:t>此外，</w:t>
      </w:r>
      <w:proofErr w:type="gramEnd"/>
      <w:r w:rsidRPr="003167A0">
        <w:t>平台的數位布片格式也支援與</w:t>
      </w:r>
      <w:proofErr w:type="spellStart"/>
      <w:r w:rsidRPr="003167A0">
        <w:t>Browzwear</w:t>
      </w:r>
      <w:proofErr w:type="spellEnd"/>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45" w:name="_Toc200137228"/>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5"/>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46" w:name="_Toc200137229"/>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46"/>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proofErr w:type="spellStart"/>
      <w:r w:rsidR="00520775" w:rsidRPr="005A3FE7">
        <w:t>Frontier.cool</w:t>
      </w:r>
      <w:proofErr w:type="spellEnd"/>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proofErr w:type="spellStart"/>
      <w:r w:rsidR="00520775" w:rsidRPr="00B463E6">
        <w:t>Browzwear</w:t>
      </w:r>
      <w:proofErr w:type="spellEnd"/>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w:t>
      </w:r>
      <w:proofErr w:type="spellStart"/>
      <w:r w:rsidR="00B463E6" w:rsidRPr="00B463E6">
        <w:t>VStitcher</w:t>
      </w:r>
      <w:proofErr w:type="spellEnd"/>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proofErr w:type="spellStart"/>
      <w:r w:rsidRPr="00E72522">
        <w:t>Frontier.cool</w:t>
      </w:r>
      <w:proofErr w:type="spellEnd"/>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proofErr w:type="spellStart"/>
      <w:r>
        <w:rPr>
          <w:rFonts w:hint="eastAsia"/>
        </w:rPr>
        <w:t>TextileCloud</w:t>
      </w:r>
      <w:proofErr w:type="spellEnd"/>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w:t>
      </w:r>
      <w:commentRangeStart w:id="147"/>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147"/>
      <w:r>
        <w:rPr>
          <w:rStyle w:val="af7"/>
        </w:rPr>
        <w:commentReference w:id="147"/>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48" w:name="_Toc200137230"/>
      <w:r>
        <w:rPr>
          <w:rFonts w:hint="eastAsia"/>
        </w:rPr>
        <w:t xml:space="preserve">5.3.6 </w:t>
      </w:r>
      <w:r w:rsidR="002766EC" w:rsidRPr="002766EC">
        <w:rPr>
          <w:rFonts w:hint="eastAsia"/>
        </w:rPr>
        <w:t>平衡機制</w:t>
      </w:r>
      <w:bookmarkEnd w:id="148"/>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49" w:name="_Toc200124448"/>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49"/>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0" w:name="_Toc200137231"/>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0"/>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70AA8C9E" w:rsidR="00B7462D" w:rsidRDefault="00ED4919" w:rsidP="00524AAA">
      <w:pPr>
        <w:pStyle w:val="affc"/>
      </w:pPr>
      <w:bookmarkStart w:id="151" w:name="_Toc200119409"/>
      <w:r>
        <w:rPr>
          <w:rFonts w:hint="eastAsia"/>
        </w:rPr>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1"/>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w:t>
            </w:r>
            <w:proofErr w:type="gramStart"/>
            <w:r w:rsidRPr="00031DA8">
              <w:rPr>
                <w:rFonts w:ascii="標楷體" w:hAnsi="標楷體" w:hint="eastAsia"/>
                <w:color w:val="EE0000"/>
              </w:rPr>
              <w:t>可供性實現</w:t>
            </w:r>
            <w:proofErr w:type="gramEnd"/>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152" w:name="_Toc200137232"/>
      <w:r>
        <w:rPr>
          <w:rFonts w:hint="eastAsia"/>
        </w:rPr>
        <w:lastRenderedPageBreak/>
        <w:t xml:space="preserve">5.4 </w:t>
      </w:r>
      <w:r w:rsidR="00C47A87">
        <w:rPr>
          <w:rFonts w:hint="eastAsia"/>
        </w:rPr>
        <w:t>第三階段：銷售與推廣</w:t>
      </w:r>
      <w:bookmarkEnd w:id="152"/>
    </w:p>
    <w:p w14:paraId="62AA08FC" w14:textId="38CE5051" w:rsidR="00935AE0" w:rsidRPr="00935AE0" w:rsidRDefault="00C7046A" w:rsidP="00C7046A">
      <w:pPr>
        <w:pStyle w:val="3"/>
      </w:pPr>
      <w:bookmarkStart w:id="153" w:name="_Toc20013723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3"/>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54" w:name="_Toc20013723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54"/>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55" w:name="_Toc20013723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55"/>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56" w:name="_Toc20013723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56"/>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proofErr w:type="spellStart"/>
      <w:r w:rsidRPr="00EA5D96">
        <w:t>Frontier.cool</w:t>
      </w:r>
      <w:proofErr w:type="spellEnd"/>
      <w:r w:rsidRPr="00EA5D96">
        <w:t>運用既有數位布片資料庫資源，</w:t>
      </w:r>
      <w:proofErr w:type="spellStart"/>
      <w:r w:rsidR="00F9110F" w:rsidRPr="00324A77">
        <w:t>Frontier.cool</w:t>
      </w:r>
      <w:proofErr w:type="spellEnd"/>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proofErr w:type="spellStart"/>
      <w:r w:rsidR="00B42B03" w:rsidRPr="00E2212F">
        <w:t>FabriSe</w:t>
      </w:r>
      <w:r w:rsidR="00B42B03" w:rsidRPr="00F2264A">
        <w:t>lect</w:t>
      </w:r>
      <w:proofErr w:type="spellEnd"/>
      <w:r w:rsidR="00B42B03" w:rsidRPr="00F2264A">
        <w: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57"/>
      <w:commentRangeEnd w:id="157"/>
      <w:r w:rsidRPr="00DE547A">
        <w:rPr>
          <w:rStyle w:val="af7"/>
          <w:sz w:val="24"/>
          <w:szCs w:val="24"/>
        </w:rPr>
        <w:commentReference w:id="157"/>
      </w:r>
    </w:p>
    <w:p w14:paraId="6DDB6A52" w14:textId="751D616E" w:rsidR="004F6767" w:rsidRPr="004F6767" w:rsidRDefault="00F360E0" w:rsidP="00F360E0">
      <w:pPr>
        <w:pStyle w:val="3"/>
      </w:pPr>
      <w:bookmarkStart w:id="158" w:name="_Toc20013723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58"/>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1C23E8">
        <w:t>Frontier.cool</w:t>
      </w:r>
      <w:proofErr w:type="spellEnd"/>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proofErr w:type="spellStart"/>
      <w:r w:rsidRPr="001C23E8">
        <w:t>Frontier.cool</w:t>
      </w:r>
      <w:proofErr w:type="spellEnd"/>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59" w:name="_Toc200137238"/>
      <w:r w:rsidRPr="00F93F41">
        <w:rPr>
          <w:rFonts w:hint="eastAsia"/>
        </w:rPr>
        <w:t>5.4.6</w:t>
      </w:r>
      <w:r w:rsidR="009B3362">
        <w:rPr>
          <w:rFonts w:hint="eastAsia"/>
        </w:rPr>
        <w:t xml:space="preserve"> </w:t>
      </w:r>
      <w:r w:rsidRPr="00F93F41">
        <w:rPr>
          <w:rFonts w:hint="eastAsia"/>
        </w:rPr>
        <w:t>平衡機制</w:t>
      </w:r>
      <w:bookmarkEnd w:id="159"/>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proofErr w:type="spellStart"/>
      <w:r w:rsidRPr="00821E0D">
        <w:t>Frontier.cool</w:t>
      </w:r>
      <w:proofErr w:type="spellEnd"/>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proofErr w:type="spellStart"/>
      <w:r w:rsidRPr="00821E0D">
        <w:t>Frontier.cool</w:t>
      </w:r>
      <w:proofErr w:type="spellEnd"/>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0" w:name="_Toc20012445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0"/>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1" w:name="_Toc20013723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1"/>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2D421308" w:rsidR="00204F03" w:rsidRPr="00DE36B5" w:rsidRDefault="005E0558" w:rsidP="00524AAA">
      <w:pPr>
        <w:pStyle w:val="affc"/>
      </w:pPr>
      <w:bookmarkStart w:id="162" w:name="_Toc200119413"/>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62"/>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031DA8">
              <w:rPr>
                <w:rFonts w:ascii="標楷體" w:hAnsi="標楷體" w:hint="eastAsia"/>
                <w:color w:val="EE0000"/>
              </w:rPr>
              <w:t>雙元</w:t>
            </w:r>
            <w:proofErr w:type="gramStart"/>
            <w:r w:rsidRPr="00031DA8">
              <w:rPr>
                <w:rFonts w:ascii="標楷體" w:hAnsi="標楷體" w:hint="eastAsia"/>
                <w:color w:val="EE0000"/>
              </w:rPr>
              <w:t>可供性實現</w:t>
            </w:r>
            <w:proofErr w:type="gramEnd"/>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63" w:name="_Toc200137240"/>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63"/>
    </w:p>
    <w:p w14:paraId="5AF93C9C" w14:textId="40ACD47B" w:rsidR="008063F6" w:rsidRPr="008063F6" w:rsidRDefault="003F0392" w:rsidP="003F0392">
      <w:pPr>
        <w:pStyle w:val="3"/>
      </w:pPr>
      <w:bookmarkStart w:id="164" w:name="_Toc200137241"/>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64"/>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65" w:name="_Toc200137242"/>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65"/>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proofErr w:type="spellStart"/>
      <w:r w:rsidRPr="000D7F4D">
        <w:t>Frontier.cool</w:t>
      </w:r>
      <w:proofErr w:type="spellEnd"/>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proofErr w:type="spellStart"/>
      <w:r w:rsidR="009D2DC8" w:rsidRPr="000D7F4D">
        <w:t>Frontier.cool</w:t>
      </w:r>
      <w:proofErr w:type="spellEnd"/>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w:t>
      </w:r>
      <w:proofErr w:type="gramStart"/>
      <w:r w:rsidRPr="003B2A78">
        <w:t>因應資安敏感度</w:t>
      </w:r>
      <w:proofErr w:type="gramEnd"/>
      <w:r w:rsidRPr="003B2A78">
        <w:t>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proofErr w:type="spellStart"/>
      <w:r w:rsidR="00D67844" w:rsidRPr="00CF3C53">
        <w:t>Frontier.cool</w:t>
      </w:r>
      <w:proofErr w:type="spellEnd"/>
      <w:r w:rsidR="00462D90">
        <w:rPr>
          <w:rFonts w:hint="eastAsia"/>
        </w:rPr>
        <w:t>計畫讓布片資訊上新增碳足跡等永續資訊</w:t>
      </w:r>
      <w:r w:rsidR="00D67844" w:rsidRPr="00CF3C53">
        <w:t>，目標是讓供應商能在平台上快速建立產品</w:t>
      </w:r>
      <w:proofErr w:type="gramStart"/>
      <w:r w:rsidR="00D67844" w:rsidRPr="00CF3C53">
        <w:t>的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proofErr w:type="gramStart"/>
      <w:r w:rsidRPr="00CF3C53">
        <w:t>此外，</w:t>
      </w:r>
      <w:proofErr w:type="gramEnd"/>
      <w:r w:rsidRPr="00CF3C53">
        <w:t>這種靈活並非只體現在技術層面，更包括對於商業語言與客戶溝通</w:t>
      </w:r>
      <w:r w:rsidRPr="00CF3C53">
        <w:lastRenderedPageBreak/>
        <w:t>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66" w:name="_Toc200137243"/>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66"/>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67" w:name="_Toc200137244"/>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67"/>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4"/>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w:t>
      </w:r>
      <w:proofErr w:type="gramStart"/>
      <w:r w:rsidRPr="00D07759">
        <w:t>期間，</w:t>
      </w:r>
      <w:proofErr w:type="spellStart"/>
      <w:proofErr w:type="gramEnd"/>
      <w:r w:rsidRPr="00D07759">
        <w:t>Frontier.cool</w:t>
      </w:r>
      <w:proofErr w:type="spellEnd"/>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68" w:name="_Toc200137245"/>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68"/>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69" w:name="_Toc200137246"/>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69"/>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proofErr w:type="spellStart"/>
      <w:r w:rsidRPr="00C56D59">
        <w:t>Frontier.cool</w:t>
      </w:r>
      <w:proofErr w:type="spellEnd"/>
      <w:r w:rsidRPr="00C56D59">
        <w:t xml:space="preserve">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proofErr w:type="spellStart"/>
      <w:r w:rsidR="00887DFF" w:rsidRPr="00887DFF">
        <w:t>Frontier.cool</w:t>
      </w:r>
      <w:proofErr w:type="spellEnd"/>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proofErr w:type="spellStart"/>
      <w:r w:rsidRPr="000D4148">
        <w:t>Frontier.cool</w:t>
      </w:r>
      <w:proofErr w:type="spellEnd"/>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proofErr w:type="spellStart"/>
      <w:r w:rsidRPr="000D4148">
        <w:t>VStitcher</w:t>
      </w:r>
      <w:proofErr w:type="spellEnd"/>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0" w:name="_Toc200124457"/>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71" w:name="_Toc200137247"/>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71"/>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04DA514E" w:rsidR="00B74F4A" w:rsidRDefault="00CF53CC" w:rsidP="006772F6">
      <w:pPr>
        <w:pStyle w:val="15"/>
        <w:ind w:firstLine="480"/>
      </w:pPr>
      <w:r w:rsidRPr="00CF53CC">
        <w:t>同時，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w:t>
      </w:r>
      <w:proofErr w:type="gramStart"/>
      <w:r w:rsidR="00F76E4D" w:rsidRPr="00E6226D">
        <w:t>的碳排強度</w:t>
      </w:r>
      <w:proofErr w:type="gramEnd"/>
      <w:r w:rsidR="00F76E4D" w:rsidRPr="00E6226D">
        <w:t>，</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proofErr w:type="gramStart"/>
      <w:r w:rsidRPr="00025F75">
        <w:t>永續控管</w:t>
      </w:r>
      <w:proofErr w:type="gramEnd"/>
      <w:r>
        <w:rPr>
          <w:rFonts w:hint="eastAsia"/>
        </w:rPr>
        <w:t>雖</w:t>
      </w:r>
      <w:r w:rsidRPr="00025F75">
        <w:t>從供應鏈採購端開始，效益卻能延伸至產品開發、報價與上市等各階段，進一步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172" w:name="_Toc20011941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72"/>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w:t>
            </w:r>
            <w:proofErr w:type="gramStart"/>
            <w:r>
              <w:rPr>
                <w:rFonts w:hint="eastAsia"/>
              </w:rPr>
              <w:t>可供性</w:t>
            </w:r>
            <w:proofErr w:type="gramEnd"/>
            <w:r>
              <w:rPr>
                <w:rFonts w:hint="eastAsia"/>
              </w:rPr>
              <w:t>：</w:t>
            </w:r>
            <w:proofErr w:type="gramStart"/>
            <w:r>
              <w:rPr>
                <w:rFonts w:hint="eastAsia"/>
              </w:rPr>
              <w:t>科技賦能個人</w:t>
            </w:r>
            <w:proofErr w:type="gramEnd"/>
            <w:r>
              <w:rPr>
                <w:rFonts w:hint="eastAsia"/>
              </w:rPr>
              <w:t>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w:t>
            </w:r>
            <w:proofErr w:type="gramStart"/>
            <w:r w:rsidRPr="00031DA8">
              <w:rPr>
                <w:rFonts w:ascii="標楷體" w:hAnsi="標楷體" w:hint="eastAsia"/>
                <w:color w:val="EE0000"/>
              </w:rPr>
              <w:t>可供性實現</w:t>
            </w:r>
            <w:proofErr w:type="gramEnd"/>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lastRenderedPageBreak/>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proofErr w:type="gramStart"/>
            <w:r>
              <w:rPr>
                <w:rFonts w:hint="eastAsia"/>
              </w:rPr>
              <w:t>以碳排資訊</w:t>
            </w:r>
            <w:proofErr w:type="gramEnd"/>
            <w:r>
              <w:rPr>
                <w:rFonts w:hint="eastAsia"/>
              </w:rPr>
              <w:t>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73" w:name="_Toc200137248"/>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73"/>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w:t>
      </w:r>
      <w:proofErr w:type="gramStart"/>
      <w:r w:rsidRPr="0013270B">
        <w:rPr>
          <w:rFonts w:hint="eastAsia"/>
        </w:rPr>
        <w:t>鏈端跟</w:t>
      </w:r>
      <w:proofErr w:type="gramEnd"/>
      <w:r w:rsidRPr="0013270B">
        <w:rPr>
          <w:rFonts w:hint="eastAsia"/>
        </w:rPr>
        <w:t>品牌端的共同協作，讓資訊透明化，台灣其實整個代工能力或是紡織產業的產品本身就是能力非常好、</w:t>
      </w:r>
      <w:proofErr w:type="gramStart"/>
      <w:r w:rsidRPr="0013270B">
        <w:rPr>
          <w:rFonts w:hint="eastAsia"/>
        </w:rPr>
        <w:t>非常</w:t>
      </w:r>
      <w:proofErr w:type="gramEnd"/>
      <w:r w:rsidRPr="0013270B">
        <w:rPr>
          <w:rFonts w:hint="eastAsia"/>
        </w:rPr>
        <w:t>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w:t>
      </w:r>
      <w:proofErr w:type="gramStart"/>
      <w:r w:rsidRPr="009C0F7A">
        <w:rPr>
          <w:rFonts w:hint="eastAsia"/>
        </w:rPr>
        <w:t>大廠吧</w:t>
      </w:r>
      <w:proofErr w:type="gramEnd"/>
      <w:r w:rsidRPr="009C0F7A">
        <w:rPr>
          <w:rFonts w:hint="eastAsia"/>
        </w:rPr>
        <w:t>，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w:t>
      </w:r>
      <w:r w:rsidRPr="00446757">
        <w:rPr>
          <w:rFonts w:hint="eastAsia"/>
          <w:b/>
          <w:bCs/>
        </w:rPr>
        <w:t>我全部都是visual design，我</w:t>
      </w:r>
      <w:proofErr w:type="gramStart"/>
      <w:r w:rsidRPr="00446757">
        <w:rPr>
          <w:rFonts w:hint="eastAsia"/>
          <w:b/>
          <w:bCs/>
        </w:rPr>
        <w:t>連樣衣</w:t>
      </w:r>
      <w:proofErr w:type="gramEnd"/>
      <w:r w:rsidRPr="00446757">
        <w:rPr>
          <w:rFonts w:hint="eastAsia"/>
          <w:b/>
          <w:bCs/>
        </w:rPr>
        <w:t>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74" w:name="_Toc200137249"/>
      <w:r>
        <w:rPr>
          <w:rFonts w:hint="eastAsia"/>
        </w:rPr>
        <w:lastRenderedPageBreak/>
        <w:t>第六章、研究結論與建議</w:t>
      </w:r>
      <w:bookmarkEnd w:id="174"/>
    </w:p>
    <w:p w14:paraId="4FBACE79" w14:textId="1627399C" w:rsidR="00797D62" w:rsidRDefault="00797D62" w:rsidP="00F71E02">
      <w:pPr>
        <w:pStyle w:val="2"/>
      </w:pPr>
      <w:bookmarkStart w:id="175" w:name="_Toc200137250"/>
      <w:r>
        <w:rPr>
          <w:rFonts w:hint="eastAsia"/>
        </w:rPr>
        <w:t>6.1</w:t>
      </w:r>
      <w:r w:rsidR="00F504D3">
        <w:rPr>
          <w:rFonts w:hint="eastAsia"/>
        </w:rPr>
        <w:t xml:space="preserve"> </w:t>
      </w:r>
      <w:r>
        <w:rPr>
          <w:rFonts w:hint="eastAsia"/>
        </w:rPr>
        <w:t>結論與研究貢獻</w:t>
      </w:r>
      <w:bookmarkEnd w:id="175"/>
    </w:p>
    <w:p w14:paraId="137BDEFA" w14:textId="3200F43F" w:rsidR="00797D62" w:rsidRPr="00953384" w:rsidRDefault="00797D62" w:rsidP="00F71E02">
      <w:pPr>
        <w:pStyle w:val="2"/>
      </w:pPr>
      <w:bookmarkStart w:id="176" w:name="_Toc200137251"/>
      <w:r>
        <w:rPr>
          <w:rFonts w:hint="eastAsia"/>
        </w:rPr>
        <w:t>6.2</w:t>
      </w:r>
      <w:r w:rsidR="00F504D3">
        <w:rPr>
          <w:rFonts w:hint="eastAsia"/>
        </w:rPr>
        <w:t xml:space="preserve"> </w:t>
      </w:r>
      <w:r>
        <w:rPr>
          <w:rFonts w:hint="eastAsia"/>
        </w:rPr>
        <w:t>研究限制與未來研究方向</w:t>
      </w:r>
      <w:bookmarkEnd w:id="176"/>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77" w:name="_Toc200137252"/>
      <w:r>
        <w:rPr>
          <w:rFonts w:hint="eastAsia"/>
        </w:rPr>
        <w:lastRenderedPageBreak/>
        <w:t>第七章、參考文獻</w:t>
      </w:r>
      <w:bookmarkEnd w:id="177"/>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1BFA4A39" w14:textId="77777777" w:rsidR="00646344" w:rsidRPr="00646344" w:rsidRDefault="00AC386F" w:rsidP="00646344">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46344" w:rsidRPr="00646344">
        <w:t xml:space="preserve">Adler, P. S., Goldoftas, B., &amp; Levine, D. I. (1999). Flexibility versus efficiency? A case study of model changeovers in the Toyota production system. </w:t>
      </w:r>
      <w:r w:rsidR="00646344" w:rsidRPr="00646344">
        <w:rPr>
          <w:i/>
        </w:rPr>
        <w:t>Organization Science</w:t>
      </w:r>
      <w:r w:rsidR="00646344" w:rsidRPr="00646344">
        <w:t>,</w:t>
      </w:r>
      <w:r w:rsidR="00646344" w:rsidRPr="00646344">
        <w:rPr>
          <w:i/>
        </w:rPr>
        <w:t xml:space="preserve"> 10</w:t>
      </w:r>
      <w:r w:rsidR="00646344" w:rsidRPr="00646344">
        <w:t xml:space="preserve">(1), 43-68. </w:t>
      </w:r>
    </w:p>
    <w:p w14:paraId="1669EC67" w14:textId="77777777" w:rsidR="00646344" w:rsidRPr="00646344" w:rsidRDefault="00646344" w:rsidP="00646344">
      <w:pPr>
        <w:pStyle w:val="EndNoteBibliography"/>
        <w:spacing w:after="0"/>
        <w:ind w:left="720" w:firstLine="480"/>
      </w:pPr>
      <w:r w:rsidRPr="00646344">
        <w:t xml:space="preserve">Ahmad, S., Wasim, S., Irfan, S., Gogoi, S., Srivastava, A., &amp; Farheen, Z. (2019). Qualitative v/s. quantitative research-a summarized review. </w:t>
      </w:r>
      <w:r w:rsidRPr="00646344">
        <w:rPr>
          <w:i/>
        </w:rPr>
        <w:t>population</w:t>
      </w:r>
      <w:r w:rsidRPr="00646344">
        <w:t>,</w:t>
      </w:r>
      <w:r w:rsidRPr="00646344">
        <w:rPr>
          <w:i/>
        </w:rPr>
        <w:t xml:space="preserve"> 1</w:t>
      </w:r>
      <w:r w:rsidRPr="00646344">
        <w:t xml:space="preserve">(2), 2828-2832. </w:t>
      </w:r>
    </w:p>
    <w:p w14:paraId="79120045" w14:textId="77777777" w:rsidR="00646344" w:rsidRPr="00646344" w:rsidRDefault="00646344" w:rsidP="00646344">
      <w:pPr>
        <w:pStyle w:val="EndNoteBibliography"/>
        <w:spacing w:after="0"/>
        <w:ind w:left="720" w:firstLine="480"/>
      </w:pPr>
      <w:r w:rsidRPr="00646344">
        <w:t xml:space="preserve">Appio, F. P., Frattini, F., Petruzzelli, A. M., &amp; Neirotti, P. (2021). Digital transformation and innovation management: A synthesis of existing research and an agenda for future studies. </w:t>
      </w:r>
      <w:r w:rsidRPr="00646344">
        <w:rPr>
          <w:i/>
        </w:rPr>
        <w:t>Journal of Product Innovation Management</w:t>
      </w:r>
      <w:r w:rsidRPr="00646344">
        <w:t>,</w:t>
      </w:r>
      <w:r w:rsidRPr="00646344">
        <w:rPr>
          <w:i/>
        </w:rPr>
        <w:t xml:space="preserve"> 38</w:t>
      </w:r>
      <w:r w:rsidRPr="00646344">
        <w:t xml:space="preserve">(1), 4-20. </w:t>
      </w:r>
    </w:p>
    <w:p w14:paraId="4380D9AC" w14:textId="77777777" w:rsidR="00646344" w:rsidRPr="00646344" w:rsidRDefault="00646344" w:rsidP="00646344">
      <w:pPr>
        <w:pStyle w:val="EndNoteBibliography"/>
        <w:spacing w:after="0"/>
        <w:ind w:left="720" w:firstLine="480"/>
      </w:pPr>
      <w:r w:rsidRPr="00646344">
        <w:t xml:space="preserve">Arthur, W. B. (2009). </w:t>
      </w:r>
      <w:r w:rsidRPr="00646344">
        <w:rPr>
          <w:i/>
        </w:rPr>
        <w:t>The nature of technology: What it is and how it evolves</w:t>
      </w:r>
      <w:r w:rsidRPr="00646344">
        <w:t xml:space="preserve">. Simon and Schuster. </w:t>
      </w:r>
    </w:p>
    <w:p w14:paraId="05846797" w14:textId="77777777" w:rsidR="00646344" w:rsidRPr="00646344" w:rsidRDefault="00646344" w:rsidP="00646344">
      <w:pPr>
        <w:pStyle w:val="EndNoteBibliography"/>
        <w:spacing w:after="0"/>
        <w:ind w:left="720" w:firstLine="480"/>
      </w:pPr>
      <w:r w:rsidRPr="00646344">
        <w:t xml:space="preserve">Avital, M., &amp; Te'Eni, D. (2009). From generative fit to generative capacity: exploring an emerging dimension of information systems design and task performance. </w:t>
      </w:r>
      <w:r w:rsidRPr="00646344">
        <w:rPr>
          <w:i/>
        </w:rPr>
        <w:t>Information Systems Journal</w:t>
      </w:r>
      <w:r w:rsidRPr="00646344">
        <w:t>,</w:t>
      </w:r>
      <w:r w:rsidRPr="00646344">
        <w:rPr>
          <w:i/>
        </w:rPr>
        <w:t xml:space="preserve"> 19</w:t>
      </w:r>
      <w:r w:rsidRPr="00646344">
        <w:t xml:space="preserve">(4), 345-367. </w:t>
      </w:r>
    </w:p>
    <w:p w14:paraId="6A9A7E4C" w14:textId="0481AF06" w:rsidR="00646344" w:rsidRPr="00646344" w:rsidRDefault="00646344" w:rsidP="00646344">
      <w:pPr>
        <w:pStyle w:val="EndNoteBibliography"/>
        <w:spacing w:after="0"/>
        <w:ind w:left="720" w:firstLine="480"/>
      </w:pPr>
      <w:r w:rsidRPr="00646344">
        <w:t xml:space="preserve">Barley, S. R., &amp; Tolbert, P. S. (1997). Institutionalization and Structuration: Studying the Links between Action and Institution. </w:t>
      </w:r>
      <w:r w:rsidRPr="00646344">
        <w:rPr>
          <w:i/>
        </w:rPr>
        <w:t>Organization Studies</w:t>
      </w:r>
      <w:r w:rsidRPr="00646344">
        <w:t>,</w:t>
      </w:r>
      <w:r w:rsidRPr="00646344">
        <w:rPr>
          <w:i/>
        </w:rPr>
        <w:t xml:space="preserve"> 18</w:t>
      </w:r>
      <w:r w:rsidRPr="00646344">
        <w:t xml:space="preserve">(1), 93-117. </w:t>
      </w:r>
      <w:hyperlink r:id="rId47" w:history="1">
        <w:r w:rsidRPr="00646344">
          <w:rPr>
            <w:rStyle w:val="af2"/>
          </w:rPr>
          <w:t>https://doi.org/10.1177/017084069701800106</w:t>
        </w:r>
      </w:hyperlink>
      <w:r w:rsidRPr="00646344">
        <w:t xml:space="preserve"> </w:t>
      </w:r>
    </w:p>
    <w:p w14:paraId="5B2EA592" w14:textId="77777777" w:rsidR="00646344" w:rsidRPr="00646344" w:rsidRDefault="00646344" w:rsidP="00646344">
      <w:pPr>
        <w:pStyle w:val="EndNoteBibliography"/>
        <w:spacing w:after="0"/>
        <w:ind w:left="720" w:firstLine="480"/>
      </w:pPr>
      <w:r w:rsidRPr="00646344">
        <w:t xml:space="preserve">Baxter, P., &amp; Jack, S. (2008). Qualitative case study methodology: Study design and implementation for novice researchers. </w:t>
      </w:r>
      <w:r w:rsidRPr="00646344">
        <w:rPr>
          <w:i/>
        </w:rPr>
        <w:t>The qualitative report</w:t>
      </w:r>
      <w:r w:rsidRPr="00646344">
        <w:t>,</w:t>
      </w:r>
      <w:r w:rsidRPr="00646344">
        <w:rPr>
          <w:i/>
        </w:rPr>
        <w:t xml:space="preserve"> 13</w:t>
      </w:r>
      <w:r w:rsidRPr="00646344">
        <w:t xml:space="preserve">(4), 544-559. </w:t>
      </w:r>
    </w:p>
    <w:p w14:paraId="45453575" w14:textId="77777777" w:rsidR="00646344" w:rsidRPr="00646344" w:rsidRDefault="00646344" w:rsidP="00646344">
      <w:pPr>
        <w:pStyle w:val="EndNoteBibliography"/>
        <w:spacing w:after="0"/>
        <w:ind w:left="720" w:firstLine="480"/>
      </w:pPr>
      <w:r w:rsidRPr="00646344">
        <w:t xml:space="preserve">Birkinshaw, J., &amp; Gibson, C. (2004). Building ambidexterity into an organization. </w:t>
      </w:r>
      <w:r w:rsidRPr="00646344">
        <w:rPr>
          <w:i/>
        </w:rPr>
        <w:t>MIT Sloan management review</w:t>
      </w:r>
      <w:r w:rsidRPr="00646344">
        <w:t xml:space="preserve">. </w:t>
      </w:r>
    </w:p>
    <w:p w14:paraId="2A659FC6" w14:textId="77777777" w:rsidR="00646344" w:rsidRPr="00646344" w:rsidRDefault="00646344" w:rsidP="00646344">
      <w:pPr>
        <w:pStyle w:val="EndNoteBibliography"/>
        <w:spacing w:after="0"/>
        <w:ind w:left="720" w:firstLine="480"/>
      </w:pPr>
      <w:r w:rsidRPr="00646344">
        <w:t xml:space="preserve">Brown, J. D. (1988). </w:t>
      </w:r>
      <w:r w:rsidRPr="00646344">
        <w:rPr>
          <w:i/>
        </w:rPr>
        <w:t>Understanding research in second language learning: A teacher's guide to statistics and research design</w:t>
      </w:r>
      <w:r w:rsidRPr="00646344">
        <w:t xml:space="preserve">. Cambridge University Press. </w:t>
      </w:r>
    </w:p>
    <w:p w14:paraId="3AA43DF2" w14:textId="77777777" w:rsidR="00646344" w:rsidRPr="00646344" w:rsidRDefault="00646344" w:rsidP="00646344">
      <w:pPr>
        <w:pStyle w:val="EndNoteBibliography"/>
        <w:spacing w:after="0"/>
        <w:ind w:left="720" w:firstLine="480"/>
      </w:pPr>
      <w:r w:rsidRPr="00646344">
        <w:t xml:space="preserve">Cao, Q., Gedajlovic, E., &amp; Zhang, H. (2009). Unpacking organizational ambidexterity: Dimensions, contingencies, and synergistic effects. </w:t>
      </w:r>
      <w:r w:rsidRPr="00646344">
        <w:rPr>
          <w:i/>
        </w:rPr>
        <w:t>Organization Science</w:t>
      </w:r>
      <w:r w:rsidRPr="00646344">
        <w:t>,</w:t>
      </w:r>
      <w:r w:rsidRPr="00646344">
        <w:rPr>
          <w:i/>
        </w:rPr>
        <w:t xml:space="preserve"> 20</w:t>
      </w:r>
      <w:r w:rsidRPr="00646344">
        <w:t xml:space="preserve">(4), 781-796. </w:t>
      </w:r>
    </w:p>
    <w:p w14:paraId="321E6439" w14:textId="77777777" w:rsidR="00646344" w:rsidRPr="00646344" w:rsidRDefault="00646344" w:rsidP="00646344">
      <w:pPr>
        <w:pStyle w:val="EndNoteBibliography"/>
        <w:spacing w:after="0"/>
        <w:ind w:left="720" w:firstLine="480"/>
      </w:pPr>
      <w:r w:rsidRPr="00646344">
        <w:t xml:space="preserve">Chan, C. M., Hackney, R., Pan, S. L., &amp; Chou, T.-C. (2011). Managing e-Government system implementation: a resource enactment perspective. </w:t>
      </w:r>
      <w:r w:rsidRPr="00646344">
        <w:rPr>
          <w:i/>
        </w:rPr>
        <w:t>European Journal of Information Systems</w:t>
      </w:r>
      <w:r w:rsidRPr="00646344">
        <w:t>,</w:t>
      </w:r>
      <w:r w:rsidRPr="00646344">
        <w:rPr>
          <w:i/>
        </w:rPr>
        <w:t xml:space="preserve"> 20</w:t>
      </w:r>
      <w:r w:rsidRPr="00646344">
        <w:t xml:space="preserve">(5), 529-541. </w:t>
      </w:r>
    </w:p>
    <w:p w14:paraId="40E2B1CC" w14:textId="77777777" w:rsidR="00646344" w:rsidRPr="00646344" w:rsidRDefault="00646344" w:rsidP="00646344">
      <w:pPr>
        <w:pStyle w:val="EndNoteBibliography"/>
        <w:spacing w:after="0"/>
        <w:ind w:left="720" w:firstLine="480"/>
      </w:pPr>
      <w:r w:rsidRPr="00646344">
        <w:lastRenderedPageBreak/>
        <w:t xml:space="preserve">Corbin, J. M., &amp; Strauss, A. (1990). Grounded theory research: Procedures, canons, and evaluative criteria. </w:t>
      </w:r>
      <w:r w:rsidRPr="00646344">
        <w:rPr>
          <w:i/>
        </w:rPr>
        <w:t>Qualitative sociology</w:t>
      </w:r>
      <w:r w:rsidRPr="00646344">
        <w:t>,</w:t>
      </w:r>
      <w:r w:rsidRPr="00646344">
        <w:rPr>
          <w:i/>
        </w:rPr>
        <w:t xml:space="preserve"> 13</w:t>
      </w:r>
      <w:r w:rsidRPr="00646344">
        <w:t xml:space="preserve">(1), 3-21. </w:t>
      </w:r>
    </w:p>
    <w:p w14:paraId="49B6E002" w14:textId="77777777" w:rsidR="00646344" w:rsidRPr="00646344" w:rsidRDefault="00646344" w:rsidP="00646344">
      <w:pPr>
        <w:pStyle w:val="EndNoteBibliography"/>
        <w:spacing w:after="0"/>
        <w:ind w:left="720" w:firstLine="480"/>
      </w:pPr>
      <w:r w:rsidRPr="00646344">
        <w:t xml:space="preserve">Denzin, N. K., &amp; Lincoln, Y. S. (2011). </w:t>
      </w:r>
      <w:r w:rsidRPr="00646344">
        <w:rPr>
          <w:i/>
        </w:rPr>
        <w:t>The Sage handbook of qualitative research</w:t>
      </w:r>
      <w:r w:rsidRPr="00646344">
        <w:t xml:space="preserve">. sage. </w:t>
      </w:r>
    </w:p>
    <w:p w14:paraId="661BBF00" w14:textId="77777777" w:rsidR="00646344" w:rsidRPr="00646344" w:rsidRDefault="00646344" w:rsidP="00646344">
      <w:pPr>
        <w:pStyle w:val="EndNoteBibliography"/>
        <w:spacing w:after="0"/>
        <w:ind w:left="720" w:firstLine="480"/>
      </w:pPr>
      <w:r w:rsidRPr="00646344">
        <w:t xml:space="preserve">Eisenhardt, K. M. (1989). Building theories from case study research. </w:t>
      </w:r>
      <w:r w:rsidRPr="00646344">
        <w:rPr>
          <w:i/>
        </w:rPr>
        <w:t>Academy of management review</w:t>
      </w:r>
      <w:r w:rsidRPr="00646344">
        <w:t>,</w:t>
      </w:r>
      <w:r w:rsidRPr="00646344">
        <w:rPr>
          <w:i/>
        </w:rPr>
        <w:t xml:space="preserve"> 14</w:t>
      </w:r>
      <w:r w:rsidRPr="00646344">
        <w:t xml:space="preserve">(4), 532-550. </w:t>
      </w:r>
    </w:p>
    <w:p w14:paraId="0F6438CC" w14:textId="77777777" w:rsidR="00646344" w:rsidRPr="00646344" w:rsidRDefault="00646344" w:rsidP="00646344">
      <w:pPr>
        <w:pStyle w:val="EndNoteBibliography"/>
        <w:spacing w:after="0"/>
        <w:ind w:left="720" w:firstLine="480"/>
      </w:pPr>
      <w:r w:rsidRPr="00646344">
        <w:t xml:space="preserve">Fountain, J. E. (2004). </w:t>
      </w:r>
      <w:r w:rsidRPr="00646344">
        <w:rPr>
          <w:i/>
        </w:rPr>
        <w:t>Building the virtual state: Information technology and institutional change</w:t>
      </w:r>
      <w:r w:rsidRPr="00646344">
        <w:t xml:space="preserve">. Rowman &amp; Littlefield. </w:t>
      </w:r>
    </w:p>
    <w:p w14:paraId="40FBF6D8" w14:textId="77777777" w:rsidR="00646344" w:rsidRPr="00646344" w:rsidRDefault="00646344" w:rsidP="00646344">
      <w:pPr>
        <w:pStyle w:val="EndNoteBibliography"/>
        <w:spacing w:after="0"/>
        <w:ind w:left="720" w:firstLine="480"/>
      </w:pPr>
      <w:r w:rsidRPr="00646344">
        <w:t xml:space="preserve">Gaver, W. W. (1991). Technology affordances. Proceedings of the SIGCHI conference on Human factors in computing systems, </w:t>
      </w:r>
    </w:p>
    <w:p w14:paraId="5824605C" w14:textId="77777777" w:rsidR="00646344" w:rsidRPr="00646344" w:rsidRDefault="00646344" w:rsidP="00646344">
      <w:pPr>
        <w:pStyle w:val="EndNoteBibliography"/>
        <w:spacing w:after="0"/>
        <w:ind w:left="720" w:firstLine="480"/>
      </w:pPr>
      <w:r w:rsidRPr="00646344">
        <w:t xml:space="preserve">Gawer, A., &amp; Phillips, N. (2013). Institutional work as logics shift: The case of Intel’s transformation to platform leader. </w:t>
      </w:r>
      <w:r w:rsidRPr="00646344">
        <w:rPr>
          <w:i/>
        </w:rPr>
        <w:t>Organization Studies</w:t>
      </w:r>
      <w:r w:rsidRPr="00646344">
        <w:t>,</w:t>
      </w:r>
      <w:r w:rsidRPr="00646344">
        <w:rPr>
          <w:i/>
        </w:rPr>
        <w:t xml:space="preserve"> 34</w:t>
      </w:r>
      <w:r w:rsidRPr="00646344">
        <w:t xml:space="preserve">(8), 1035-1071. </w:t>
      </w:r>
    </w:p>
    <w:p w14:paraId="25719CB6" w14:textId="77777777" w:rsidR="00646344" w:rsidRPr="00646344" w:rsidRDefault="00646344" w:rsidP="00646344">
      <w:pPr>
        <w:pStyle w:val="EndNoteBibliography"/>
        <w:spacing w:after="0"/>
        <w:ind w:left="720" w:firstLine="480"/>
      </w:pPr>
      <w:r w:rsidRPr="00646344">
        <w:t xml:space="preserve">Gibson, C. B., &amp; Birkinshaw, J. (2004). The antecedents, consequences, and mediating role of organizational ambidexterity. </w:t>
      </w:r>
      <w:r w:rsidRPr="00646344">
        <w:rPr>
          <w:i/>
        </w:rPr>
        <w:t>Academy of management Journal</w:t>
      </w:r>
      <w:r w:rsidRPr="00646344">
        <w:t>,</w:t>
      </w:r>
      <w:r w:rsidRPr="00646344">
        <w:rPr>
          <w:i/>
        </w:rPr>
        <w:t xml:space="preserve"> 47</w:t>
      </w:r>
      <w:r w:rsidRPr="00646344">
        <w:t xml:space="preserve">(2), 209-226. </w:t>
      </w:r>
    </w:p>
    <w:p w14:paraId="169BF4BE" w14:textId="77777777" w:rsidR="00646344" w:rsidRPr="00646344" w:rsidRDefault="00646344" w:rsidP="00646344">
      <w:pPr>
        <w:pStyle w:val="EndNoteBibliography"/>
        <w:spacing w:after="0"/>
        <w:ind w:left="720" w:firstLine="480"/>
      </w:pPr>
      <w:r w:rsidRPr="00646344">
        <w:t xml:space="preserve">Gibson, J. J. (1979). </w:t>
      </w:r>
      <w:r w:rsidRPr="00646344">
        <w:rPr>
          <w:i/>
        </w:rPr>
        <w:t>The Ecological Approach to Visual Perception: Classic Edition</w:t>
      </w:r>
      <w:r w:rsidRPr="00646344">
        <w:t xml:space="preserve">. Houghton Mifflin. </w:t>
      </w:r>
    </w:p>
    <w:p w14:paraId="655A6C86" w14:textId="77777777" w:rsidR="00646344" w:rsidRPr="00646344" w:rsidRDefault="00646344" w:rsidP="00646344">
      <w:pPr>
        <w:pStyle w:val="EndNoteBibliography"/>
        <w:spacing w:after="0"/>
        <w:ind w:left="720" w:firstLine="480"/>
      </w:pPr>
      <w:r w:rsidRPr="00646344">
        <w:t xml:space="preserve">Gibson, J. J. (2014). The theory of affordances:(1979). In </w:t>
      </w:r>
      <w:r w:rsidRPr="00646344">
        <w:rPr>
          <w:i/>
        </w:rPr>
        <w:t>The people, place, and space reader</w:t>
      </w:r>
      <w:r w:rsidRPr="00646344">
        <w:t xml:space="preserve"> (pp. 56-60). Routledge. </w:t>
      </w:r>
    </w:p>
    <w:p w14:paraId="438A9D76" w14:textId="77777777" w:rsidR="00646344" w:rsidRPr="00646344" w:rsidRDefault="00646344" w:rsidP="00646344">
      <w:pPr>
        <w:pStyle w:val="EndNoteBibliography"/>
        <w:spacing w:after="0"/>
        <w:ind w:left="720" w:firstLine="480"/>
      </w:pPr>
      <w:r w:rsidRPr="00646344">
        <w:t xml:space="preserve">Gioia, D. A., Corley, K. G., &amp; Hamilton, A. L. (2013). Seeking qualitative rigor in inductive research: Notes on the Gioia methodology. </w:t>
      </w:r>
      <w:r w:rsidRPr="00646344">
        <w:rPr>
          <w:i/>
        </w:rPr>
        <w:t>Organizational research methods</w:t>
      </w:r>
      <w:r w:rsidRPr="00646344">
        <w:t>,</w:t>
      </w:r>
      <w:r w:rsidRPr="00646344">
        <w:rPr>
          <w:i/>
        </w:rPr>
        <w:t xml:space="preserve"> 16</w:t>
      </w:r>
      <w:r w:rsidRPr="00646344">
        <w:t xml:space="preserve">(1), 15-31. </w:t>
      </w:r>
    </w:p>
    <w:p w14:paraId="1D51FA32" w14:textId="77777777" w:rsidR="00646344" w:rsidRPr="00646344" w:rsidRDefault="00646344" w:rsidP="00646344">
      <w:pPr>
        <w:pStyle w:val="EndNoteBibliography"/>
        <w:spacing w:after="0"/>
        <w:ind w:left="720" w:firstLine="480"/>
      </w:pPr>
      <w:r w:rsidRPr="00646344">
        <w:t xml:space="preserve">Glaser, B., &amp; Strauss, A. (2017). </w:t>
      </w:r>
      <w:r w:rsidRPr="00646344">
        <w:rPr>
          <w:i/>
        </w:rPr>
        <w:t>Discovery of grounded theory: Strategies for qualitative research</w:t>
      </w:r>
      <w:r w:rsidRPr="00646344">
        <w:t xml:space="preserve">. Routledge. </w:t>
      </w:r>
    </w:p>
    <w:p w14:paraId="068A4463" w14:textId="77777777" w:rsidR="00646344" w:rsidRPr="00646344" w:rsidRDefault="00646344" w:rsidP="00646344">
      <w:pPr>
        <w:pStyle w:val="EndNoteBibliography"/>
        <w:spacing w:after="0"/>
        <w:ind w:left="720" w:firstLine="480"/>
      </w:pPr>
      <w:r w:rsidRPr="00646344">
        <w:t xml:space="preserve">Greeno, J. G. (1994). Gibson's affordances. </w:t>
      </w:r>
    </w:p>
    <w:p w14:paraId="12BE86C8" w14:textId="77777777" w:rsidR="00646344" w:rsidRPr="00646344" w:rsidRDefault="00646344" w:rsidP="00646344">
      <w:pPr>
        <w:pStyle w:val="EndNoteBibliography"/>
        <w:spacing w:after="0"/>
        <w:ind w:left="720" w:firstLine="480"/>
      </w:pPr>
      <w:r w:rsidRPr="00646344">
        <w:t xml:space="preserve">He, Z.-L., &amp; Wong, P.-K. (2004). Exploration vs. exploitation: An empirical test of the ambidexterity hypothesis. </w:t>
      </w:r>
      <w:r w:rsidRPr="00646344">
        <w:rPr>
          <w:i/>
        </w:rPr>
        <w:t>Organization Science</w:t>
      </w:r>
      <w:r w:rsidRPr="00646344">
        <w:t>,</w:t>
      </w:r>
      <w:r w:rsidRPr="00646344">
        <w:rPr>
          <w:i/>
        </w:rPr>
        <w:t xml:space="preserve"> 15</w:t>
      </w:r>
      <w:r w:rsidRPr="00646344">
        <w:t xml:space="preserve">(4), 481-494. </w:t>
      </w:r>
    </w:p>
    <w:p w14:paraId="293820AE" w14:textId="77777777" w:rsidR="00646344" w:rsidRPr="00646344" w:rsidRDefault="00646344" w:rsidP="00646344">
      <w:pPr>
        <w:pStyle w:val="EndNoteBibliography"/>
        <w:spacing w:after="0"/>
        <w:ind w:left="720" w:firstLine="480"/>
      </w:pPr>
      <w:r w:rsidRPr="00646344">
        <w:t xml:space="preserve">Hinings, B., Gegenhuber, T., &amp; Greenwood, R. (2018). Digital innovation and transformation: An institutional perspective. </w:t>
      </w:r>
      <w:r w:rsidRPr="00646344">
        <w:rPr>
          <w:i/>
        </w:rPr>
        <w:t>Information and organization</w:t>
      </w:r>
      <w:r w:rsidRPr="00646344">
        <w:t>,</w:t>
      </w:r>
      <w:r w:rsidRPr="00646344">
        <w:rPr>
          <w:i/>
        </w:rPr>
        <w:t xml:space="preserve"> 28</w:t>
      </w:r>
      <w:r w:rsidRPr="00646344">
        <w:t xml:space="preserve">(1), 52-61. </w:t>
      </w:r>
    </w:p>
    <w:p w14:paraId="28D8492C" w14:textId="77777777" w:rsidR="00646344" w:rsidRPr="00646344" w:rsidRDefault="00646344" w:rsidP="00646344">
      <w:pPr>
        <w:pStyle w:val="EndNoteBibliography"/>
        <w:spacing w:after="0"/>
        <w:ind w:left="720" w:firstLine="480"/>
      </w:pPr>
      <w:r w:rsidRPr="00646344">
        <w:t xml:space="preserve">Hutchby, I. (2001). Technologies, texts and affordances. </w:t>
      </w:r>
      <w:r w:rsidRPr="00646344">
        <w:rPr>
          <w:i/>
        </w:rPr>
        <w:t>Sociology</w:t>
      </w:r>
      <w:r w:rsidRPr="00646344">
        <w:t>,</w:t>
      </w:r>
      <w:r w:rsidRPr="00646344">
        <w:rPr>
          <w:i/>
        </w:rPr>
        <w:t xml:space="preserve"> 35</w:t>
      </w:r>
      <w:r w:rsidRPr="00646344">
        <w:t xml:space="preserve">(2), 441-456. </w:t>
      </w:r>
    </w:p>
    <w:p w14:paraId="0A964FE1" w14:textId="77777777" w:rsidR="00646344" w:rsidRPr="00646344" w:rsidRDefault="00646344" w:rsidP="00646344">
      <w:pPr>
        <w:pStyle w:val="EndNoteBibliography"/>
        <w:spacing w:after="0"/>
        <w:ind w:left="720" w:firstLine="480"/>
      </w:pPr>
      <w:r w:rsidRPr="00646344">
        <w:t xml:space="preserve">Kohli, R., &amp; Melville, N. P. (2019). Digital innovation: A review and synthesis. </w:t>
      </w:r>
      <w:r w:rsidRPr="00646344">
        <w:rPr>
          <w:i/>
        </w:rPr>
        <w:t>Information Systems Journal</w:t>
      </w:r>
      <w:r w:rsidRPr="00646344">
        <w:t>,</w:t>
      </w:r>
      <w:r w:rsidRPr="00646344">
        <w:rPr>
          <w:i/>
        </w:rPr>
        <w:t xml:space="preserve"> 29</w:t>
      </w:r>
      <w:r w:rsidRPr="00646344">
        <w:t xml:space="preserve">(1), 200-223. </w:t>
      </w:r>
    </w:p>
    <w:p w14:paraId="6E2D9D87" w14:textId="4D3E6C7E" w:rsidR="00646344" w:rsidRPr="00646344" w:rsidRDefault="00646344" w:rsidP="00646344">
      <w:pPr>
        <w:pStyle w:val="EndNoteBibliography"/>
        <w:spacing w:after="0"/>
        <w:ind w:left="720" w:firstLine="480"/>
      </w:pPr>
      <w:r w:rsidRPr="00646344">
        <w:t xml:space="preserve">Levinthal, D. A., &amp; March, J. G. (1993). The myopia of learning. </w:t>
      </w:r>
      <w:r w:rsidRPr="00646344">
        <w:rPr>
          <w:i/>
        </w:rPr>
        <w:t>Strategic Management Journal</w:t>
      </w:r>
      <w:r w:rsidRPr="00646344">
        <w:t>,</w:t>
      </w:r>
      <w:r w:rsidRPr="00646344">
        <w:rPr>
          <w:i/>
        </w:rPr>
        <w:t xml:space="preserve"> 14</w:t>
      </w:r>
      <w:r w:rsidRPr="00646344">
        <w:t xml:space="preserve">(S2), 95-112. </w:t>
      </w:r>
      <w:hyperlink r:id="rId48" w:history="1">
        <w:r w:rsidRPr="00646344">
          <w:rPr>
            <w:rStyle w:val="af2"/>
          </w:rPr>
          <w:t>https://doi.org/10.1002/smj.4250141009</w:t>
        </w:r>
      </w:hyperlink>
      <w:r w:rsidRPr="00646344">
        <w:t xml:space="preserve"> </w:t>
      </w:r>
    </w:p>
    <w:p w14:paraId="51102E61" w14:textId="77777777" w:rsidR="00646344" w:rsidRPr="00646344" w:rsidRDefault="00646344" w:rsidP="00646344">
      <w:pPr>
        <w:pStyle w:val="EndNoteBibliography"/>
        <w:spacing w:after="0"/>
        <w:ind w:left="720" w:firstLine="480"/>
      </w:pPr>
      <w:r w:rsidRPr="00646344">
        <w:t xml:space="preserve">Lubatkin, M. H., Simsek, Z., Ling, Y., &amp; Veiga, J. F. (2006). Ambidexterity and performance in small-to medium-sized firms: The pivotal role of top management team behavioral integration. </w:t>
      </w:r>
      <w:r w:rsidRPr="00646344">
        <w:rPr>
          <w:i/>
        </w:rPr>
        <w:t>Journal of management</w:t>
      </w:r>
      <w:r w:rsidRPr="00646344">
        <w:t>,</w:t>
      </w:r>
      <w:r w:rsidRPr="00646344">
        <w:rPr>
          <w:i/>
        </w:rPr>
        <w:t xml:space="preserve"> 32</w:t>
      </w:r>
      <w:r w:rsidRPr="00646344">
        <w:t xml:space="preserve">(5), 646-672. </w:t>
      </w:r>
    </w:p>
    <w:p w14:paraId="6DCF2C67" w14:textId="14C41818" w:rsidR="00646344" w:rsidRPr="00646344" w:rsidRDefault="00646344" w:rsidP="00646344">
      <w:pPr>
        <w:pStyle w:val="EndNoteBibliography"/>
        <w:spacing w:after="0"/>
        <w:ind w:left="720" w:firstLine="480"/>
      </w:pPr>
      <w:r w:rsidRPr="00646344">
        <w:t xml:space="preserve">Luftman, J., &amp; Brier, T. (1999). Achieving and Sustaining Business-IT Alignment. </w:t>
      </w:r>
      <w:r w:rsidRPr="00646344">
        <w:rPr>
          <w:i/>
        </w:rPr>
        <w:t>California Management Review</w:t>
      </w:r>
      <w:r w:rsidRPr="00646344">
        <w:t>,</w:t>
      </w:r>
      <w:r w:rsidRPr="00646344">
        <w:rPr>
          <w:i/>
        </w:rPr>
        <w:t xml:space="preserve"> 42</w:t>
      </w:r>
      <w:r w:rsidRPr="00646344">
        <w:t xml:space="preserve">(1), 109-122. </w:t>
      </w:r>
      <w:hyperlink r:id="rId49" w:history="1">
        <w:r w:rsidRPr="00646344">
          <w:rPr>
            <w:rStyle w:val="af2"/>
          </w:rPr>
          <w:t>https://doi.org/https://doi.org/10.2307/41166021</w:t>
        </w:r>
      </w:hyperlink>
      <w:r w:rsidRPr="00646344">
        <w:t xml:space="preserve"> </w:t>
      </w:r>
    </w:p>
    <w:p w14:paraId="7968A372" w14:textId="77777777" w:rsidR="00646344" w:rsidRPr="00646344" w:rsidRDefault="00646344" w:rsidP="00646344">
      <w:pPr>
        <w:pStyle w:val="EndNoteBibliography"/>
        <w:spacing w:after="0"/>
        <w:ind w:left="720" w:firstLine="480"/>
      </w:pPr>
      <w:r w:rsidRPr="00646344">
        <w:t xml:space="preserve">Lusch, R. F., &amp; Nambisan, S. (2015). Service innovation. </w:t>
      </w:r>
      <w:r w:rsidRPr="00646344">
        <w:rPr>
          <w:i/>
        </w:rPr>
        <w:t>MIS Quarterly</w:t>
      </w:r>
      <w:r w:rsidRPr="00646344">
        <w:t>,</w:t>
      </w:r>
      <w:r w:rsidRPr="00646344">
        <w:rPr>
          <w:i/>
        </w:rPr>
        <w:t xml:space="preserve"> 39</w:t>
      </w:r>
      <w:r w:rsidRPr="00646344">
        <w:t xml:space="preserve">(1), 155-176. </w:t>
      </w:r>
    </w:p>
    <w:p w14:paraId="192883C2" w14:textId="77777777" w:rsidR="00646344" w:rsidRPr="00646344" w:rsidRDefault="00646344" w:rsidP="00646344">
      <w:pPr>
        <w:pStyle w:val="EndNoteBibliography"/>
        <w:spacing w:after="0"/>
        <w:ind w:left="720" w:firstLine="480"/>
      </w:pPr>
      <w:r w:rsidRPr="00646344">
        <w:t xml:space="preserve">March, J. G. (1991). Exploration and exploitation in organizational learning. </w:t>
      </w:r>
      <w:r w:rsidRPr="00646344">
        <w:rPr>
          <w:i/>
        </w:rPr>
        <w:t>Organization Science</w:t>
      </w:r>
      <w:r w:rsidRPr="00646344">
        <w:t>,</w:t>
      </w:r>
      <w:r w:rsidRPr="00646344">
        <w:rPr>
          <w:i/>
        </w:rPr>
        <w:t xml:space="preserve"> 2</w:t>
      </w:r>
      <w:r w:rsidRPr="00646344">
        <w:t xml:space="preserve">(1), 71-87. </w:t>
      </w:r>
    </w:p>
    <w:p w14:paraId="128F34E9" w14:textId="77777777" w:rsidR="00646344" w:rsidRPr="00646344" w:rsidRDefault="00646344" w:rsidP="00646344">
      <w:pPr>
        <w:pStyle w:val="EndNoteBibliography"/>
        <w:spacing w:after="0"/>
        <w:ind w:left="720" w:firstLine="480"/>
      </w:pPr>
      <w:r w:rsidRPr="00646344">
        <w:t xml:space="preserve">Nambisan, S., Lyytinen, K., Majchrzak, A., &amp; Song, M. (2017). Digital innovation management. </w:t>
      </w:r>
      <w:r w:rsidRPr="00646344">
        <w:rPr>
          <w:i/>
        </w:rPr>
        <w:t>MIS Quarterly</w:t>
      </w:r>
      <w:r w:rsidRPr="00646344">
        <w:t>,</w:t>
      </w:r>
      <w:r w:rsidRPr="00646344">
        <w:rPr>
          <w:i/>
        </w:rPr>
        <w:t xml:space="preserve"> 41</w:t>
      </w:r>
      <w:r w:rsidRPr="00646344">
        <w:t xml:space="preserve">(1), 223-238. </w:t>
      </w:r>
    </w:p>
    <w:p w14:paraId="773E7614" w14:textId="77777777" w:rsidR="00646344" w:rsidRPr="00646344" w:rsidRDefault="00646344" w:rsidP="00646344">
      <w:pPr>
        <w:pStyle w:val="EndNoteBibliography"/>
        <w:spacing w:after="0"/>
        <w:ind w:left="720" w:firstLine="480"/>
      </w:pPr>
      <w:r w:rsidRPr="00646344">
        <w:t xml:space="preserve">Norman, D. A. (1999). Affordance, conventions, and design. </w:t>
      </w:r>
      <w:r w:rsidRPr="00646344">
        <w:rPr>
          <w:i/>
        </w:rPr>
        <w:t>interactions</w:t>
      </w:r>
      <w:r w:rsidRPr="00646344">
        <w:t>,</w:t>
      </w:r>
      <w:r w:rsidRPr="00646344">
        <w:rPr>
          <w:i/>
        </w:rPr>
        <w:t xml:space="preserve"> 6</w:t>
      </w:r>
      <w:r w:rsidRPr="00646344">
        <w:t xml:space="preserve">(3), 38-43. </w:t>
      </w:r>
    </w:p>
    <w:p w14:paraId="1E598637" w14:textId="77777777" w:rsidR="00646344" w:rsidRPr="00646344" w:rsidRDefault="00646344" w:rsidP="00646344">
      <w:pPr>
        <w:pStyle w:val="EndNoteBibliography"/>
        <w:spacing w:after="0"/>
        <w:ind w:left="720" w:firstLine="480"/>
      </w:pPr>
      <w:r w:rsidRPr="00646344">
        <w:t xml:space="preserve">Nylén, D., &amp; Holmström, J. (2015). Digital innovation strategy: A framework for diagnosing and improving digital product and service innovation. </w:t>
      </w:r>
      <w:r w:rsidRPr="00646344">
        <w:rPr>
          <w:i/>
        </w:rPr>
        <w:t>Business Horizons</w:t>
      </w:r>
      <w:r w:rsidRPr="00646344">
        <w:t>,</w:t>
      </w:r>
      <w:r w:rsidRPr="00646344">
        <w:rPr>
          <w:i/>
        </w:rPr>
        <w:t xml:space="preserve"> 58</w:t>
      </w:r>
      <w:r w:rsidRPr="00646344">
        <w:t xml:space="preserve">(1), 57-67. </w:t>
      </w:r>
    </w:p>
    <w:p w14:paraId="78022BC5" w14:textId="77777777" w:rsidR="00646344" w:rsidRPr="00646344" w:rsidRDefault="00646344" w:rsidP="00646344">
      <w:pPr>
        <w:pStyle w:val="EndNoteBibliography"/>
        <w:spacing w:after="0"/>
        <w:ind w:left="720" w:firstLine="480"/>
      </w:pPr>
      <w:r w:rsidRPr="00646344">
        <w:t xml:space="preserve">O'Reilly III, C. A., &amp; Tushman, M. L. (2008). Ambidexterity as a dynamic capability: Resolving the innovator's dilemma. </w:t>
      </w:r>
      <w:r w:rsidRPr="00646344">
        <w:rPr>
          <w:i/>
        </w:rPr>
        <w:t>Research in organizational behavior</w:t>
      </w:r>
      <w:r w:rsidRPr="00646344">
        <w:t>,</w:t>
      </w:r>
      <w:r w:rsidRPr="00646344">
        <w:rPr>
          <w:i/>
        </w:rPr>
        <w:t xml:space="preserve"> 28</w:t>
      </w:r>
      <w:r w:rsidRPr="00646344">
        <w:t xml:space="preserve">, 185-206. </w:t>
      </w:r>
    </w:p>
    <w:p w14:paraId="5A00CF0B" w14:textId="77777777" w:rsidR="00646344" w:rsidRPr="00646344" w:rsidRDefault="00646344" w:rsidP="00646344">
      <w:pPr>
        <w:pStyle w:val="EndNoteBibliography"/>
        <w:spacing w:after="0"/>
        <w:ind w:left="720" w:firstLine="480"/>
      </w:pPr>
      <w:r w:rsidRPr="00646344">
        <w:t xml:space="preserve">O'Reilly III, C. A., &amp; Tushman, M. L. (2011). Organizational ambidexterity in action: How managers explore and exploit. </w:t>
      </w:r>
      <w:r w:rsidRPr="00646344">
        <w:rPr>
          <w:i/>
        </w:rPr>
        <w:t>California Management Review</w:t>
      </w:r>
      <w:r w:rsidRPr="00646344">
        <w:t>,</w:t>
      </w:r>
      <w:r w:rsidRPr="00646344">
        <w:rPr>
          <w:i/>
        </w:rPr>
        <w:t xml:space="preserve"> 53</w:t>
      </w:r>
      <w:r w:rsidRPr="00646344">
        <w:t xml:space="preserve">(4), 5-22. </w:t>
      </w:r>
    </w:p>
    <w:p w14:paraId="4CCBB5E0" w14:textId="77777777" w:rsidR="00646344" w:rsidRPr="00646344" w:rsidRDefault="00646344" w:rsidP="00646344">
      <w:pPr>
        <w:pStyle w:val="EndNoteBibliography"/>
        <w:spacing w:after="0"/>
        <w:ind w:left="720" w:firstLine="480"/>
      </w:pPr>
      <w:r w:rsidRPr="00646344">
        <w:t xml:space="preserve">O'Reilly III, C. A., &amp; Tushman, M. L. (2013). Organizational ambidexterity: Past, present, and future. </w:t>
      </w:r>
      <w:r w:rsidRPr="00646344">
        <w:rPr>
          <w:i/>
        </w:rPr>
        <w:t>Academy of management Perspectives</w:t>
      </w:r>
      <w:r w:rsidRPr="00646344">
        <w:t>,</w:t>
      </w:r>
      <w:r w:rsidRPr="00646344">
        <w:rPr>
          <w:i/>
        </w:rPr>
        <w:t xml:space="preserve"> 27</w:t>
      </w:r>
      <w:r w:rsidRPr="00646344">
        <w:t xml:space="preserve">(4), 324-338. </w:t>
      </w:r>
    </w:p>
    <w:p w14:paraId="55768691" w14:textId="33751D34" w:rsidR="00646344" w:rsidRPr="00646344" w:rsidRDefault="00646344" w:rsidP="00646344">
      <w:pPr>
        <w:pStyle w:val="EndNoteBibliography"/>
        <w:spacing w:after="0"/>
        <w:ind w:left="720" w:firstLine="480"/>
      </w:pPr>
      <w:r w:rsidRPr="00646344">
        <w:t xml:space="preserve">Orlikowski, W. J. (1996). Improvising Organizational Transformation Over Time: A Situated Change Perspective. </w:t>
      </w:r>
      <w:r w:rsidRPr="00646344">
        <w:rPr>
          <w:i/>
        </w:rPr>
        <w:t>Information Systems Research</w:t>
      </w:r>
      <w:r w:rsidRPr="00646344">
        <w:t>,</w:t>
      </w:r>
      <w:r w:rsidRPr="00646344">
        <w:rPr>
          <w:i/>
        </w:rPr>
        <w:t xml:space="preserve"> 7</w:t>
      </w:r>
      <w:r w:rsidRPr="00646344">
        <w:t xml:space="preserve">(1), 63-92. </w:t>
      </w:r>
      <w:hyperlink r:id="rId50" w:history="1">
        <w:r w:rsidRPr="00646344">
          <w:rPr>
            <w:rStyle w:val="af2"/>
          </w:rPr>
          <w:t>https://doi.org/10.1287/isre.7.1.63</w:t>
        </w:r>
      </w:hyperlink>
      <w:r w:rsidRPr="00646344">
        <w:t xml:space="preserve"> </w:t>
      </w:r>
    </w:p>
    <w:p w14:paraId="59E2D2F7" w14:textId="78018752" w:rsidR="00646344" w:rsidRPr="00646344" w:rsidRDefault="00646344" w:rsidP="00646344">
      <w:pPr>
        <w:pStyle w:val="EndNoteBibliography"/>
        <w:spacing w:after="0"/>
        <w:ind w:left="720" w:firstLine="480"/>
      </w:pPr>
      <w:r w:rsidRPr="00646344">
        <w:t xml:space="preserve">Orlikowski, W. J. (2000). Using Technology and Constituting Structures: A Practice Lens for Studying Technology in Organizations. </w:t>
      </w:r>
      <w:r w:rsidRPr="00646344">
        <w:rPr>
          <w:i/>
        </w:rPr>
        <w:t>Organization Science</w:t>
      </w:r>
      <w:r w:rsidRPr="00646344">
        <w:t>,</w:t>
      </w:r>
      <w:r w:rsidRPr="00646344">
        <w:rPr>
          <w:i/>
        </w:rPr>
        <w:t xml:space="preserve"> 11</w:t>
      </w:r>
      <w:r w:rsidRPr="00646344">
        <w:t xml:space="preserve">(4), 404-428. </w:t>
      </w:r>
      <w:hyperlink r:id="rId51" w:history="1">
        <w:r w:rsidRPr="00646344">
          <w:rPr>
            <w:rStyle w:val="af2"/>
          </w:rPr>
          <w:t>https://doi.org/10.1287/orsc.11.4.404.14600</w:t>
        </w:r>
      </w:hyperlink>
      <w:r w:rsidRPr="00646344">
        <w:t xml:space="preserve"> </w:t>
      </w:r>
    </w:p>
    <w:p w14:paraId="6B0A0DBA" w14:textId="77777777" w:rsidR="00646344" w:rsidRPr="00646344" w:rsidRDefault="00646344" w:rsidP="00646344">
      <w:pPr>
        <w:pStyle w:val="EndNoteBibliography"/>
        <w:spacing w:after="0"/>
        <w:ind w:left="720" w:firstLine="480"/>
      </w:pPr>
      <w:r w:rsidRPr="00646344">
        <w:t xml:space="preserve">Orlikowski, W. J., &amp; Scott, S. V. (2008). 10 sociomateriality: challenging the separation of technology, work and organization. </w:t>
      </w:r>
      <w:r w:rsidRPr="00646344">
        <w:rPr>
          <w:i/>
        </w:rPr>
        <w:t>Academy of Management annals</w:t>
      </w:r>
      <w:r w:rsidRPr="00646344">
        <w:t>,</w:t>
      </w:r>
      <w:r w:rsidRPr="00646344">
        <w:rPr>
          <w:i/>
        </w:rPr>
        <w:t xml:space="preserve"> 2</w:t>
      </w:r>
      <w:r w:rsidRPr="00646344">
        <w:t xml:space="preserve">(1), 433-474. </w:t>
      </w:r>
    </w:p>
    <w:p w14:paraId="2F9883EC" w14:textId="77777777" w:rsidR="00646344" w:rsidRPr="00646344" w:rsidRDefault="00646344" w:rsidP="00646344">
      <w:pPr>
        <w:pStyle w:val="EndNoteBibliography"/>
        <w:spacing w:after="0"/>
        <w:ind w:left="720" w:firstLine="480"/>
      </w:pPr>
      <w:r w:rsidRPr="00646344">
        <w:t xml:space="preserve">Pentland, B. T., &amp; Feldman, M. S. (2008). Designing routines: On the </w:t>
      </w:r>
      <w:r w:rsidRPr="00646344">
        <w:lastRenderedPageBreak/>
        <w:t xml:space="preserve">folly of designing artifacts, while hoping for patterns of action. </w:t>
      </w:r>
      <w:r w:rsidRPr="00646344">
        <w:rPr>
          <w:i/>
        </w:rPr>
        <w:t>Information and organization</w:t>
      </w:r>
      <w:r w:rsidRPr="00646344">
        <w:t>,</w:t>
      </w:r>
      <w:r w:rsidRPr="00646344">
        <w:rPr>
          <w:i/>
        </w:rPr>
        <w:t xml:space="preserve"> 18</w:t>
      </w:r>
      <w:r w:rsidRPr="00646344">
        <w:t xml:space="preserve">(4), 235-250. </w:t>
      </w:r>
    </w:p>
    <w:p w14:paraId="30E865EA" w14:textId="77777777" w:rsidR="00646344" w:rsidRPr="00646344" w:rsidRDefault="00646344" w:rsidP="00646344">
      <w:pPr>
        <w:pStyle w:val="EndNoteBibliography"/>
        <w:spacing w:after="0"/>
        <w:ind w:left="720" w:firstLine="480"/>
      </w:pPr>
      <w:r w:rsidRPr="00646344">
        <w:t xml:space="preserve">Reed, M. I. (1997). In praise of duality and dualism: Rethinking agency and structure in organizational analysis. </w:t>
      </w:r>
      <w:r w:rsidRPr="00646344">
        <w:rPr>
          <w:i/>
        </w:rPr>
        <w:t>Organization Studies</w:t>
      </w:r>
      <w:r w:rsidRPr="00646344">
        <w:t>,</w:t>
      </w:r>
      <w:r w:rsidRPr="00646344">
        <w:rPr>
          <w:i/>
        </w:rPr>
        <w:t xml:space="preserve"> 18</w:t>
      </w:r>
      <w:r w:rsidRPr="00646344">
        <w:t xml:space="preserve">(1), 21-42. </w:t>
      </w:r>
    </w:p>
    <w:p w14:paraId="2D566D51" w14:textId="77777777" w:rsidR="00646344" w:rsidRPr="00646344" w:rsidRDefault="00646344" w:rsidP="00646344">
      <w:pPr>
        <w:pStyle w:val="EndNoteBibliography"/>
        <w:spacing w:after="0"/>
        <w:ind w:left="720" w:firstLine="480"/>
      </w:pPr>
      <w:r w:rsidRPr="00646344">
        <w:t xml:space="preserve">Rogers, E. M., Singhal, A., &amp; Quinlan, M. M. (2014). Diffusion of innovations. In </w:t>
      </w:r>
      <w:r w:rsidRPr="00646344">
        <w:rPr>
          <w:i/>
        </w:rPr>
        <w:t>An integrated approach to communication theory and research</w:t>
      </w:r>
      <w:r w:rsidRPr="00646344">
        <w:t xml:space="preserve"> (pp. 432-448). Routledge. </w:t>
      </w:r>
    </w:p>
    <w:p w14:paraId="0A74459B" w14:textId="529E756D" w:rsidR="00646344" w:rsidRPr="00646344" w:rsidRDefault="00646344" w:rsidP="00646344">
      <w:pPr>
        <w:pStyle w:val="EndNoteBibliography"/>
        <w:spacing w:after="0"/>
        <w:ind w:left="720" w:firstLine="480"/>
      </w:pPr>
      <w:r w:rsidRPr="00646344">
        <w:t xml:space="preserve">Shen, L., Zhang, X., &amp; Liu, H. (2022). Digital technology adoption, digital dynamic capability, and digital transformation performance of textile industry: Moderating role of digital innovation orientation. </w:t>
      </w:r>
      <w:r w:rsidRPr="00646344">
        <w:rPr>
          <w:i/>
        </w:rPr>
        <w:t>Managerial and Decision Economics</w:t>
      </w:r>
      <w:r w:rsidRPr="00646344">
        <w:t>,</w:t>
      </w:r>
      <w:r w:rsidRPr="00646344">
        <w:rPr>
          <w:i/>
        </w:rPr>
        <w:t xml:space="preserve"> 43</w:t>
      </w:r>
      <w:r w:rsidRPr="00646344">
        <w:t xml:space="preserve">(6), 2038-2054. </w:t>
      </w:r>
      <w:hyperlink r:id="rId52" w:history="1">
        <w:r w:rsidRPr="00646344">
          <w:rPr>
            <w:rStyle w:val="af2"/>
          </w:rPr>
          <w:t>https://doi.org/10.1002/mde.3507</w:t>
        </w:r>
      </w:hyperlink>
      <w:r w:rsidRPr="00646344">
        <w:t xml:space="preserve"> </w:t>
      </w:r>
    </w:p>
    <w:p w14:paraId="7BF91F5E" w14:textId="128A1BB8" w:rsidR="00646344" w:rsidRPr="00646344" w:rsidRDefault="00646344" w:rsidP="00646344">
      <w:pPr>
        <w:pStyle w:val="EndNoteBibliography"/>
        <w:spacing w:after="0"/>
        <w:ind w:left="720" w:firstLine="480"/>
      </w:pPr>
      <w:r w:rsidRPr="00646344">
        <w:t xml:space="preserve">Siggelkow, N., &amp; Rivkin, J. W. (2005). Speed and Search: Designing Organizations for Turbulence and Complexity. </w:t>
      </w:r>
      <w:r w:rsidRPr="00646344">
        <w:rPr>
          <w:i/>
        </w:rPr>
        <w:t>Organization Science</w:t>
      </w:r>
      <w:r w:rsidRPr="00646344">
        <w:t>,</w:t>
      </w:r>
      <w:r w:rsidRPr="00646344">
        <w:rPr>
          <w:i/>
        </w:rPr>
        <w:t xml:space="preserve"> 16</w:t>
      </w:r>
      <w:r w:rsidRPr="00646344">
        <w:t xml:space="preserve">(2), 101-122. </w:t>
      </w:r>
      <w:hyperlink r:id="rId53" w:history="1">
        <w:r w:rsidRPr="00646344">
          <w:rPr>
            <w:rStyle w:val="af2"/>
          </w:rPr>
          <w:t>https://doi.org/10.1287/orsc.1050.0116</w:t>
        </w:r>
      </w:hyperlink>
      <w:r w:rsidRPr="00646344">
        <w:t xml:space="preserve"> </w:t>
      </w:r>
    </w:p>
    <w:p w14:paraId="5DFF1470" w14:textId="77777777" w:rsidR="00646344" w:rsidRPr="00646344" w:rsidRDefault="00646344" w:rsidP="00646344">
      <w:pPr>
        <w:pStyle w:val="EndNoteBibliography"/>
        <w:spacing w:after="0"/>
        <w:ind w:left="720" w:firstLine="480"/>
      </w:pPr>
      <w:r w:rsidRPr="00646344">
        <w:t xml:space="preserve">Smith, W. K., &amp; Tushman, M. L. (2005). Managing strategic contradictions: A top management model for managing innovation streams. </w:t>
      </w:r>
      <w:r w:rsidRPr="00646344">
        <w:rPr>
          <w:i/>
        </w:rPr>
        <w:t>Organization Science</w:t>
      </w:r>
      <w:r w:rsidRPr="00646344">
        <w:t>,</w:t>
      </w:r>
      <w:r w:rsidRPr="00646344">
        <w:rPr>
          <w:i/>
        </w:rPr>
        <w:t xml:space="preserve"> 16</w:t>
      </w:r>
      <w:r w:rsidRPr="00646344">
        <w:t xml:space="preserve">(5), 522-536. </w:t>
      </w:r>
    </w:p>
    <w:p w14:paraId="6A0F0BC4" w14:textId="77777777" w:rsidR="00646344" w:rsidRPr="00646344" w:rsidRDefault="00646344" w:rsidP="00646344">
      <w:pPr>
        <w:pStyle w:val="EndNoteBibliography"/>
        <w:spacing w:after="0"/>
        <w:ind w:left="720" w:firstLine="480"/>
      </w:pPr>
      <w:r w:rsidRPr="00646344">
        <w:t xml:space="preserve">Stake, R. (1995). </w:t>
      </w:r>
      <w:r w:rsidRPr="00646344">
        <w:rPr>
          <w:i/>
        </w:rPr>
        <w:t>Case study research</w:t>
      </w:r>
      <w:r w:rsidRPr="00646344">
        <w:t xml:space="preserve">. Springer. </w:t>
      </w:r>
    </w:p>
    <w:p w14:paraId="423136DC" w14:textId="77777777" w:rsidR="00646344" w:rsidRPr="00646344" w:rsidRDefault="00646344" w:rsidP="00646344">
      <w:pPr>
        <w:pStyle w:val="EndNoteBibliography"/>
        <w:spacing w:after="0"/>
        <w:ind w:left="720" w:firstLine="480"/>
      </w:pPr>
      <w:r w:rsidRPr="00646344">
        <w:t xml:space="preserve">Strauss, A., &amp; Corbin, J. (1990). </w:t>
      </w:r>
      <w:r w:rsidRPr="00646344">
        <w:rPr>
          <w:i/>
        </w:rPr>
        <w:t>Basics of qualitative research</w:t>
      </w:r>
      <w:r w:rsidRPr="00646344">
        <w:t xml:space="preserve"> (Vol. 15). sage Newbury Park, CA. </w:t>
      </w:r>
    </w:p>
    <w:p w14:paraId="548BF291" w14:textId="77777777" w:rsidR="00646344" w:rsidRPr="00646344" w:rsidRDefault="00646344" w:rsidP="00646344">
      <w:pPr>
        <w:pStyle w:val="EndNoteBibliography"/>
        <w:spacing w:after="0"/>
        <w:ind w:left="720" w:firstLine="480"/>
      </w:pPr>
      <w:r w:rsidRPr="00646344">
        <w:t xml:space="preserve">Strong, D. M., Volkoff, O., Johnson, S. A., Pelletier, L. R., Tulu, B., Bar-On, I., Trudel, J., &amp; Garber, L. (2014). A theory of organization-EHR affordance actualization. </w:t>
      </w:r>
      <w:r w:rsidRPr="00646344">
        <w:rPr>
          <w:i/>
        </w:rPr>
        <w:t>Journal of the association for information systems</w:t>
      </w:r>
      <w:r w:rsidRPr="00646344">
        <w:t>,</w:t>
      </w:r>
      <w:r w:rsidRPr="00646344">
        <w:rPr>
          <w:i/>
        </w:rPr>
        <w:t xml:space="preserve"> 15</w:t>
      </w:r>
      <w:r w:rsidRPr="00646344">
        <w:t xml:space="preserve">(2), 2. </w:t>
      </w:r>
    </w:p>
    <w:p w14:paraId="5A69FD2B" w14:textId="77777777" w:rsidR="00646344" w:rsidRPr="00646344" w:rsidRDefault="00646344" w:rsidP="00646344">
      <w:pPr>
        <w:pStyle w:val="EndNoteBibliography"/>
        <w:ind w:left="720" w:firstLine="480"/>
      </w:pPr>
      <w:r w:rsidRPr="00646344">
        <w:t>Svahn, F., Mathiassen, L., &amp; Lindgren, R. (2017). Embracing Digital Innovation in Incumbent Firms</w:t>
      </w:r>
    </w:p>
    <w:p w14:paraId="6907B079" w14:textId="0B439CCC" w:rsidR="00646344" w:rsidRPr="00646344" w:rsidRDefault="00646344" w:rsidP="00646344">
      <w:pPr>
        <w:pStyle w:val="EndNoteBibliography"/>
        <w:spacing w:after="0"/>
        <w:ind w:left="720" w:firstLine="480"/>
      </w:pPr>
      <w:r w:rsidRPr="00646344">
        <w:t xml:space="preserve">How Volvo Cars Managed Competing Concerns. </w:t>
      </w:r>
      <w:r w:rsidRPr="00646344">
        <w:rPr>
          <w:i/>
        </w:rPr>
        <w:t>MIS Quarterly</w:t>
      </w:r>
      <w:r w:rsidRPr="00646344">
        <w:t>,</w:t>
      </w:r>
      <w:r w:rsidRPr="00646344">
        <w:rPr>
          <w:i/>
        </w:rPr>
        <w:t xml:space="preserve"> 41</w:t>
      </w:r>
      <w:r w:rsidRPr="00646344">
        <w:t xml:space="preserve">(1), 239-254. </w:t>
      </w:r>
      <w:hyperlink r:id="rId54" w:history="1">
        <w:r w:rsidRPr="00646344">
          <w:rPr>
            <w:rStyle w:val="af2"/>
          </w:rPr>
          <w:t>https://www.jstor.org/stable/26629645</w:t>
        </w:r>
      </w:hyperlink>
      <w:r w:rsidRPr="00646344">
        <w:t xml:space="preserve"> </w:t>
      </w:r>
    </w:p>
    <w:p w14:paraId="0525E613" w14:textId="281D9C35" w:rsidR="00646344" w:rsidRPr="00646344" w:rsidRDefault="00646344" w:rsidP="00646344">
      <w:pPr>
        <w:pStyle w:val="EndNoteBibliography"/>
        <w:spacing w:after="0"/>
        <w:ind w:left="720" w:firstLine="480"/>
      </w:pPr>
      <w:r w:rsidRPr="00646344">
        <w:t xml:space="preserve">Teece, D. J. (2018). Profiting from innovation in the digital economy: Enabling technologies, standards, and licensing models in the wireless world. </w:t>
      </w:r>
      <w:r w:rsidRPr="00646344">
        <w:rPr>
          <w:i/>
        </w:rPr>
        <w:t>Research policy</w:t>
      </w:r>
      <w:r w:rsidRPr="00646344">
        <w:t>,</w:t>
      </w:r>
      <w:r w:rsidRPr="00646344">
        <w:rPr>
          <w:i/>
        </w:rPr>
        <w:t xml:space="preserve"> 47</w:t>
      </w:r>
      <w:r w:rsidRPr="00646344">
        <w:t xml:space="preserve">(8), 1367-1387. </w:t>
      </w:r>
      <w:hyperlink r:id="rId55" w:history="1">
        <w:r w:rsidRPr="00646344">
          <w:rPr>
            <w:rStyle w:val="af2"/>
          </w:rPr>
          <w:t>https://doi.org/10.1016/j.respol.2017.01.015</w:t>
        </w:r>
      </w:hyperlink>
      <w:r w:rsidRPr="00646344">
        <w:t xml:space="preserve"> </w:t>
      </w:r>
    </w:p>
    <w:p w14:paraId="5EE7C399" w14:textId="77777777" w:rsidR="00646344" w:rsidRPr="00646344" w:rsidRDefault="00646344" w:rsidP="00646344">
      <w:pPr>
        <w:pStyle w:val="EndNoteBibliography"/>
        <w:spacing w:after="0"/>
        <w:ind w:left="720" w:firstLine="480"/>
      </w:pPr>
      <w:r w:rsidRPr="00646344">
        <w:t xml:space="preserve">Tushman, M. L., &amp; O'Reilly III, C. A. (1996). Ambidextrous organizations: Managing evolutionary and revolutionary change. </w:t>
      </w:r>
      <w:r w:rsidRPr="00646344">
        <w:rPr>
          <w:i/>
        </w:rPr>
        <w:t>California Management Review</w:t>
      </w:r>
      <w:r w:rsidRPr="00646344">
        <w:t>,</w:t>
      </w:r>
      <w:r w:rsidRPr="00646344">
        <w:rPr>
          <w:i/>
        </w:rPr>
        <w:t xml:space="preserve"> 38</w:t>
      </w:r>
      <w:r w:rsidRPr="00646344">
        <w:t xml:space="preserve">(4), 8-29. </w:t>
      </w:r>
    </w:p>
    <w:p w14:paraId="185B7176" w14:textId="77777777" w:rsidR="00646344" w:rsidRPr="00646344" w:rsidRDefault="00646344" w:rsidP="00646344">
      <w:pPr>
        <w:pStyle w:val="EndNoteBibliography"/>
        <w:spacing w:after="0"/>
        <w:ind w:left="720" w:firstLine="480"/>
      </w:pPr>
      <w:r w:rsidRPr="00646344">
        <w:t xml:space="preserve">Volkoff, O., &amp; Strong, D. M. (2017). Affordance theory and how to use it in IS research. In </w:t>
      </w:r>
      <w:r w:rsidRPr="00646344">
        <w:rPr>
          <w:i/>
        </w:rPr>
        <w:t>The Routledge companion to management information systems</w:t>
      </w:r>
      <w:r w:rsidRPr="00646344">
        <w:t xml:space="preserve"> (pp. 232-245). Routledge. </w:t>
      </w:r>
    </w:p>
    <w:p w14:paraId="68B776D6" w14:textId="56444318" w:rsidR="00646344" w:rsidRPr="00646344" w:rsidRDefault="00646344" w:rsidP="00646344">
      <w:pPr>
        <w:pStyle w:val="EndNoteBibliography"/>
        <w:spacing w:after="0"/>
        <w:ind w:left="720" w:firstLine="480"/>
      </w:pPr>
      <w:r w:rsidRPr="00646344">
        <w:lastRenderedPageBreak/>
        <w:t xml:space="preserve">Wareham, J., Fox, P. B., &amp; Cano Giner, J. L. (2014). Technology Ecosystem Governance. </w:t>
      </w:r>
      <w:r w:rsidRPr="00646344">
        <w:rPr>
          <w:i/>
        </w:rPr>
        <w:t>Organization Science</w:t>
      </w:r>
      <w:r w:rsidRPr="00646344">
        <w:t>,</w:t>
      </w:r>
      <w:r w:rsidRPr="00646344">
        <w:rPr>
          <w:i/>
        </w:rPr>
        <w:t xml:space="preserve"> 25</w:t>
      </w:r>
      <w:r w:rsidRPr="00646344">
        <w:t xml:space="preserve">(4), 1195-1215. </w:t>
      </w:r>
      <w:hyperlink r:id="rId56" w:history="1">
        <w:r w:rsidRPr="00646344">
          <w:rPr>
            <w:rStyle w:val="af2"/>
          </w:rPr>
          <w:t>https://doi.org/10.1287/orsc.2014.0895</w:t>
        </w:r>
      </w:hyperlink>
      <w:r w:rsidRPr="00646344">
        <w:t xml:space="preserve"> </w:t>
      </w:r>
    </w:p>
    <w:p w14:paraId="45A95045" w14:textId="77777777" w:rsidR="00646344" w:rsidRPr="00646344" w:rsidRDefault="00646344" w:rsidP="00646344">
      <w:pPr>
        <w:pStyle w:val="EndNoteBibliography"/>
        <w:spacing w:after="0"/>
        <w:ind w:left="720" w:firstLine="480"/>
      </w:pPr>
      <w:r w:rsidRPr="00646344">
        <w:t xml:space="preserve">Weick, K. E. (1979). The Social Psychology of Organizing. </w:t>
      </w:r>
      <w:r w:rsidRPr="00646344">
        <w:rPr>
          <w:i/>
        </w:rPr>
        <w:t>McGraw-Hill</w:t>
      </w:r>
      <w:r w:rsidRPr="00646344">
        <w:t xml:space="preserve">. </w:t>
      </w:r>
    </w:p>
    <w:p w14:paraId="4468A537" w14:textId="37312D91" w:rsidR="00646344" w:rsidRPr="00646344" w:rsidRDefault="00646344" w:rsidP="00646344">
      <w:pPr>
        <w:pStyle w:val="EndNoteBibliography"/>
        <w:spacing w:after="0"/>
        <w:ind w:left="720" w:firstLine="480"/>
      </w:pPr>
      <w:r w:rsidRPr="00646344">
        <w:t xml:space="preserve">Weick, K. E. (1988). ENACTED SENSEMAKING IN CRISIS SITUATIONS. </w:t>
      </w:r>
      <w:r w:rsidRPr="00646344">
        <w:rPr>
          <w:i/>
        </w:rPr>
        <w:t>Journal of Management Studies</w:t>
      </w:r>
      <w:r w:rsidRPr="00646344">
        <w:t>,</w:t>
      </w:r>
      <w:r w:rsidRPr="00646344">
        <w:rPr>
          <w:i/>
        </w:rPr>
        <w:t xml:space="preserve"> 25</w:t>
      </w:r>
      <w:r w:rsidRPr="00646344">
        <w:t xml:space="preserve">(4), 305-317. </w:t>
      </w:r>
      <w:hyperlink r:id="rId57" w:history="1">
        <w:r w:rsidRPr="00646344">
          <w:rPr>
            <w:rStyle w:val="af2"/>
          </w:rPr>
          <w:t>https://doi.org/10.1111/j.1467-6486.1988.tb00039.x</w:t>
        </w:r>
      </w:hyperlink>
      <w:r w:rsidRPr="00646344">
        <w:t xml:space="preserve"> </w:t>
      </w:r>
    </w:p>
    <w:p w14:paraId="0A4C5EB7" w14:textId="77777777" w:rsidR="00646344" w:rsidRPr="00646344" w:rsidRDefault="00646344" w:rsidP="00646344">
      <w:pPr>
        <w:pStyle w:val="EndNoteBibliography"/>
        <w:spacing w:after="0"/>
        <w:ind w:left="720" w:firstLine="480"/>
      </w:pPr>
      <w:r w:rsidRPr="00646344">
        <w:t xml:space="preserve">Weick, K. E. (2001). </w:t>
      </w:r>
      <w:r w:rsidRPr="00646344">
        <w:rPr>
          <w:i/>
        </w:rPr>
        <w:t>Make Sense of the Organization.</w:t>
      </w:r>
      <w:r w:rsidRPr="00646344">
        <w:t xml:space="preserve"> Blackwell Publishing. </w:t>
      </w:r>
    </w:p>
    <w:p w14:paraId="08EB2076" w14:textId="77777777" w:rsidR="00646344" w:rsidRPr="00646344" w:rsidRDefault="00646344" w:rsidP="00646344">
      <w:pPr>
        <w:pStyle w:val="EndNoteBibliography"/>
        <w:spacing w:after="0"/>
        <w:ind w:left="720" w:firstLine="480"/>
      </w:pPr>
      <w:r w:rsidRPr="00646344">
        <w:t xml:space="preserve">Weick, K. E. (2015). The Social Psychology of Organizing, Second Edition. </w:t>
      </w:r>
      <w:r w:rsidRPr="00646344">
        <w:rPr>
          <w:i/>
        </w:rPr>
        <w:t>M@n@gement</w:t>
      </w:r>
      <w:r w:rsidRPr="00646344">
        <w:t>,</w:t>
      </w:r>
      <w:r w:rsidRPr="00646344">
        <w:rPr>
          <w:i/>
        </w:rPr>
        <w:t xml:space="preserve"> 18</w:t>
      </w:r>
      <w:r w:rsidRPr="00646344">
        <w:t xml:space="preserve">(2), 189-193. </w:t>
      </w:r>
    </w:p>
    <w:p w14:paraId="6F2818EC" w14:textId="77777777" w:rsidR="00646344" w:rsidRPr="00646344" w:rsidRDefault="00646344" w:rsidP="00646344">
      <w:pPr>
        <w:pStyle w:val="EndNoteBibliography"/>
        <w:spacing w:after="0"/>
        <w:ind w:left="720" w:firstLine="480"/>
      </w:pPr>
      <w:r w:rsidRPr="00646344">
        <w:t xml:space="preserve">Yin, R. K. (2009). </w:t>
      </w:r>
      <w:r w:rsidRPr="00646344">
        <w:rPr>
          <w:i/>
        </w:rPr>
        <w:t>Case study research: Design and methods</w:t>
      </w:r>
      <w:r w:rsidRPr="00646344">
        <w:t xml:space="preserve"> (Vol. 5). sage. </w:t>
      </w:r>
    </w:p>
    <w:p w14:paraId="6D180B1B" w14:textId="77777777" w:rsidR="00646344" w:rsidRPr="00646344" w:rsidRDefault="00646344" w:rsidP="00646344">
      <w:pPr>
        <w:pStyle w:val="EndNoteBibliography"/>
        <w:spacing w:after="0"/>
        <w:ind w:left="720" w:firstLine="480"/>
      </w:pPr>
      <w:r w:rsidRPr="00646344">
        <w:t xml:space="preserve">Yoo, Y., Boland Jr, R. J., Lyytinen, K., &amp; Majchrzak, A. (2012). Organizing for innovation in the digitized world. </w:t>
      </w:r>
      <w:r w:rsidRPr="00646344">
        <w:rPr>
          <w:i/>
        </w:rPr>
        <w:t>Organization Science</w:t>
      </w:r>
      <w:r w:rsidRPr="00646344">
        <w:t>,</w:t>
      </w:r>
      <w:r w:rsidRPr="00646344">
        <w:rPr>
          <w:i/>
        </w:rPr>
        <w:t xml:space="preserve"> 23</w:t>
      </w:r>
      <w:r w:rsidRPr="00646344">
        <w:t xml:space="preserve">(5), 1398-1408. </w:t>
      </w:r>
    </w:p>
    <w:p w14:paraId="7DC6FEB5" w14:textId="77777777" w:rsidR="00646344" w:rsidRPr="00646344" w:rsidRDefault="00646344" w:rsidP="00646344">
      <w:pPr>
        <w:pStyle w:val="EndNoteBibliography"/>
        <w:spacing w:after="0"/>
        <w:ind w:left="720" w:firstLine="480"/>
      </w:pPr>
      <w:r w:rsidRPr="00646344">
        <w:t xml:space="preserve">Yoo, Y., Lyytinen, K. J., Boland, R. J., &amp; Berente, N. (2010). The next wave of digital innovation: Opportunities and challenges: A report on the research workshop'Digital Challenges in Innovation Research'. </w:t>
      </w:r>
    </w:p>
    <w:p w14:paraId="02832A36" w14:textId="26F006C1" w:rsidR="00646344" w:rsidRPr="00646344" w:rsidRDefault="00646344" w:rsidP="00646344">
      <w:pPr>
        <w:pStyle w:val="EndNoteBibliography"/>
        <w:spacing w:after="0"/>
        <w:ind w:left="720" w:firstLine="480"/>
      </w:pPr>
      <w:r w:rsidRPr="00646344">
        <w:rPr>
          <w:rFonts w:hint="eastAsia"/>
        </w:rPr>
        <w:t>何瑞萍</w:t>
      </w:r>
      <w:r w:rsidRPr="00646344">
        <w:rPr>
          <w:rFonts w:hint="eastAsia"/>
        </w:rPr>
        <w:t>. (2014). Dervin</w:t>
      </w:r>
      <w:r w:rsidRPr="00646344">
        <w:rPr>
          <w:rFonts w:hint="eastAsia"/>
        </w:rPr>
        <w:t>與</w:t>
      </w:r>
      <w:r w:rsidRPr="00646344">
        <w:rPr>
          <w:rFonts w:hint="eastAsia"/>
        </w:rPr>
        <w:t>Weick</w:t>
      </w:r>
      <w:r w:rsidRPr="00646344">
        <w:rPr>
          <w:rFonts w:hint="eastAsia"/>
        </w:rPr>
        <w:t>意義建構理論之分析與比較</w:t>
      </w:r>
      <w:r w:rsidRPr="00646344">
        <w:rPr>
          <w:rFonts w:hint="eastAsia"/>
        </w:rPr>
        <w:t xml:space="preserve"> [Analysis and Comparison of Two Theories: Dervin's Sense-Making and Weick's Sensemaking]. </w:t>
      </w:r>
      <w:r w:rsidRPr="00646344">
        <w:rPr>
          <w:rFonts w:hint="eastAsia"/>
          <w:i/>
        </w:rPr>
        <w:t>大學圖書館</w:t>
      </w:r>
      <w:r w:rsidRPr="00646344">
        <w:rPr>
          <w:rFonts w:hint="eastAsia"/>
        </w:rPr>
        <w:t>,</w:t>
      </w:r>
      <w:r w:rsidRPr="00646344">
        <w:rPr>
          <w:rFonts w:hint="eastAsia"/>
          <w:i/>
        </w:rPr>
        <w:t xml:space="preserve"> 18</w:t>
      </w:r>
      <w:r w:rsidRPr="00646344">
        <w:rPr>
          <w:rFonts w:hint="eastAsia"/>
        </w:rPr>
        <w:t xml:space="preserve">(1), 83-105. </w:t>
      </w:r>
      <w:hyperlink r:id="rId58" w:history="1">
        <w:r w:rsidRPr="00646344">
          <w:rPr>
            <w:rStyle w:val="af2"/>
            <w:rFonts w:hint="eastAsia"/>
          </w:rPr>
          <w:t>https://doi.org/1</w:t>
        </w:r>
        <w:r w:rsidRPr="00646344">
          <w:rPr>
            <w:rStyle w:val="af2"/>
          </w:rPr>
          <w:t>0.6146/univj.18-1.05</w:t>
        </w:r>
      </w:hyperlink>
      <w:r w:rsidRPr="00646344">
        <w:t xml:space="preserve"> </w:t>
      </w:r>
    </w:p>
    <w:p w14:paraId="2B42B477" w14:textId="77777777" w:rsidR="00646344" w:rsidRPr="00646344" w:rsidRDefault="00646344" w:rsidP="00646344">
      <w:pPr>
        <w:pStyle w:val="EndNoteBibliography"/>
        <w:ind w:left="720" w:firstLine="480"/>
      </w:pPr>
      <w:r w:rsidRPr="00646344">
        <w:rPr>
          <w:rFonts w:hint="eastAsia"/>
        </w:rPr>
        <w:t>林家五</w:t>
      </w:r>
      <w:r w:rsidRPr="00646344">
        <w:rPr>
          <w:rFonts w:hint="eastAsia"/>
        </w:rPr>
        <w:t xml:space="preserve">, </w:t>
      </w:r>
      <w:r w:rsidRPr="00646344">
        <w:rPr>
          <w:rFonts w:hint="eastAsia"/>
        </w:rPr>
        <w:t>黃國隆</w:t>
      </w:r>
      <w:r w:rsidRPr="00646344">
        <w:rPr>
          <w:rFonts w:hint="eastAsia"/>
        </w:rPr>
        <w:t xml:space="preserve">, &amp; </w:t>
      </w:r>
      <w:r w:rsidRPr="00646344">
        <w:rPr>
          <w:rFonts w:hint="eastAsia"/>
        </w:rPr>
        <w:t>鄭伯壎</w:t>
      </w:r>
      <w:r w:rsidRPr="00646344">
        <w:rPr>
          <w:rFonts w:hint="eastAsia"/>
        </w:rPr>
        <w:t xml:space="preserve">. (2004). </w:t>
      </w:r>
      <w:r w:rsidRPr="00646344">
        <w:rPr>
          <w:rFonts w:hint="eastAsia"/>
        </w:rPr>
        <w:t>從認同到開創</w:t>
      </w:r>
      <w:r w:rsidRPr="00646344">
        <w:rPr>
          <w:rFonts w:hint="eastAsia"/>
        </w:rPr>
        <w:t xml:space="preserve">: </w:t>
      </w:r>
      <w:r w:rsidRPr="00646344">
        <w:rPr>
          <w:rFonts w:hint="eastAsia"/>
        </w:rPr>
        <w:t>創業家的動態釋意歷程</w:t>
      </w:r>
      <w:r w:rsidRPr="00646344">
        <w:rPr>
          <w:rFonts w:hint="eastAsia"/>
        </w:rPr>
        <w:t xml:space="preserve">. </w:t>
      </w:r>
      <w:r w:rsidRPr="00646344">
        <w:rPr>
          <w:rFonts w:hint="eastAsia"/>
          <w:i/>
        </w:rPr>
        <w:t>中山管理評論</w:t>
      </w:r>
      <w:r w:rsidRPr="00646344">
        <w:rPr>
          <w:rFonts w:hint="eastAsia"/>
        </w:rPr>
        <w:t>,</w:t>
      </w:r>
      <w:r w:rsidRPr="00646344">
        <w:rPr>
          <w:rFonts w:hint="eastAsia"/>
          <w:i/>
        </w:rPr>
        <w:t xml:space="preserve"> 12</w:t>
      </w:r>
      <w:r w:rsidRPr="00646344">
        <w:rPr>
          <w:rFonts w:hint="eastAsia"/>
        </w:rPr>
        <w:t xml:space="preserve">(2), 337-397. </w:t>
      </w:r>
    </w:p>
    <w:p w14:paraId="5AA85E4D" w14:textId="7CF70333"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78"/>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xml:space="preserve">,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78"/>
      <w:r w:rsidR="00143FB1">
        <w:rPr>
          <w:rStyle w:val="af7"/>
        </w:rPr>
        <w:commentReference w:id="178"/>
      </w:r>
    </w:p>
    <w:sectPr w:rsidR="009F48E2">
      <w:headerReference w:type="even" r:id="rId59"/>
      <w:headerReference w:type="default" r:id="rId60"/>
      <w:footerReference w:type="even" r:id="rId61"/>
      <w:footerReference w:type="default" r:id="rId62"/>
      <w:headerReference w:type="first" r:id="rId63"/>
      <w:footerReference w:type="first" r:id="rId64"/>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proofErr w:type="spellStart"/>
      <w:r w:rsidRPr="000D6641">
        <w:t>Frontier.cool</w:t>
      </w:r>
      <w:proofErr w:type="spellEnd"/>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proofErr w:type="spellStart"/>
      <w:r w:rsidRPr="000D6641">
        <w:t>OOOOOO</w:t>
      </w:r>
      <w:proofErr w:type="spellEnd"/>
      <w:r w:rsidRPr="000D6641">
        <w:t>，創造新興產業生態系的歷程</w:t>
      </w:r>
    </w:p>
    <w:p w14:paraId="29EA5730" w14:textId="58A875F9" w:rsidR="00706C19" w:rsidRPr="00706C19" w:rsidRDefault="00706C19">
      <w:pPr>
        <w:pStyle w:val="af8"/>
        <w:ind w:leftChars="300" w:left="720" w:firstLine="480"/>
      </w:pPr>
    </w:p>
  </w:comment>
  <w:comment w:id="7"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8"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9"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10"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1"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proofErr w:type="gramStart"/>
      <w:r w:rsidRPr="009701B6">
        <w:rPr>
          <w:rFonts w:hint="eastAsia"/>
        </w:rPr>
        <w:t>（</w:t>
      </w:r>
      <w:proofErr w:type="gramEnd"/>
      <w:r w:rsidRPr="009701B6">
        <w:rPr>
          <w:rFonts w:hint="eastAsia"/>
        </w:rPr>
        <w:t>來自</w:t>
      </w:r>
      <w:proofErr w:type="gramStart"/>
      <w:r w:rsidRPr="009701B6">
        <w:rPr>
          <w:rFonts w:hint="eastAsia"/>
        </w:rPr>
        <w:t>《</w:t>
      </w:r>
      <w:proofErr w:type="gramEnd"/>
      <w:r w:rsidRPr="009701B6">
        <w:t>Digital innovation: A review and synthesis</w:t>
      </w:r>
      <w:proofErr w:type="gramStart"/>
      <w:r w:rsidRPr="009701B6">
        <w:rPr>
          <w:rFonts w:hint="eastAsia"/>
        </w:rPr>
        <w:t>》</w:t>
      </w:r>
      <w:proofErr w:type="gramEnd"/>
      <w:r w:rsidRPr="009701B6">
        <w:rPr>
          <w:rFonts w:hint="eastAsia"/>
        </w:rPr>
        <w:t>，</w:t>
      </w:r>
      <w:r w:rsidRPr="009701B6">
        <w:t>Rajiv Kohli, Nigel P. Melville</w:t>
      </w:r>
      <w:r w:rsidRPr="009701B6">
        <w:rPr>
          <w:rFonts w:hint="eastAsia"/>
        </w:rPr>
        <w:t>，</w:t>
      </w:r>
      <w:r w:rsidRPr="009701B6">
        <w:t>201</w:t>
      </w:r>
      <w:r w:rsidR="00025D44">
        <w:rPr>
          <w:rFonts w:hint="eastAsia"/>
        </w:rPr>
        <w:t>9</w:t>
      </w:r>
      <w:proofErr w:type="gramStart"/>
      <w:r w:rsidRPr="009701B6">
        <w:rPr>
          <w:rFonts w:hint="eastAsia"/>
        </w:rPr>
        <w:t>）</w:t>
      </w:r>
      <w:proofErr w:type="gramEnd"/>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proofErr w:type="gramStart"/>
      <w:r w:rsidRPr="009701B6">
        <w:t>（</w:t>
      </w:r>
      <w:proofErr w:type="gramEnd"/>
      <w:r w:rsidRPr="009701B6">
        <w:t>Nambisan et al., 2017</w:t>
      </w:r>
      <w:r>
        <w:rPr>
          <w:rStyle w:val="af7"/>
        </w:rPr>
        <w:annotationRef/>
      </w:r>
      <w:r w:rsidRPr="009701B6">
        <w:t>；</w:t>
      </w:r>
      <w:proofErr w:type="spellStart"/>
      <w:r w:rsidRPr="009701B6">
        <w:t>Hinings</w:t>
      </w:r>
      <w:proofErr w:type="spellEnd"/>
      <w:r w:rsidRPr="009701B6">
        <w:t xml:space="preserve">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proofErr w:type="gramStart"/>
      <w:r w:rsidRPr="00BC4BD2">
        <w:rPr>
          <w:rFonts w:hint="eastAsia"/>
        </w:rPr>
        <w:t>（</w:t>
      </w:r>
      <w:proofErr w:type="gramEnd"/>
      <w:r w:rsidRPr="00BC4BD2">
        <w:rPr>
          <w:rFonts w:hint="eastAsia"/>
        </w:rPr>
        <w:t>來自</w:t>
      </w:r>
      <w:proofErr w:type="gramStart"/>
      <w:r w:rsidRPr="00BC4BD2">
        <w:rPr>
          <w:rFonts w:hint="eastAsia"/>
        </w:rPr>
        <w:t>《</w:t>
      </w:r>
      <w:proofErr w:type="gramEnd"/>
      <w:r w:rsidRPr="003F702A">
        <w:t>Digital technology adoption, digital dynamic capability, and digital transformation performance of textile industry: Moderating role of digital innovation orientation</w:t>
      </w:r>
      <w:proofErr w:type="gramStart"/>
      <w:r w:rsidRPr="00BC4BD2">
        <w:rPr>
          <w:rFonts w:hint="eastAsia"/>
        </w:rPr>
        <w:t>》</w:t>
      </w:r>
      <w:proofErr w:type="gramEnd"/>
      <w:r w:rsidRPr="00BC4BD2">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proofErr w:type="gramStart"/>
      <w:r w:rsidRPr="00BC4BD2">
        <w:rPr>
          <w:rFonts w:hint="eastAsia"/>
        </w:rPr>
        <w:t>）</w:t>
      </w:r>
      <w:proofErr w:type="gramEnd"/>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proofErr w:type="gramStart"/>
      <w:r w:rsidRPr="00FC75F9">
        <w:t>》</w:t>
      </w:r>
      <w:proofErr w:type="gramEnd"/>
      <w:r w:rsidRPr="00FC75F9">
        <w:t>，</w:t>
      </w:r>
      <w:r w:rsidRPr="00FC75F9">
        <w:t xml:space="preserve">Bob Hinings, Thomas </w:t>
      </w:r>
      <w:proofErr w:type="spellStart"/>
      <w:r w:rsidRPr="00FC75F9">
        <w:t>Gegenhuber</w:t>
      </w:r>
      <w:proofErr w:type="spellEnd"/>
      <w:r w:rsidRPr="00FC75F9">
        <w:t>,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proofErr w:type="spellStart"/>
      <w:r>
        <w:rPr>
          <w:rFonts w:hint="eastAsia"/>
        </w:rPr>
        <w:t>arthur</w:t>
      </w:r>
      <w:proofErr w:type="spellEnd"/>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w:t>
      </w:r>
      <w:proofErr w:type="gramStart"/>
      <w:r w:rsidRPr="00980109">
        <w:t>瑟</w:t>
      </w:r>
      <w:r w:rsidRPr="00980109">
        <w:t>·</w:t>
      </w:r>
      <w:proofErr w:type="gramEnd"/>
      <w:r w:rsidRPr="00980109">
        <w:t>WB </w:t>
      </w:r>
      <w:r w:rsidRPr="00980109">
        <w:t>。</w:t>
      </w:r>
      <w:r w:rsidRPr="00980109">
        <w:t xml:space="preserve"> </w:t>
      </w:r>
      <w:proofErr w:type="gramStart"/>
      <w:r w:rsidRPr="00980109">
        <w:t>（</w:t>
      </w:r>
      <w:proofErr w:type="gramEnd"/>
      <w:r w:rsidRPr="00980109">
        <w:t> 2009 </w:t>
      </w:r>
      <w:r w:rsidRPr="00980109">
        <w:t>）</w:t>
      </w:r>
      <w:r w:rsidRPr="00980109">
        <w:t> </w:t>
      </w:r>
      <w:r w:rsidRPr="008E6074">
        <w:rPr>
          <w:i/>
          <w:iCs/>
        </w:rPr>
        <w:t>《科技的本質：它是什麼以及它如何演變</w:t>
      </w:r>
      <w:proofErr w:type="gramStart"/>
      <w:r w:rsidRPr="008E6074">
        <w:rPr>
          <w:i/>
          <w:iCs/>
        </w:rPr>
        <w:t>》</w:t>
      </w:r>
      <w:proofErr w:type="gramEnd"/>
      <w:r w:rsidRPr="00980109">
        <w:t> </w:t>
      </w:r>
      <w:r w:rsidRPr="00980109">
        <w:t>（紐約自由出版社）。</w:t>
      </w:r>
      <w:proofErr w:type="gramStart"/>
      <w:r w:rsidRPr="008011E5">
        <w:t>（</w:t>
      </w:r>
      <w:proofErr w:type="gramEnd"/>
      <w:r w:rsidRPr="008011E5">
        <w:t>來自《</w:t>
      </w:r>
      <w:r w:rsidRPr="008011E5">
        <w:t>Organizing for Innovation in the Digitized World</w:t>
      </w:r>
      <w:r w:rsidRPr="008011E5">
        <w:t>》，</w:t>
      </w:r>
      <w:proofErr w:type="spellStart"/>
      <w:r w:rsidRPr="008011E5">
        <w:t>Youngjin</w:t>
      </w:r>
      <w:proofErr w:type="spellEnd"/>
      <w:r w:rsidRPr="008011E5">
        <w:t xml:space="preserve">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 xml:space="preserve">Digital innovation is largely about recombining existing resources and knowledge to spur new ideas (Avital and </w:t>
      </w:r>
      <w:proofErr w:type="spellStart"/>
      <w:r w:rsidRPr="003B4705">
        <w:t>Te</w:t>
      </w:r>
      <w:proofErr w:type="gramStart"/>
      <w:r w:rsidRPr="003B4705">
        <w:t>’</w:t>
      </w:r>
      <w:proofErr w:type="gramEnd"/>
      <w:r w:rsidRPr="003B4705">
        <w:t>eni</w:t>
      </w:r>
      <w:proofErr w:type="spellEnd"/>
      <w:r w:rsidRPr="003B4705">
        <w:t xml:space="preserve"> 2009; Tilson et al. 2010; Yoo et al. 2012</w:t>
      </w:r>
      <w:r>
        <w:rPr>
          <w:rStyle w:val="af7"/>
        </w:rPr>
        <w:annotationRef/>
      </w:r>
      <w:r w:rsidRPr="003B4705">
        <w:t>).</w:t>
      </w:r>
      <w:r w:rsidRPr="007A7F99">
        <w:t xml:space="preserve"> </w:t>
      </w:r>
      <w:proofErr w:type="gramStart"/>
      <w:r w:rsidRPr="00AF5C93">
        <w:t>（</w:t>
      </w:r>
      <w:proofErr w:type="gramEnd"/>
      <w:r w:rsidRPr="00AF5C93">
        <w:t>來自</w:t>
      </w:r>
      <w:proofErr w:type="gramStart"/>
      <w:r w:rsidRPr="00AF5C93">
        <w:t>《</w:t>
      </w:r>
      <w:proofErr w:type="gramEnd"/>
      <w:r w:rsidRPr="00BB68E8">
        <w:rPr>
          <w:color w:val="EE0000"/>
        </w:rPr>
        <w:t>EMBRACING DIGITAL INNOVATION IN INCUMBENT FIRMS: HOW VOLVO CARS MANAGED COMPETING CONCERNS</w:t>
      </w:r>
      <w:proofErr w:type="gramStart"/>
      <w:r w:rsidRPr="00AF5C93">
        <w:t>》</w:t>
      </w:r>
      <w:proofErr w:type="gramEnd"/>
      <w:r w:rsidRPr="00AF5C93">
        <w:t>，</w:t>
      </w:r>
      <w:r w:rsidRPr="00C9503F">
        <w:t>Fredrik Svahn, Lars Mathiassen, Rikard Lindgren</w:t>
      </w:r>
      <w:r w:rsidRPr="00AF5C93">
        <w:t>，</w:t>
      </w:r>
      <w:r w:rsidRPr="00AF5C93">
        <w:t>201</w:t>
      </w:r>
      <w:r>
        <w:rPr>
          <w:rFonts w:hint="eastAsia"/>
        </w:rPr>
        <w:t>7</w:t>
      </w:r>
      <w:proofErr w:type="gramStart"/>
      <w:r w:rsidRPr="00AF5C93">
        <w:t>）</w:t>
      </w:r>
      <w:proofErr w:type="gramEnd"/>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proofErr w:type="gramStart"/>
      <w:r w:rsidRPr="00F32987">
        <w:t>（</w:t>
      </w:r>
      <w:proofErr w:type="gramEnd"/>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proofErr w:type="gramStart"/>
      <w:r w:rsidRPr="00317263">
        <w:t>（</w:t>
      </w:r>
      <w:proofErr w:type="gramEnd"/>
      <w:r w:rsidRPr="00317263">
        <w:t>來自</w:t>
      </w:r>
      <w:proofErr w:type="gramStart"/>
      <w:r w:rsidRPr="00317263">
        <w:t>《</w:t>
      </w:r>
      <w:proofErr w:type="gramEnd"/>
      <w:r w:rsidRPr="00317263">
        <w:t>Digital innovation: A review and synthesis</w:t>
      </w:r>
      <w:proofErr w:type="gramStart"/>
      <w:r w:rsidRPr="00317263">
        <w:t>》</w:t>
      </w:r>
      <w:proofErr w:type="gramEnd"/>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proofErr w:type="gramStart"/>
      <w:r w:rsidRPr="00317263">
        <w:t>）</w:t>
      </w:r>
      <w:proofErr w:type="gramEnd"/>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proofErr w:type="gramStart"/>
      <w:r w:rsidRPr="00AF5C93">
        <w:t>（</w:t>
      </w:r>
      <w:proofErr w:type="gramEnd"/>
      <w:r w:rsidRPr="00AF5C93">
        <w:t>來自</w:t>
      </w:r>
      <w:proofErr w:type="gramStart"/>
      <w:r w:rsidRPr="00AF5C93">
        <w:t>《</w:t>
      </w:r>
      <w:proofErr w:type="gramEnd"/>
      <w:r w:rsidRPr="007A7F99">
        <w:t>DIGITAL INNOVATION MANAGEMENT: REINVENTING INNOVATION MANAGEMENT RESEARCH IN A DIGITAL WORLD</w:t>
      </w:r>
      <w:proofErr w:type="gramStart"/>
      <w:r w:rsidRPr="00AF5C93">
        <w:t>》</w:t>
      </w:r>
      <w:proofErr w:type="gramEnd"/>
      <w:r w:rsidRPr="00AF5C93">
        <w:t>，</w:t>
      </w:r>
      <w:r w:rsidRPr="007A7F99">
        <w:t>Satish Nambisan, Kalle Lyytinen, Ann Majchrzak, Michael Song</w:t>
      </w:r>
      <w:r w:rsidRPr="00AF5C93">
        <w:t>，</w:t>
      </w:r>
      <w:r w:rsidRPr="00AF5C93">
        <w:t>201</w:t>
      </w:r>
      <w:r>
        <w:rPr>
          <w:rFonts w:hint="eastAsia"/>
        </w:rPr>
        <w:t>7</w:t>
      </w:r>
      <w:proofErr w:type="gramStart"/>
      <w:r w:rsidRPr="00AF5C93">
        <w:t>）</w:t>
      </w:r>
      <w:proofErr w:type="gramEnd"/>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proofErr w:type="gramStart"/>
      <w:r>
        <w:rPr>
          <w:rFonts w:hint="eastAsia"/>
        </w:rPr>
        <w:t>【</w:t>
      </w:r>
      <w:proofErr w:type="gramEnd"/>
      <w:r w:rsidRPr="008330B2">
        <w:rPr>
          <w:rFonts w:hint="eastAsia"/>
          <w:color w:val="EE0000"/>
          <w:highlight w:val="cyan"/>
        </w:rPr>
        <w:t>數位的特性：</w:t>
      </w:r>
      <w:r w:rsidRPr="008330B2">
        <w:rPr>
          <w:color w:val="EE0000"/>
          <w:highlight w:val="cyan"/>
        </w:rPr>
        <w:t>可塑性</w:t>
      </w:r>
      <w:proofErr w:type="gramStart"/>
      <w:r>
        <w:rPr>
          <w:rFonts w:hint="eastAsia"/>
        </w:rPr>
        <w:t>】</w:t>
      </w:r>
      <w:proofErr w:type="gramEnd"/>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1"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 xml:space="preserve">In doing so, they provide generative products to stimulate development of “new configurations and possibilities” through an ongoing trans formative process (Avital and </w:t>
      </w:r>
      <w:proofErr w:type="spellStart"/>
      <w:r w:rsidRPr="00FF7EF6">
        <w:t>Te</w:t>
      </w:r>
      <w:proofErr w:type="gramStart"/>
      <w:r w:rsidRPr="00FF7EF6">
        <w:t>’</w:t>
      </w:r>
      <w:proofErr w:type="gramEnd"/>
      <w:r w:rsidRPr="00FF7EF6">
        <w:t>eni</w:t>
      </w:r>
      <w:proofErr w:type="spellEnd"/>
      <w:r w:rsidRPr="00FF7EF6">
        <w:t xml:space="preserve"> 2009, p. 349)</w:t>
      </w:r>
      <w:r>
        <w:rPr>
          <w:rStyle w:val="af7"/>
        </w:rPr>
        <w:annotationRef/>
      </w:r>
      <w:r w:rsidRPr="00FF7EF6">
        <w:t>.</w:t>
      </w:r>
      <w:r>
        <w:rPr>
          <w:rFonts w:hint="eastAsia"/>
        </w:rPr>
        <w:t>by</w:t>
      </w:r>
      <w:r w:rsidRPr="002D714F">
        <w:t xml:space="preserve"> </w:t>
      </w:r>
      <w:r w:rsidRPr="008D0F59">
        <w:t xml:space="preserve">From Generative Fit to Generative Capacity: Exploring an Emerging Dimension of Information Systems Design and Task </w:t>
      </w:r>
      <w:proofErr w:type="spellStart"/>
      <w:r w:rsidRPr="008D0F59">
        <w:t>Performance</w:t>
      </w:r>
      <w:hyperlink r:id="rId12" w:history="1">
        <w:r w:rsidRPr="008D0F59">
          <w:rPr>
            <w:rStyle w:val="af2"/>
          </w:rPr>
          <w:t>M</w:t>
        </w:r>
        <w:proofErr w:type="spellEnd"/>
        <w:r w:rsidRPr="008D0F59">
          <w:rPr>
            <w:rStyle w:val="af2"/>
          </w:rPr>
          <w:t xml:space="preserve">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proofErr w:type="gramStart"/>
      <w:r w:rsidRPr="00AF5C93">
        <w:t>》</w:t>
      </w:r>
      <w:proofErr w:type="gramEnd"/>
      <w:r w:rsidRPr="00AF5C93">
        <w:t>，</w:t>
      </w:r>
      <w:r w:rsidRPr="00C9503F">
        <w:t>Fredrik Svahn, Lars Mathiassen, Rikard Lindgren</w:t>
      </w:r>
      <w:r w:rsidRPr="00AF5C93">
        <w:t>，</w:t>
      </w:r>
      <w:r w:rsidRPr="00AF5C93">
        <w:t>201</w:t>
      </w:r>
      <w:r>
        <w:rPr>
          <w:rFonts w:hint="eastAsia"/>
        </w:rPr>
        <w:t>7</w:t>
      </w:r>
      <w:proofErr w:type="gramStart"/>
      <w:r w:rsidRPr="00AF5C93">
        <w:t>）</w:t>
      </w:r>
      <w:proofErr w:type="gramEnd"/>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 xml:space="preserve">From Generative Fit to Generative Capacity: Exploring an Emerging Dimension of Information Systems Design and Task </w:t>
      </w:r>
      <w:proofErr w:type="spellStart"/>
      <w:r w:rsidRPr="002745EB">
        <w:t>Performance</w:t>
      </w:r>
      <w:hyperlink r:id="rId14" w:history="1">
        <w:r w:rsidRPr="002745EB">
          <w:rPr>
            <w:rStyle w:val="af2"/>
          </w:rPr>
          <w:t>M</w:t>
        </w:r>
        <w:proofErr w:type="spellEnd"/>
        <w:r w:rsidRPr="002745EB">
          <w:rPr>
            <w:rStyle w:val="af2"/>
          </w:rPr>
          <w:t xml:space="preserve"> Avital</w:t>
        </w:r>
      </w:hyperlink>
      <w:r w:rsidRPr="002745EB">
        <w:t>, </w:t>
      </w:r>
      <w:hyperlink r:id="rId15"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proofErr w:type="gramStart"/>
      <w:r w:rsidRPr="00BC4BD2">
        <w:rPr>
          <w:rFonts w:hint="eastAsia"/>
        </w:rPr>
        <w:t>（</w:t>
      </w:r>
      <w:proofErr w:type="gramEnd"/>
      <w:r w:rsidRPr="00BC4BD2">
        <w:rPr>
          <w:rFonts w:hint="eastAsia"/>
        </w:rPr>
        <w:t>來自</w:t>
      </w:r>
      <w:proofErr w:type="gramStart"/>
      <w:r w:rsidRPr="00BC4BD2">
        <w:rPr>
          <w:rFonts w:hint="eastAsia"/>
        </w:rPr>
        <w:t>《</w:t>
      </w:r>
      <w:proofErr w:type="gramEnd"/>
      <w:r w:rsidRPr="00261198">
        <w:t>Digital Transformation and Innovation Management: A Synthesis of Existing Research and an Agenda for Future Studies</w:t>
      </w:r>
      <w:proofErr w:type="gramStart"/>
      <w:r w:rsidRPr="00BC4BD2">
        <w:rPr>
          <w:rFonts w:hint="eastAsia"/>
        </w:rPr>
        <w:t>》</w:t>
      </w:r>
      <w:proofErr w:type="gramEnd"/>
      <w:r w:rsidRPr="00BC4BD2">
        <w:rPr>
          <w:rFonts w:hint="eastAsia"/>
        </w:rPr>
        <w:t>，</w:t>
      </w:r>
      <w:r w:rsidRPr="00261198">
        <w:t xml:space="preserve">Francesco Paolo </w:t>
      </w:r>
      <w:proofErr w:type="spellStart"/>
      <w:r w:rsidRPr="00261198">
        <w:t>Appio</w:t>
      </w:r>
      <w:proofErr w:type="spellEnd"/>
      <w:r w:rsidRPr="00261198">
        <w:t xml:space="preserve">, Federico Frattini, Antonio </w:t>
      </w:r>
      <w:proofErr w:type="spellStart"/>
      <w:r w:rsidRPr="00261198">
        <w:t>Messeni</w:t>
      </w:r>
      <w:proofErr w:type="spellEnd"/>
      <w:r w:rsidRPr="00261198">
        <w:t xml:space="preserve"> Petruzzelli, Paolo </w:t>
      </w:r>
      <w:proofErr w:type="spellStart"/>
      <w:r w:rsidRPr="00261198">
        <w:t>Neirotti</w:t>
      </w:r>
      <w:proofErr w:type="spellEnd"/>
      <w:r w:rsidRPr="00BC4BD2">
        <w:rPr>
          <w:rFonts w:hint="eastAsia"/>
        </w:rPr>
        <w:t>，</w:t>
      </w:r>
      <w:r w:rsidRPr="00BC4BD2">
        <w:t>20</w:t>
      </w:r>
      <w:r>
        <w:rPr>
          <w:rFonts w:hint="eastAsia"/>
        </w:rPr>
        <w:t>21</w:t>
      </w:r>
      <w:proofErr w:type="gramStart"/>
      <w:r w:rsidRPr="00BC4BD2">
        <w:rPr>
          <w:rFonts w:hint="eastAsia"/>
        </w:rPr>
        <w:t>）</w:t>
      </w:r>
      <w:proofErr w:type="gramEnd"/>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proofErr w:type="gramStart"/>
      <w:r w:rsidRPr="008A0ABF">
        <w:rPr>
          <w:highlight w:val="yellow"/>
        </w:rPr>
        <w:t>（</w:t>
      </w:r>
      <w:proofErr w:type="gramEnd"/>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 xml:space="preserve">&amp; El </w:t>
      </w:r>
      <w:proofErr w:type="spellStart"/>
      <w:r w:rsidRPr="008A0ABF">
        <w:t>Sawy</w:t>
      </w:r>
      <w:proofErr w:type="spellEnd"/>
      <w:r w:rsidRPr="008A0ABF">
        <w:t>，</w:t>
      </w:r>
      <w:r w:rsidRPr="008A0ABF">
        <w:t xml:space="preserve"> 2005 </w:t>
      </w:r>
      <w:r w:rsidRPr="008A0ABF">
        <w:t>；</w:t>
      </w:r>
      <w:r w:rsidRPr="008A0ABF">
        <w:t xml:space="preserve">Wang &amp; </w:t>
      </w:r>
      <w:proofErr w:type="spellStart"/>
      <w:r w:rsidRPr="008A0ABF">
        <w:t>Ramiller</w:t>
      </w:r>
      <w:proofErr w:type="spellEnd"/>
      <w:r w:rsidRPr="008A0ABF">
        <w:t>，</w:t>
      </w:r>
      <w:r w:rsidRPr="008A0ABF">
        <w:t xml:space="preserve"> 2009 </w:t>
      </w:r>
      <w:proofErr w:type="gramStart"/>
      <w:r w:rsidRPr="008A0ABF">
        <w:t>）</w:t>
      </w:r>
      <w:proofErr w:type="gramEnd"/>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w:t>
      </w:r>
      <w:proofErr w:type="spellStart"/>
      <w:r w:rsidRPr="008A0ABF">
        <w:t>Sawy</w:t>
      </w:r>
      <w:proofErr w:type="spellEnd"/>
      <w:r w:rsidRPr="008A0ABF">
        <w:t xml:space="preserve">, 2005; Wang &amp; </w:t>
      </w:r>
      <w:proofErr w:type="spellStart"/>
      <w:r w:rsidRPr="008A0ABF">
        <w:t>Ramiller</w:t>
      </w:r>
      <w:proofErr w:type="spellEnd"/>
      <w:r w:rsidRPr="008A0ABF">
        <w:t xml:space="preserve">, 2009). For example, knowledge sharing to promote digital innovation may occur from external consultants to clients via knowledge-related, motivational, and communication-related mechanisms (Ko et al., 2005). </w:t>
      </w:r>
      <w:proofErr w:type="gramStart"/>
      <w:r w:rsidRPr="008A0ABF">
        <w:t>（</w:t>
      </w:r>
      <w:proofErr w:type="gramEnd"/>
      <w:r w:rsidRPr="008A0ABF">
        <w:t>來自</w:t>
      </w:r>
      <w:proofErr w:type="gramStart"/>
      <w:r w:rsidRPr="008A0ABF">
        <w:t>《</w:t>
      </w:r>
      <w:proofErr w:type="gramEnd"/>
      <w:r w:rsidRPr="008A0ABF">
        <w:t>Digital innovation: A review and synthesis</w:t>
      </w:r>
      <w:proofErr w:type="gramStart"/>
      <w:r w:rsidRPr="008A0ABF">
        <w:t>》</w:t>
      </w:r>
      <w:proofErr w:type="gramEnd"/>
      <w:r w:rsidRPr="008A0ABF">
        <w:t>，</w:t>
      </w:r>
      <w:r w:rsidRPr="008A0ABF">
        <w:t>Rajiv Kohli, Nigel P. Melville</w:t>
      </w:r>
      <w:r w:rsidRPr="008A0ABF">
        <w:t>，</w:t>
      </w:r>
      <w:r w:rsidRPr="008A0ABF">
        <w:t>2018</w:t>
      </w:r>
      <w:proofErr w:type="gramStart"/>
      <w:r w:rsidRPr="008A0ABF">
        <w:t>）</w:t>
      </w:r>
      <w:proofErr w:type="gramEnd"/>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5"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6"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7"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w:t>
      </w:r>
      <w:proofErr w:type="spellStart"/>
      <w:r w:rsidRPr="005A0317">
        <w:t>behaviours</w:t>
      </w:r>
      <w:proofErr w:type="spellEnd"/>
      <w:r w:rsidRPr="005A0317">
        <w:t xml:space="preserve"> constitute institutions diachronically, while institutions constrain action synchronically. </w:t>
      </w:r>
      <w:r w:rsidRPr="005A0317">
        <w:t>社會行為在時間流動中逐步建構制度，而制度則在同一時點對行動施加限制</w:t>
      </w:r>
    </w:p>
  </w:comment>
  <w:comment w:id="48"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proofErr w:type="gramStart"/>
      <w:r w:rsidRPr="00712455">
        <w:t>（</w:t>
      </w:r>
      <w:proofErr w:type="gramEnd"/>
      <w:r w:rsidRPr="00712455">
        <w:t>Chan et al., 2011</w:t>
      </w:r>
      <w:proofErr w:type="gramStart"/>
      <w:r w:rsidRPr="00712455">
        <w:t>）</w:t>
      </w:r>
      <w:proofErr w:type="gramEnd"/>
    </w:p>
  </w:comment>
  <w:comment w:id="52" w:author="190498 lily" w:date="2025-05-23T15:07:00Z" w:initials="1l">
    <w:p w14:paraId="31EAEC4A" w14:textId="77777777" w:rsidR="00ED04CB" w:rsidRDefault="00ED04CB" w:rsidP="00ED04CB">
      <w:pPr>
        <w:pStyle w:val="af8"/>
        <w:ind w:firstLine="360"/>
      </w:pPr>
      <w:r>
        <w:rPr>
          <w:rStyle w:val="af7"/>
        </w:rPr>
        <w:annotationRef/>
      </w:r>
      <w:r w:rsidRPr="00626AF7">
        <w:t xml:space="preserve">Enactment is coupled with the contextual </w:t>
      </w:r>
      <w:proofErr w:type="spellStart"/>
      <w:r w:rsidRPr="00626AF7">
        <w:t>environmen</w:t>
      </w:r>
      <w:proofErr w:type="spellEnd"/>
    </w:p>
  </w:comment>
  <w:comment w:id="53"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proofErr w:type="gramStart"/>
      <w:r w:rsidRPr="002A475C">
        <w:t>（</w:t>
      </w:r>
      <w:proofErr w:type="gramEnd"/>
      <w:r w:rsidRPr="002A475C">
        <w:t>Reed, 1997; Pawlowski &amp; Robey, 2004</w:t>
      </w:r>
      <w:proofErr w:type="gramStart"/>
      <w:r w:rsidRPr="002A475C">
        <w:t>）</w:t>
      </w:r>
      <w:proofErr w:type="gramEnd"/>
    </w:p>
    <w:p w14:paraId="32671234" w14:textId="77777777" w:rsidR="00ED04CB" w:rsidRPr="002A475C" w:rsidRDefault="00ED04CB" w:rsidP="00ED04CB">
      <w:pPr>
        <w:pStyle w:val="af8"/>
        <w:ind w:leftChars="300" w:left="720" w:firstLine="480"/>
      </w:pPr>
    </w:p>
  </w:comment>
  <w:comment w:id="54"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5"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w:t>
      </w:r>
      <w:proofErr w:type="spellStart"/>
      <w:r w:rsidRPr="00117E4D">
        <w:rPr>
          <w:color w:val="EE0000"/>
        </w:rPr>
        <w:t>Chittipeddi</w:t>
      </w:r>
      <w:proofErr w:type="spellEnd"/>
      <w:r w:rsidRPr="00117E4D">
        <w:rPr>
          <w:color w:val="EE0000"/>
        </w:rPr>
        <w:t xml:space="preserve"> (1991, p. </w:t>
      </w:r>
      <w:proofErr w:type="gramStart"/>
      <w:r w:rsidRPr="00117E4D">
        <w:rPr>
          <w:color w:val="EE0000"/>
        </w:rPr>
        <w:t>444)</w:t>
      </w:r>
      <w:r w:rsidRPr="00117E4D">
        <w:rPr>
          <w:color w:val="EE0000"/>
        </w:rPr>
        <w:t>這些活動既具象徵意義也具實質功能</w:t>
      </w:r>
      <w:proofErr w:type="gramEnd"/>
      <w:r w:rsidRPr="00117E4D">
        <w:rPr>
          <w:color w:val="EE0000"/>
        </w:rPr>
        <w:t>，並涉及認知與行動之間的交互歷程，以及理解與影響的循環，而這些都可在意義建構（</w:t>
      </w:r>
      <w:r w:rsidRPr="00117E4D">
        <w:rPr>
          <w:color w:val="EE0000"/>
        </w:rPr>
        <w:t>sensemaking</w:t>
      </w:r>
      <w:r w:rsidRPr="00117E4D">
        <w:rPr>
          <w:color w:val="EE0000"/>
        </w:rPr>
        <w:t>）與意義傳遞（</w:t>
      </w:r>
      <w:proofErr w:type="spellStart"/>
      <w:r w:rsidRPr="00117E4D">
        <w:rPr>
          <w:color w:val="EE0000"/>
        </w:rPr>
        <w:t>sensegiving</w:t>
      </w:r>
      <w:proofErr w:type="spellEnd"/>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6"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 xml:space="preserve">The constitution of society: Outline of the theory of </w:t>
      </w:r>
      <w:proofErr w:type="spellStart"/>
      <w:r w:rsidRPr="00117E4D">
        <w:rPr>
          <w:color w:val="EE0000"/>
        </w:rPr>
        <w:t>structurationGiddens</w:t>
      </w:r>
      <w:proofErr w:type="spellEnd"/>
      <w:r w:rsidRPr="00117E4D">
        <w:rPr>
          <w:color w:val="EE0000"/>
        </w:rPr>
        <w:t>,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7"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8"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2"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3"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4"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w:t>
      </w:r>
      <w:proofErr w:type="gramStart"/>
      <w:r w:rsidRPr="00C81E42">
        <w:t>可供性來源</w:t>
      </w:r>
      <w:proofErr w:type="gramEnd"/>
      <w:r w:rsidRPr="00C81E42">
        <w:t>，包括媒介（如水、空氣）、物質（如岩石、沙土）、表面（如平地、斜坡）、物體（如工具、遮蔽物），甚至其他動物（如同伴或掠食者），都會對特定生物提供某種行動機會</w:t>
      </w:r>
      <w:proofErr w:type="gramStart"/>
      <w:r w:rsidRPr="00CB6C51">
        <w:t>（</w:t>
      </w:r>
      <w:proofErr w:type="gramEnd"/>
      <w:r w:rsidRPr="00CB6C51">
        <w:t>Gibson, 1979, p.129</w:t>
      </w:r>
      <w:proofErr w:type="gramStart"/>
      <w:r w:rsidRPr="00CB6C51">
        <w:t>）</w:t>
      </w:r>
      <w:proofErr w:type="gramEnd"/>
      <w:r w:rsidRPr="00C81E42">
        <w:t>。</w:t>
      </w:r>
      <w:r>
        <w:rPr>
          <w:rFonts w:hint="eastAsia"/>
        </w:rPr>
        <w:t>而</w:t>
      </w:r>
      <w:r w:rsidRPr="00C81E42">
        <w:t>這些</w:t>
      </w:r>
      <w:proofErr w:type="gramStart"/>
      <w:r w:rsidRPr="00C81E42">
        <w:t>可供性所</w:t>
      </w:r>
      <w:proofErr w:type="gramEnd"/>
      <w:r w:rsidRPr="00C81E42">
        <w:t>導致的結果可能是正面的（如覓食、棲息），也可能是負面的（如遭遇掠食、受傷甚至死亡），</w:t>
      </w:r>
    </w:p>
  </w:comment>
  <w:comment w:id="65"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6" w:author="190498 lily" w:date="2025-05-25T15:57:00Z" w:initials="1l">
    <w:p w14:paraId="568F04F3" w14:textId="77777777" w:rsidR="003601CF" w:rsidRDefault="003601CF" w:rsidP="003601CF">
      <w:pPr>
        <w:ind w:firstLine="360"/>
      </w:pPr>
      <w:r>
        <w:rPr>
          <w:rStyle w:val="af7"/>
        </w:rPr>
        <w:annotationRef/>
      </w:r>
      <w:proofErr w:type="gramStart"/>
      <w:r w:rsidRPr="00504708">
        <w:t>可供性</w:t>
      </w:r>
      <w:r>
        <w:rPr>
          <w:rFonts w:hint="eastAsia"/>
        </w:rPr>
        <w:t>的</w:t>
      </w:r>
      <w:proofErr w:type="gramEnd"/>
      <w:r>
        <w:rPr>
          <w:rFonts w:hint="eastAsia"/>
        </w:rPr>
        <w:t>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w:t>
      </w:r>
      <w:proofErr w:type="gramStart"/>
      <w:r w:rsidRPr="00D351E0">
        <w:t>只要椅</w:t>
      </w:r>
      <w:proofErr w:type="gramEnd"/>
      <w:r w:rsidRPr="00D351E0">
        <w:t>面平坦且具足夠支撐力，便能直接感知其「可坐下」的</w:t>
      </w:r>
      <w:proofErr w:type="gramStart"/>
      <w:r w:rsidRPr="00D351E0">
        <w:t>可供性</w:t>
      </w:r>
      <w:proofErr w:type="gramEnd"/>
      <w:r>
        <w:rPr>
          <w:rFonts w:hint="eastAsia"/>
        </w:rPr>
        <w:t>，</w:t>
      </w:r>
      <w:r w:rsidRPr="00745140">
        <w:t>這種行動機會對於成人而言是明確存在的，但若椅子的高度超出孩童的身體能力範圍，則對孩童而言便不具備相同的「可坐」</w:t>
      </w:r>
      <w:proofErr w:type="gramStart"/>
      <w:r w:rsidRPr="00745140">
        <w:t>可供性</w:t>
      </w:r>
      <w:proofErr w:type="gramEnd"/>
      <w:r w:rsidRPr="00745140">
        <w:t>。</w:t>
      </w:r>
    </w:p>
    <w:p w14:paraId="54D3D370" w14:textId="47BDD57D" w:rsidR="003601CF" w:rsidRPr="003601CF" w:rsidRDefault="003601CF">
      <w:pPr>
        <w:pStyle w:val="af8"/>
        <w:ind w:leftChars="300" w:left="720" w:firstLine="480"/>
      </w:pPr>
    </w:p>
  </w:comment>
  <w:comment w:id="67"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w:t>
      </w:r>
      <w:r w:rsidRPr="005C5215">
        <w:t>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proofErr w:type="gramStart"/>
      <w:r w:rsidRPr="00A67542">
        <w:t>樹枝對鳥來</w:t>
      </w:r>
      <w:proofErr w:type="gramEnd"/>
      <w:r w:rsidRPr="00A67542">
        <w:t>說具有「可棲息」的</w:t>
      </w:r>
      <w:proofErr w:type="gramStart"/>
      <w:r w:rsidRPr="00A67542">
        <w:t>可供性</w:t>
      </w:r>
      <w:proofErr w:type="gramEnd"/>
      <w:r w:rsidRPr="00A67542">
        <w:t>，是因為鳥類腳趾與體重可與枝幹粗細互補</w:t>
      </w:r>
      <w:r>
        <w:rPr>
          <w:rFonts w:hint="eastAsia"/>
        </w:rPr>
        <w:t>、</w:t>
      </w:r>
      <w:r w:rsidRPr="009A595F">
        <w:t>門把之所以「可轉開」，是因為設計尺寸與人手大小互補，力道足夠可操作。</w:t>
      </w:r>
    </w:p>
  </w:comment>
  <w:comment w:id="69"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3"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4"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proofErr w:type="spellStart"/>
      <w:r w:rsidRPr="00820BE3">
        <w:rPr>
          <w:rFonts w:hint="eastAsia"/>
        </w:rPr>
        <w:t>Lubatkin</w:t>
      </w:r>
      <w:proofErr w:type="spellEnd"/>
      <w:r w:rsidRPr="00820BE3">
        <w:rPr>
          <w:rFonts w:hint="eastAsia"/>
        </w:rPr>
        <w:t xml:space="preserve">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proofErr w:type="spellStart"/>
      <w:r w:rsidRPr="00820BE3">
        <w:rPr>
          <w:rFonts w:hint="eastAsia"/>
        </w:rPr>
        <w:t>Lubatkin</w:t>
      </w:r>
      <w:proofErr w:type="spellEnd"/>
      <w:r w:rsidRPr="00820BE3">
        <w:rPr>
          <w:rFonts w:hint="eastAsia"/>
        </w:rPr>
        <w:t xml:space="preserve"> et al. (2006, p.2) define them as firms "capable of exploiting existing competencies as well as exploring new opportunities with equal dexterity."</w:t>
      </w:r>
    </w:p>
  </w:comment>
  <w:comment w:id="75"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proofErr w:type="gramStart"/>
      <w:r>
        <w:rPr>
          <w:rFonts w:hint="eastAsia"/>
        </w:rPr>
        <w:t>【</w:t>
      </w:r>
      <w:proofErr w:type="gramEnd"/>
      <w:r w:rsidRPr="00D36B24">
        <w:t>Organizational Ambidexterity in Action: How Managers Explore and Exploit</w:t>
      </w:r>
      <w:r>
        <w:rPr>
          <w:rFonts w:hint="eastAsia"/>
        </w:rPr>
        <w:t>2011</w:t>
      </w:r>
      <w:r>
        <w:rPr>
          <w:rFonts w:hint="eastAsia"/>
        </w:rPr>
        <w:t>，摘錄如下</w:t>
      </w:r>
      <w:proofErr w:type="gramStart"/>
      <w:r>
        <w:rPr>
          <w:rFonts w:hint="eastAsia"/>
        </w:rPr>
        <w:t>】</w:t>
      </w:r>
      <w:proofErr w:type="gramEnd"/>
      <w:r w:rsidRPr="00A3353A">
        <w:t>這一觀點來看，</w:t>
      </w:r>
      <w:bookmarkStart w:id="76" w:name="_Hlk199353665"/>
      <w:r w:rsidRPr="009B48D1">
        <w:rPr>
          <w:color w:val="EE0000"/>
        </w:rPr>
        <w:t>雙元性的關鍵在於組織能否「感知並掌握新機會」，透過同時進行探索與利用來實現，而這本質上是一個「領導問題」而非純粹的結構安排</w:t>
      </w:r>
      <w:proofErr w:type="gramStart"/>
      <w:r w:rsidRPr="00A3353A">
        <w:t>（</w:t>
      </w:r>
      <w:proofErr w:type="gramEnd"/>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6"/>
    <w:p w14:paraId="27B70677" w14:textId="7CF035EB" w:rsidR="00F8190C" w:rsidRPr="00F8190C" w:rsidRDefault="00F8190C">
      <w:pPr>
        <w:pStyle w:val="af8"/>
        <w:ind w:leftChars="300" w:left="720" w:firstLine="480"/>
      </w:pPr>
    </w:p>
  </w:comment>
  <w:comment w:id="77"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proofErr w:type="gramStart"/>
      <w:r w:rsidRPr="00E77B74">
        <w:t>——</w:t>
      </w:r>
      <w:proofErr w:type="gramEnd"/>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79"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w:t>
      </w:r>
      <w:proofErr w:type="gramStart"/>
      <w:r w:rsidRPr="007238CB">
        <w:rPr>
          <w:color w:val="EE0000"/>
        </w:rPr>
        <w:t>獨立子</w:t>
      </w:r>
      <w:proofErr w:type="gramEnd"/>
      <w:r w:rsidRPr="007238CB">
        <w:rPr>
          <w:color w:val="EE0000"/>
        </w:rPr>
        <w:t>單位來實現</w:t>
      </w:r>
      <w:r w:rsidRPr="00AC78BB">
        <w:t>。這種方法通常被稱為「</w:t>
      </w:r>
      <w:proofErr w:type="gramStart"/>
      <w:r w:rsidRPr="00041025">
        <w:rPr>
          <w:color w:val="EE0000"/>
        </w:rPr>
        <w:t>結構式雙元</w:t>
      </w:r>
      <w:proofErr w:type="gramEnd"/>
      <w:r w:rsidRPr="00041025">
        <w:rPr>
          <w:color w:val="EE0000"/>
        </w:rPr>
        <w:t>性</w:t>
      </w:r>
      <w:r w:rsidRPr="00AC78BB">
        <w:t>」</w:t>
      </w:r>
      <w:r>
        <w:rPr>
          <w:rFonts w:hint="eastAsia"/>
        </w:rPr>
        <w:t>，</w:t>
      </w:r>
      <w:r w:rsidRPr="002D6189">
        <w:t>但正如</w:t>
      </w:r>
      <w:r w:rsidRPr="002D6189">
        <w:t xml:space="preserve"> </w:t>
      </w:r>
      <w:r w:rsidRPr="00D91405">
        <w:rPr>
          <w:color w:val="EE0000"/>
        </w:rPr>
        <w:t>O</w:t>
      </w:r>
      <w:proofErr w:type="gramStart"/>
      <w:r w:rsidRPr="00D91405">
        <w:rPr>
          <w:color w:val="EE0000"/>
        </w:rPr>
        <w:t>’</w:t>
      </w:r>
      <w:proofErr w:type="gramEnd"/>
      <w:r w:rsidRPr="00D91405">
        <w:rPr>
          <w:color w:val="EE0000"/>
        </w:rPr>
        <w:t xml:space="preserve">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proofErr w:type="gramStart"/>
      <w:r w:rsidRPr="00D91405">
        <w:rPr>
          <w:color w:val="EE0000"/>
        </w:rPr>
        <w:t>（</w:t>
      </w:r>
      <w:proofErr w:type="gramEnd"/>
      <w:r w:rsidRPr="00D91405">
        <w:rPr>
          <w:color w:val="EE0000"/>
        </w:rPr>
        <w:t>p.192</w:t>
      </w:r>
      <w:proofErr w:type="gramStart"/>
      <w:r w:rsidRPr="00D91405">
        <w:rPr>
          <w:color w:val="EE0000"/>
        </w:rPr>
        <w:t>）</w:t>
      </w:r>
      <w:proofErr w:type="gramEnd"/>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proofErr w:type="spellStart"/>
      <w:r>
        <w:rPr>
          <w:rFonts w:hint="eastAsia"/>
        </w:rPr>
        <w:t>by</w:t>
      </w:r>
      <w:r w:rsidRPr="008E5163">
        <w:t>Ambidexterity</w:t>
      </w:r>
      <w:proofErr w:type="spellEnd"/>
      <w:r w:rsidRPr="008E5163">
        <w:t xml:space="preserve">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0"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proofErr w:type="gramStart"/>
      <w:r w:rsidRPr="00D34FE7">
        <w:t>情境式雙元</w:t>
      </w:r>
      <w:proofErr w:type="gramEnd"/>
      <w:r w:rsidRPr="00D34FE7">
        <w:t>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w:t>
      </w:r>
      <w:proofErr w:type="gramStart"/>
      <w:r w:rsidRPr="00776C4B">
        <w:t>情境式雙元</w:t>
      </w:r>
      <w:proofErr w:type="gramEnd"/>
      <w:r w:rsidRPr="00776C4B">
        <w:t>性」（</w:t>
      </w:r>
      <w:r w:rsidRPr="00776C4B">
        <w:t>contextual ambidexterity</w:t>
      </w:r>
      <w:r w:rsidRPr="00776C4B">
        <w:t>）概念說明：此種雙</w:t>
      </w:r>
      <w:proofErr w:type="gramStart"/>
      <w:r w:rsidRPr="00776C4B">
        <w:t>元性乃指</w:t>
      </w:r>
      <w:proofErr w:type="gramEnd"/>
      <w:r w:rsidRPr="00776C4B">
        <w:t>「在整個事業單位中，同時展現對齊（</w:t>
      </w:r>
      <w:r w:rsidRPr="00776C4B">
        <w:t>alignment</w:t>
      </w:r>
      <w:r w:rsidRPr="00776C4B">
        <w:t>）與適應（</w:t>
      </w:r>
      <w:r w:rsidRPr="00776C4B">
        <w:t>adaptability</w:t>
      </w:r>
      <w:r w:rsidRPr="00776C4B">
        <w:t>）之行為能力」</w:t>
      </w:r>
      <w:proofErr w:type="gramStart"/>
      <w:r w:rsidRPr="00776C4B">
        <w:t>（</w:t>
      </w:r>
      <w:proofErr w:type="gramEnd"/>
      <w:r w:rsidRPr="00776C4B">
        <w:t>p.209</w:t>
      </w:r>
      <w:proofErr w:type="gramStart"/>
      <w:r w:rsidRPr="00776C4B">
        <w:t>）</w:t>
      </w:r>
      <w:proofErr w:type="gramEnd"/>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proofErr w:type="gramStart"/>
      <w:r w:rsidRPr="003E30F0">
        <w:t>（</w:t>
      </w:r>
      <w:proofErr w:type="gramEnd"/>
      <w:r w:rsidRPr="003E30F0">
        <w:t>p.214</w:t>
      </w:r>
      <w:proofErr w:type="gramStart"/>
      <w:r w:rsidRPr="003E30F0">
        <w:t>）</w:t>
      </w:r>
      <w:proofErr w:type="gramEnd"/>
    </w:p>
    <w:p w14:paraId="4EDE4DE0" w14:textId="117508D3" w:rsidR="00415472" w:rsidRPr="00415472" w:rsidRDefault="00415472">
      <w:pPr>
        <w:pStyle w:val="af8"/>
        <w:ind w:leftChars="300" w:left="720" w:firstLine="480"/>
      </w:pPr>
    </w:p>
  </w:comment>
  <w:comment w:id="83"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4"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5"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6"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7"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8"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w:t>
      </w:r>
      <w:proofErr w:type="gramStart"/>
      <w:r w:rsidRPr="00116752">
        <w:rPr>
          <w:rFonts w:hint="eastAsia"/>
          <w:bCs/>
          <w:color w:val="0070C0"/>
        </w:rPr>
        <w:t>現像</w:t>
      </w:r>
      <w:proofErr w:type="gramEnd"/>
      <w:r w:rsidRPr="00116752">
        <w:rPr>
          <w:rFonts w:hint="eastAsia"/>
          <w:bCs/>
          <w:color w:val="0070C0"/>
        </w:rPr>
        <w:t>在其背景下的發展</w:t>
      </w:r>
      <w:r w:rsidRPr="004130BF">
        <w:rPr>
          <w:rFonts w:hint="eastAsia"/>
        </w:rPr>
        <w:t>。</w:t>
      </w:r>
    </w:p>
    <w:p w14:paraId="1C1632E3" w14:textId="63AF902B" w:rsidR="0090118D" w:rsidRPr="0090118D" w:rsidRDefault="0090118D">
      <w:pPr>
        <w:pStyle w:val="af8"/>
        <w:ind w:leftChars="300" w:left="720" w:firstLine="480"/>
      </w:pPr>
    </w:p>
  </w:comment>
  <w:comment w:id="90"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1"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2"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3"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xml:space="preserve">. </w:t>
      </w:r>
      <w:proofErr w:type="gramStart"/>
      <w:r w:rsidRPr="006C7CEB">
        <w:t>sage.</w:t>
      </w:r>
      <w:r w:rsidRPr="00FD0380">
        <w:t>「</w:t>
      </w:r>
      <w:proofErr w:type="gramEnd"/>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4"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5"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6"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proofErr w:type="gramStart"/>
      <w:r w:rsidRPr="0053448A">
        <w:rPr>
          <w:color w:val="FF0000"/>
        </w:rPr>
        <w:t>此外，</w:t>
      </w:r>
      <w:proofErr w:type="gramEnd"/>
      <w:r w:rsidRPr="0053448A">
        <w:rPr>
          <w:color w:val="FF0000"/>
        </w:rPr>
        <w:t>質化研究也被視為自然探究的過程，旨在深入了解自然環境中的社會現象，並關注「為什麼」，而非僅僅「是什麼」。它依賴人類作為日常生活中意義建構主體的直接經驗，而不採用邏輯和統計程序</w:t>
      </w:r>
      <w:proofErr w:type="gramStart"/>
      <w:r w:rsidRPr="0053448A">
        <w:rPr>
          <w:color w:val="FF0000"/>
        </w:rPr>
        <w:t>（</w:t>
      </w:r>
      <w:proofErr w:type="gramEnd"/>
      <w:r w:rsidRPr="0053448A">
        <w:rPr>
          <w:color w:val="FF0000"/>
        </w:rPr>
        <w:t>Ahmad et al., 2019</w:t>
      </w:r>
      <w:proofErr w:type="gramStart"/>
      <w:r w:rsidRPr="0053448A">
        <w:rPr>
          <w:color w:val="FF0000"/>
        </w:rPr>
        <w:t>）</w:t>
      </w:r>
      <w:proofErr w:type="gramEnd"/>
      <w:r w:rsidRPr="0053448A">
        <w:rPr>
          <w:rStyle w:val="af7"/>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3" w:author="190498 lily" w:date="2025-06-10T15:13:00Z" w:initials="1l">
    <w:p w14:paraId="09903235" w14:textId="6D4D8764" w:rsidR="00575DCC" w:rsidRDefault="00575DCC">
      <w:pPr>
        <w:pStyle w:val="af8"/>
        <w:ind w:firstLine="360"/>
      </w:pPr>
      <w:r>
        <w:rPr>
          <w:rStyle w:val="af7"/>
        </w:rPr>
        <w:annotationRef/>
      </w:r>
      <w:proofErr w:type="gramStart"/>
      <w:r>
        <w:rPr>
          <w:rFonts w:hint="eastAsia"/>
        </w:rPr>
        <w:t>（</w:t>
      </w:r>
      <w:proofErr w:type="gramEnd"/>
      <w:r w:rsidRPr="008F2468">
        <w:t>Sustainability and Circularity in the Textile Value Chain: A Global Roadmap</w:t>
      </w:r>
      <w:proofErr w:type="gramStart"/>
      <w:r>
        <w:rPr>
          <w:rFonts w:hint="eastAsia"/>
        </w:rPr>
        <w:t>）</w:t>
      </w:r>
      <w:proofErr w:type="gramEnd"/>
    </w:p>
  </w:comment>
  <w:comment w:id="114" w:author="190498 lily" w:date="2025-06-09T16:19:00Z" w:initials="1l">
    <w:p w14:paraId="34C54EE6" w14:textId="77777777" w:rsidR="007442C5" w:rsidRDefault="00E74AF7" w:rsidP="00E74AF7">
      <w:pPr>
        <w:pStyle w:val="af8"/>
        <w:ind w:firstLine="360"/>
      </w:pPr>
      <w:r>
        <w:rPr>
          <w:rStyle w:val="af7"/>
        </w:rPr>
        <w:annotationRef/>
      </w:r>
      <w:r w:rsidRPr="00E74AF7">
        <w:t>This figure was derived by dividing the total volume of natural water resources used annually (2</w:t>
      </w:r>
      <w:r w:rsidRPr="00E74AF7">
        <w:rPr>
          <w:color w:val="EE0000"/>
        </w:rPr>
        <w:t xml:space="preserve">15 trillion </w:t>
      </w:r>
      <w:proofErr w:type="spellStart"/>
      <w:r w:rsidRPr="00E74AF7">
        <w:rPr>
          <w:color w:val="EE0000"/>
        </w:rPr>
        <w:t>litres</w:t>
      </w:r>
      <w:proofErr w:type="spellEnd"/>
      <w:r w:rsidRPr="00E74AF7">
        <w:rPr>
          <w:color w:val="EE0000"/>
        </w:rPr>
        <w:t xml:space="preserve"> as per Quantis, 2018</w:t>
      </w:r>
      <w:r w:rsidRPr="00E74AF7">
        <w:t xml:space="preserve">) by the volume of an Olympic swimming pool (estimated at 2.5 million </w:t>
      </w:r>
      <w:proofErr w:type="spellStart"/>
      <w:r w:rsidRPr="00E74AF7">
        <w:t>litres</w:t>
      </w:r>
      <w:proofErr w:type="spellEnd"/>
      <w:r w:rsidRPr="00E74AF7">
        <w:t xml:space="preserve">) based on the dimensions from the International Swimming Federation, which is recognized </w:t>
      </w:r>
    </w:p>
    <w:p w14:paraId="49F88036" w14:textId="77777777" w:rsidR="007442C5" w:rsidRDefault="007442C5" w:rsidP="00E74AF7">
      <w:pPr>
        <w:pStyle w:val="af8"/>
        <w:ind w:leftChars="300" w:left="720" w:firstLine="480"/>
      </w:pPr>
    </w:p>
    <w:p w14:paraId="0CCB3AC4" w14:textId="1070945D" w:rsidR="00E74AF7" w:rsidRDefault="00E74AF7" w:rsidP="00E74AF7">
      <w:pPr>
        <w:pStyle w:val="af8"/>
        <w:ind w:leftChars="300" w:left="720" w:firstLine="480"/>
      </w:pPr>
      <w:r w:rsidRPr="00E74AF7">
        <w:t>by the International Olympic Committee as administering water sport international conditions. The dimensions were accessed at: https://resources. fina.org/</w:t>
      </w:r>
      <w:proofErr w:type="spellStart"/>
      <w:r w:rsidRPr="00E74AF7">
        <w:t>fina</w:t>
      </w:r>
      <w:proofErr w:type="spellEnd"/>
      <w:r w:rsidRPr="00E74AF7">
        <w:t>/document/2022/02/08/77c3058d-b549-4543-8524 ad51a857864e/210805-Facilities-Rules_clean.pdf (accessed 22 December 2022).</w:t>
      </w:r>
    </w:p>
  </w:comment>
  <w:comment w:id="115" w:author="190498 lily" w:date="2025-06-09T16:21:00Z" w:initials="1l">
    <w:p w14:paraId="7B8598B9" w14:textId="6C939CCF" w:rsidR="004C7FAA" w:rsidRDefault="004C7FAA">
      <w:pPr>
        <w:pStyle w:val="af8"/>
        <w:ind w:firstLine="360"/>
      </w:pPr>
      <w:r>
        <w:rPr>
          <w:rStyle w:val="af7"/>
        </w:rPr>
        <w:annotationRef/>
      </w:r>
      <w:r w:rsidRPr="004C7FAA">
        <w:t>UNEP (2021) Catalyzing Science-Based Policy Action on SCP: Task Group IRP - One Planet.</w:t>
      </w:r>
    </w:p>
  </w:comment>
  <w:comment w:id="116" w:author="190498 lily" w:date="2025-06-09T16:16:00Z" w:initials="1l">
    <w:p w14:paraId="6B9A371C" w14:textId="77777777" w:rsidR="00E74AF7" w:rsidRDefault="00E74AF7" w:rsidP="00E74AF7">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16411912" w14:textId="77777777" w:rsidR="00E74AF7" w:rsidRDefault="00E74AF7" w:rsidP="00E74AF7">
      <w:pPr>
        <w:pStyle w:val="af8"/>
        <w:ind w:leftChars="225" w:left="540" w:firstLine="480"/>
      </w:pPr>
    </w:p>
    <w:p w14:paraId="5A6B9098" w14:textId="77777777" w:rsidR="00E74AF7" w:rsidRDefault="00E74AF7" w:rsidP="00E74AF7">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w:t>
      </w:r>
      <w:proofErr w:type="spellStart"/>
      <w:r w:rsidRPr="000C3A34">
        <w:t>Aii</w:t>
      </w:r>
      <w:proofErr w:type="spellEnd"/>
      <w:r w:rsidRPr="000C3A34">
        <w:t xml:space="preserve"> (2021), 4% according to McKinsey and GFA (2020), and 8% according to Quantis (2018).</w:t>
      </w:r>
    </w:p>
  </w:comment>
  <w:comment w:id="117" w:author="190498 lily" w:date="2025-06-11T14:20:00Z" w:initials="1l">
    <w:p w14:paraId="511D7E98" w14:textId="77777777" w:rsidR="00CC44F2" w:rsidRDefault="00CC44F2" w:rsidP="00CC44F2">
      <w:pPr>
        <w:pStyle w:val="15"/>
        <w:ind w:firstLine="360"/>
      </w:pPr>
      <w:r>
        <w:rPr>
          <w:rStyle w:val="af7"/>
        </w:rPr>
        <w:annotationRef/>
      </w:r>
      <w:r>
        <w:rPr>
          <w:rFonts w:hint="eastAsia"/>
        </w:rPr>
        <w:t>然</w:t>
      </w:r>
      <w:proofErr w:type="gramStart"/>
      <w:r w:rsidRPr="000317AD">
        <w:t>1950</w:t>
      </w:r>
      <w:proofErr w:type="gramEnd"/>
      <w:r w:rsidRPr="000317AD">
        <w:t>年代初期</w:t>
      </w:r>
      <w:r>
        <w:rPr>
          <w:rFonts w:hint="eastAsia"/>
        </w:rPr>
        <w:t>，</w:t>
      </w:r>
      <w:r w:rsidRPr="008174A2">
        <w:rPr>
          <w:color w:val="EE0000"/>
        </w:rPr>
        <w:t>國內資金與</w:t>
      </w:r>
      <w:proofErr w:type="gramStart"/>
      <w:r w:rsidRPr="008174A2">
        <w:rPr>
          <w:color w:val="EE0000"/>
        </w:rPr>
        <w:t>原物料皆極為</w:t>
      </w:r>
      <w:proofErr w:type="gramEnd"/>
      <w:r w:rsidRPr="008174A2">
        <w:rPr>
          <w:color w:val="EE0000"/>
        </w:rPr>
        <w:t>匱乏</w:t>
      </w:r>
      <w:r>
        <w:rPr>
          <w:rFonts w:hint="eastAsia"/>
          <w:color w:val="EE0000"/>
        </w:rPr>
        <w:t>，</w:t>
      </w:r>
      <w:r w:rsidRPr="00580FE9">
        <w:t>紡織原料必須仰賴進口政府遂透過美援棉花、優惠匯率與中央統一調配制度，</w:t>
      </w:r>
      <w:r>
        <w:rPr>
          <w:rFonts w:hint="eastAsia"/>
        </w:rPr>
        <w:t>同時為了推動</w:t>
      </w:r>
      <w:r w:rsidRPr="00FD6976">
        <w:rPr>
          <w:rFonts w:hint="eastAsia"/>
        </w:rPr>
        <w:t>工業化</w:t>
      </w:r>
      <w:r>
        <w:rPr>
          <w:rFonts w:hint="eastAsia"/>
        </w:rPr>
        <w:t>，政府</w:t>
      </w:r>
      <w:proofErr w:type="gramStart"/>
      <w:r>
        <w:rPr>
          <w:rFonts w:hint="eastAsia"/>
        </w:rPr>
        <w:t>採</w:t>
      </w:r>
      <w:proofErr w:type="gramEnd"/>
      <w:r>
        <w:rPr>
          <w:rFonts w:hint="eastAsia"/>
        </w:rPr>
        <w:t>行「</w:t>
      </w:r>
      <w:r w:rsidRPr="00580FE9">
        <w:t>進口替代</w:t>
      </w:r>
      <w:r>
        <w:rPr>
          <w:rFonts w:hint="eastAsia"/>
        </w:rPr>
        <w:t>」</w:t>
      </w:r>
      <w:r w:rsidRPr="00580FE9">
        <w:t>政策</w:t>
      </w:r>
      <w:r>
        <w:rPr>
          <w:rFonts w:hint="eastAsia"/>
        </w:rPr>
        <w:t>，因而形成</w:t>
      </w:r>
      <w:r w:rsidRPr="00580FE9">
        <w:t>高度</w:t>
      </w:r>
      <w:r>
        <w:rPr>
          <w:rFonts w:hint="eastAsia"/>
        </w:rPr>
        <w:t>政府</w:t>
      </w:r>
      <w:r w:rsidRPr="00580FE9">
        <w:t>管制下的「</w:t>
      </w:r>
      <w:proofErr w:type="gramStart"/>
      <w:r w:rsidRPr="00580FE9">
        <w:t>代紡代織</w:t>
      </w:r>
      <w:proofErr w:type="gramEnd"/>
      <w:r w:rsidRPr="00580FE9">
        <w:t>」體制。</w:t>
      </w:r>
      <w:proofErr w:type="gramStart"/>
      <w:r w:rsidRPr="00043209">
        <w:t>代紡代織</w:t>
      </w:r>
      <w:proofErr w:type="gramEnd"/>
      <w:r w:rsidRPr="00043209">
        <w:t>制度的核心，</w:t>
      </w:r>
      <w:r w:rsidRPr="0085568E">
        <w:t>在於政府直接供應棉花或棉紗</w:t>
      </w:r>
      <w:r w:rsidRPr="0085568E">
        <w:rPr>
          <w:rFonts w:hint="eastAsia"/>
        </w:rPr>
        <w:t>等原物料</w:t>
      </w:r>
      <w:r w:rsidRPr="0085568E">
        <w:t>給紡織廠商，</w:t>
      </w:r>
      <w:r w:rsidRPr="0085568E">
        <w:rPr>
          <w:rFonts w:hint="eastAsia"/>
        </w:rPr>
        <w:t>待</w:t>
      </w:r>
      <w:r w:rsidRPr="0085568E">
        <w:t>廠商完成加工後將成品交</w:t>
      </w:r>
      <w:r w:rsidRPr="0085568E">
        <w:rPr>
          <w:rFonts w:hint="eastAsia"/>
        </w:rPr>
        <w:t>回</w:t>
      </w:r>
      <w:r w:rsidRPr="0085568E">
        <w:t>，</w:t>
      </w:r>
      <w:r w:rsidRPr="0085568E">
        <w:rPr>
          <w:rFonts w:hint="eastAsia"/>
        </w:rPr>
        <w:t>廠商再</w:t>
      </w:r>
      <w:r>
        <w:rPr>
          <w:rFonts w:hint="eastAsia"/>
        </w:rPr>
        <w:t>收取</w:t>
      </w:r>
      <w:r w:rsidRPr="0085568E">
        <w:t>加工</w:t>
      </w:r>
      <w:r w:rsidRPr="0085568E">
        <w:rPr>
          <w:rFonts w:hint="eastAsia"/>
        </w:rPr>
        <w:t>費用，而紡織成品則</w:t>
      </w:r>
      <w:r w:rsidRPr="0085568E">
        <w:t>由政府收購</w:t>
      </w:r>
      <w:r w:rsidRPr="0085568E">
        <w:rPr>
          <w:rFonts w:hint="eastAsia"/>
        </w:rPr>
        <w:t>後</w:t>
      </w:r>
      <w:r w:rsidRPr="0085568E">
        <w:t>統一賣出</w:t>
      </w:r>
      <w:r w:rsidRPr="0085568E">
        <w:rPr>
          <w:rFonts w:hint="eastAsia"/>
        </w:rPr>
        <w:t>來</w:t>
      </w:r>
      <w:r w:rsidRPr="0085568E">
        <w:t>穩定市場價格。</w:t>
      </w:r>
      <w:proofErr w:type="gramStart"/>
      <w:r w:rsidRPr="0085568E">
        <w:t>代紡代織</w:t>
      </w:r>
      <w:proofErr w:type="gramEnd"/>
      <w:r w:rsidRPr="0085568E">
        <w:t>政策也強化了少數既有廠商的優勢，</w:t>
      </w:r>
      <w:r w:rsidRPr="00FF5942">
        <w:t>政府透過限制新廠設立，實質上</w:t>
      </w:r>
      <w:r w:rsidRPr="007E173F">
        <w:rPr>
          <w:color w:val="EE0000"/>
        </w:rPr>
        <w:t>形成對原有受扶植企業的保護</w:t>
      </w:r>
      <w:r w:rsidRPr="00FF5942">
        <w:t>，使其得以壟斷市場利潤並維持高度成長</w:t>
      </w:r>
      <w:r>
        <w:rPr>
          <w:rFonts w:hint="eastAsia"/>
        </w:rPr>
        <w:t>。</w:t>
      </w:r>
      <w:r w:rsidRPr="005059F4">
        <w:t>由於當時紡織中上游</w:t>
      </w:r>
      <w:r>
        <w:rPr>
          <w:rFonts w:hint="eastAsia"/>
        </w:rPr>
        <w:t>如</w:t>
      </w:r>
      <w:r w:rsidRPr="005059F4">
        <w:t>製程屬於</w:t>
      </w:r>
      <w:r w:rsidRPr="004753A3">
        <w:rPr>
          <w:color w:val="EE0000"/>
        </w:rPr>
        <w:t>資本密集型產業，投資門檻與風險皆高</w:t>
      </w:r>
      <w:r w:rsidRPr="005059F4">
        <w:t>，政府的產業政策介入與即時支持，</w:t>
      </w:r>
      <w:r w:rsidRPr="007E2603">
        <w:rPr>
          <w:color w:val="EE0000"/>
        </w:rPr>
        <w:t>有效促進了中上游部門的穩健發展</w:t>
      </w:r>
      <w:r w:rsidRPr="005059F4">
        <w:t>，奠定日後完整產業體系的基礎。</w:t>
      </w:r>
    </w:p>
    <w:p w14:paraId="738E712C" w14:textId="77777777" w:rsidR="00CC44F2" w:rsidRDefault="00CC44F2" w:rsidP="00CC44F2">
      <w:pPr>
        <w:pStyle w:val="15"/>
        <w:ind w:firstLine="480"/>
      </w:pPr>
      <w:r w:rsidRPr="00FB1B5E">
        <w:t>在明確的進口管制政策推動下</w:t>
      </w:r>
      <w:r w:rsidRPr="00FA48F3">
        <w:t>，</w:t>
      </w:r>
      <w:r w:rsidRPr="008F396A">
        <w:t>國內紡織業於短短</w:t>
      </w:r>
      <w:proofErr w:type="gramStart"/>
      <w:r w:rsidRPr="008F396A">
        <w:t>三</w:t>
      </w:r>
      <w:proofErr w:type="gramEnd"/>
      <w:r w:rsidRPr="008F396A">
        <w:t>年間即實現自給自足的目標</w:t>
      </w:r>
      <w:r w:rsidRPr="00FA48F3">
        <w:t>，</w:t>
      </w:r>
      <w:r>
        <w:rPr>
          <w:rFonts w:hint="eastAsia"/>
        </w:rPr>
        <w:t>可受</w:t>
      </w:r>
      <w:r w:rsidRPr="00614CC6">
        <w:t>限於當時尚未鬆綁的匯率與貿易政策，紡織品仍無法有效出口，導致</w:t>
      </w:r>
      <w:r w:rsidRPr="001B38D6">
        <w:rPr>
          <w:color w:val="EE0000"/>
        </w:rPr>
        <w:t>產能過剩問題逐漸浮現</w:t>
      </w:r>
      <w:r w:rsidRPr="00614CC6">
        <w:t>。為因應此一瓶頸，政府</w:t>
      </w:r>
      <w:r w:rsidRPr="007C11D5">
        <w:rPr>
          <w:color w:val="EE0000"/>
        </w:rPr>
        <w:t>自</w:t>
      </w:r>
      <w:r w:rsidRPr="007C11D5">
        <w:rPr>
          <w:color w:val="EE0000"/>
        </w:rPr>
        <w:t>1954</w:t>
      </w:r>
      <w:r w:rsidRPr="007C11D5">
        <w:rPr>
          <w:color w:val="EE0000"/>
        </w:rPr>
        <w:t>年起開始思索產業政策轉向</w:t>
      </w:r>
      <w:r w:rsidRPr="00614CC6">
        <w:t>，逐步</w:t>
      </w:r>
      <w:r w:rsidRPr="007C11D5">
        <w:rPr>
          <w:color w:val="EE0000"/>
        </w:rPr>
        <w:t>由進口替代邁向出口擴張的方向</w:t>
      </w:r>
      <w:r w:rsidRPr="00614CC6">
        <w:t>。</w:t>
      </w:r>
    </w:p>
    <w:p w14:paraId="7663CA1A" w14:textId="3A989620" w:rsidR="00CC44F2" w:rsidRPr="00CC44F2" w:rsidRDefault="00CC44F2">
      <w:pPr>
        <w:pStyle w:val="af8"/>
        <w:ind w:firstLine="480"/>
      </w:pPr>
    </w:p>
  </w:comment>
  <w:comment w:id="118"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w:t>
      </w:r>
      <w:proofErr w:type="gramStart"/>
      <w:r w:rsidRPr="00A71196">
        <w:t>一</w:t>
      </w:r>
      <w:proofErr w:type="gramEnd"/>
      <w:r w:rsidRPr="00A71196">
        <w:t>轉型趨勢</w:t>
      </w:r>
      <w:r>
        <w:rPr>
          <w:rFonts w:hint="eastAsia"/>
        </w:rPr>
        <w:t>，成為高度出口的重點產業</w:t>
      </w:r>
      <w:r w:rsidRPr="00FA48F3">
        <w:t>。</w:t>
      </w:r>
      <w:r w:rsidRPr="00AB54B3">
        <w:t>為強化出口競爭力，政府自</w:t>
      </w:r>
      <w:proofErr w:type="gramStart"/>
      <w:r w:rsidRPr="00AB54B3">
        <w:t>1950</w:t>
      </w:r>
      <w:proofErr w:type="gramEnd"/>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w:t>
      </w:r>
      <w:proofErr w:type="gramStart"/>
      <w:r w:rsidRPr="00D134CE">
        <w:rPr>
          <w:color w:val="EE0000"/>
        </w:rPr>
        <w:t>纖</w:t>
      </w:r>
      <w:proofErr w:type="gramEnd"/>
      <w:r w:rsidRPr="00D134CE">
        <w:rPr>
          <w:color w:val="EE0000"/>
        </w:rPr>
        <w:t>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proofErr w:type="gramStart"/>
      <w:r w:rsidRPr="00FD1E72">
        <w:t>1970</w:t>
      </w:r>
      <w:proofErr w:type="gramEnd"/>
      <w:r w:rsidRPr="00FD1E72">
        <w:t>年代，</w:t>
      </w:r>
      <w:r w:rsidRPr="00036B42">
        <w:rPr>
          <w:color w:val="EE0000"/>
        </w:rPr>
        <w:t>台灣紡織業已發展出涵蓋原料供應、紡織加工至成衣製造的高度整合生產體系</w:t>
      </w:r>
      <w:r w:rsidRPr="00FD1E72">
        <w:t>。雖然</w:t>
      </w:r>
      <w:proofErr w:type="gramStart"/>
      <w:r w:rsidRPr="00036B42">
        <w:rPr>
          <w:color w:val="EE0000"/>
        </w:rPr>
        <w:t>1980</w:t>
      </w:r>
      <w:proofErr w:type="gramEnd"/>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19" w:author="190498 lily" w:date="2025-06-10T17:28:00Z" w:initials="1l">
    <w:p w14:paraId="17618303" w14:textId="77777777" w:rsidR="005D3E7C" w:rsidRDefault="005D3E7C" w:rsidP="005D3E7C">
      <w:pPr>
        <w:pStyle w:val="af8"/>
        <w:ind w:firstLine="360"/>
      </w:pPr>
      <w:r>
        <w:rPr>
          <w:rStyle w:val="af7"/>
        </w:rPr>
        <w:annotationRef/>
      </w:r>
      <w:r>
        <w:rPr>
          <w:rFonts w:hint="eastAsia"/>
        </w:rPr>
        <w:t>圖上</w:t>
      </w:r>
      <w:proofErr w:type="gramStart"/>
      <w:r>
        <w:rPr>
          <w:rFonts w:hint="eastAsia"/>
        </w:rPr>
        <w:t>Ｘ軸要</w:t>
      </w:r>
      <w:proofErr w:type="gramEnd"/>
      <w:r>
        <w:rPr>
          <w:rFonts w:hint="eastAsia"/>
        </w:rPr>
        <w:t>改年分</w:t>
      </w:r>
    </w:p>
    <w:p w14:paraId="12EBB8D9" w14:textId="77777777" w:rsidR="005D3E7C" w:rsidRDefault="005D3E7C" w:rsidP="005D3E7C">
      <w:pPr>
        <w:pStyle w:val="af8"/>
        <w:ind w:leftChars="300" w:left="720" w:firstLine="480"/>
      </w:pPr>
      <w:r>
        <w:rPr>
          <w:rFonts w:hint="eastAsia"/>
        </w:rPr>
        <w:t>單位　新台幣　億元</w:t>
      </w:r>
    </w:p>
    <w:p w14:paraId="781F1D7E" w14:textId="77777777" w:rsidR="005D3E7C" w:rsidRDefault="005D3E7C" w:rsidP="005D3E7C">
      <w:pPr>
        <w:pStyle w:val="af8"/>
        <w:ind w:leftChars="300" w:left="720" w:firstLine="480"/>
      </w:pPr>
    </w:p>
    <w:p w14:paraId="5CBB619C" w14:textId="77777777" w:rsidR="005D3E7C" w:rsidRDefault="005D3E7C" w:rsidP="005D3E7C">
      <w:pPr>
        <w:pStyle w:val="af8"/>
        <w:ind w:leftChars="300" w:left="720" w:firstLine="480"/>
      </w:pPr>
      <w:r w:rsidRPr="003E2DDC">
        <w:t>紡織及成衣工業產值包括：人</w:t>
      </w:r>
      <w:proofErr w:type="gramStart"/>
      <w:r w:rsidRPr="003E2DDC">
        <w:t>纖</w:t>
      </w:r>
      <w:proofErr w:type="gramEnd"/>
      <w:r w:rsidRPr="003E2DDC">
        <w:t>製造業、紡織製造業、成衣服飾製造業</w:t>
      </w:r>
    </w:p>
  </w:comment>
  <w:comment w:id="120"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1"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2" w:author="190498 lily" w:date="2025-06-12T13:10:00Z" w:initials="1l">
    <w:p w14:paraId="74808F9B" w14:textId="25600D0F" w:rsidR="0004026C" w:rsidRDefault="0004026C">
      <w:pPr>
        <w:pStyle w:val="af8"/>
        <w:ind w:firstLine="360"/>
      </w:pPr>
      <w:r>
        <w:rPr>
          <w:rStyle w:val="af7"/>
        </w:rPr>
        <w:annotationRef/>
      </w:r>
      <w:hyperlink r:id="rId17" w:history="1">
        <w:r w:rsidRPr="00560218">
          <w:rPr>
            <w:rStyle w:val="af2"/>
          </w:rPr>
          <w:t>https://www.italent.org.tw/Content/01/57</w:t>
        </w:r>
      </w:hyperlink>
    </w:p>
    <w:p w14:paraId="69A56B80" w14:textId="76108D79" w:rsidR="0004026C" w:rsidRPr="0004026C" w:rsidRDefault="0004026C">
      <w:pPr>
        <w:pStyle w:val="af8"/>
        <w:ind w:firstLine="480"/>
        <w:rPr>
          <w:rFonts w:hint="eastAsia"/>
        </w:rPr>
      </w:pPr>
      <w:r w:rsidRPr="0004026C">
        <w:t>依據環保署「臺灣</w:t>
      </w:r>
      <w:r w:rsidRPr="0004026C">
        <w:t>2050</w:t>
      </w:r>
      <w:proofErr w:type="gramStart"/>
      <w:r w:rsidRPr="0004026C">
        <w:t>淨零排放</w:t>
      </w:r>
      <w:proofErr w:type="gramEnd"/>
      <w:r w:rsidRPr="0004026C">
        <w:t>路徑及策略總說明」所示，紡織業</w:t>
      </w:r>
      <w:proofErr w:type="gramStart"/>
      <w:r w:rsidRPr="0004026C">
        <w:t>淨零碳排</w:t>
      </w:r>
      <w:proofErr w:type="gramEnd"/>
      <w:r w:rsidRPr="0004026C">
        <w:t>具體推動作法包括：製程改善、能源轉換、循環經濟；同時，擬訂臺灣</w:t>
      </w:r>
      <w:proofErr w:type="gramStart"/>
      <w:r w:rsidRPr="0004026C">
        <w:t>紡織業減碳技術</w:t>
      </w:r>
      <w:proofErr w:type="gramEnd"/>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47" w:author="190498 lily" w:date="2025-05-16T14:34:00Z" w:initials="1l">
    <w:p w14:paraId="6658713A" w14:textId="77777777" w:rsidR="000A3EF2" w:rsidRDefault="000A3EF2" w:rsidP="000A3EF2">
      <w:pPr>
        <w:pStyle w:val="af8"/>
        <w:ind w:firstLine="360"/>
      </w:pPr>
      <w:r>
        <w:rPr>
          <w:rStyle w:val="af7"/>
        </w:rPr>
        <w:annotationRef/>
      </w:r>
      <w:hyperlink r:id="rId18" w:history="1">
        <w:r w:rsidRPr="00197EC9">
          <w:rPr>
            <w:rStyle w:val="af2"/>
          </w:rPr>
          <w:t>https://www.ctwant.com/article/140473?utm_source=yahoo&amp;utm_medium=rss&amp;utm_campaign=140473</w:t>
        </w:r>
      </w:hyperlink>
      <w:r>
        <w:rPr>
          <w:rFonts w:hint="eastAsia"/>
        </w:rPr>
        <w:t xml:space="preserve"> </w:t>
      </w:r>
    </w:p>
  </w:comment>
  <w:comment w:id="157" w:author="M11209202" w:date="2025-05-13T15:04:00Z" w:initials="雅黃">
    <w:p w14:paraId="3EA7E027" w14:textId="77777777" w:rsidR="00DE547A" w:rsidRDefault="00DE547A" w:rsidP="00DE547A">
      <w:pPr>
        <w:pStyle w:val="af8"/>
        <w:ind w:firstLineChars="0" w:firstLine="0"/>
      </w:pPr>
      <w:r>
        <w:rPr>
          <w:rStyle w:val="af7"/>
        </w:rPr>
        <w:annotationRef/>
      </w:r>
      <w:r>
        <w:rPr>
          <w:rFonts w:hint="eastAsia"/>
        </w:rPr>
        <w:t>改成第三階段的深耕運用</w:t>
      </w:r>
    </w:p>
  </w:comment>
  <w:comment w:id="178"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09903235" w15:done="0"/>
  <w15:commentEx w15:paraId="0CCB3AC4" w15:done="0"/>
  <w15:commentEx w15:paraId="7B8598B9" w15:done="0"/>
  <w15:commentEx w15:paraId="5A6B9098" w15:done="0"/>
  <w15:commentEx w15:paraId="7663CA1A" w15:done="0"/>
  <w15:commentEx w15:paraId="3C50CC21" w15:done="0"/>
  <w15:commentEx w15:paraId="5CBB619C" w15:done="0"/>
  <w15:commentEx w15:paraId="41F09F05" w15:done="0"/>
  <w15:commentEx w15:paraId="5D4F7B58" w15:done="0"/>
  <w15:commentEx w15:paraId="69A56B80"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03BBFA86" w16cex:dateUtc="2025-06-11T06:20:00Z"/>
  <w16cex:commentExtensible w16cex:durableId="536B1E7A" w16cex:dateUtc="2025-06-11T06:31:00Z"/>
  <w16cex:commentExtensible w16cex:durableId="647FED8B" w16cex:dateUtc="2025-06-10T09:28:00Z"/>
  <w16cex:commentExtensible w16cex:durableId="375C8E1E" w16cex:dateUtc="2025-06-10T09:49:00Z"/>
  <w16cex:commentExtensible w16cex:durableId="292DB214" w16cex:dateUtc="2025-06-10T09:57:00Z"/>
  <w16cex:commentExtensible w16cex:durableId="04029CE2" w16cex:dateUtc="2025-06-12T05:10: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09903235" w16cid:durableId="28F7CAB8"/>
  <w16cid:commentId w16cid:paraId="0CCB3AC4" w16cid:durableId="3C34D2F6"/>
  <w16cid:commentId w16cid:paraId="7B8598B9" w16cid:durableId="51A02559"/>
  <w16cid:commentId w16cid:paraId="5A6B9098" w16cid:durableId="2C931411"/>
  <w16cid:commentId w16cid:paraId="7663CA1A" w16cid:durableId="03BBFA86"/>
  <w16cid:commentId w16cid:paraId="3C50CC21" w16cid:durableId="536B1E7A"/>
  <w16cid:commentId w16cid:paraId="5CBB619C" w16cid:durableId="647FED8B"/>
  <w16cid:commentId w16cid:paraId="41F09F05" w16cid:durableId="375C8E1E"/>
  <w16cid:commentId w16cid:paraId="5D4F7B58" w16cid:durableId="292DB214"/>
  <w16cid:commentId w16cid:paraId="69A56B80" w16cid:durableId="04029CE2"/>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32F5CD" w14:textId="77777777" w:rsidR="009700A1" w:rsidRDefault="009700A1" w:rsidP="00FB06EE">
      <w:pPr>
        <w:spacing w:after="0" w:line="240" w:lineRule="auto"/>
        <w:ind w:firstLine="480"/>
      </w:pPr>
      <w:r>
        <w:separator/>
      </w:r>
    </w:p>
  </w:endnote>
  <w:endnote w:type="continuationSeparator" w:id="0">
    <w:p w14:paraId="75D4FAB4" w14:textId="77777777" w:rsidR="009700A1" w:rsidRDefault="009700A1"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81C4A1" w14:textId="77777777" w:rsidR="009700A1" w:rsidRDefault="009700A1" w:rsidP="00FB06EE">
      <w:pPr>
        <w:spacing w:after="0" w:line="240" w:lineRule="auto"/>
        <w:ind w:firstLine="480"/>
      </w:pPr>
      <w:r>
        <w:separator/>
      </w:r>
    </w:p>
  </w:footnote>
  <w:footnote w:type="continuationSeparator" w:id="0">
    <w:p w14:paraId="0FF93824" w14:textId="77777777" w:rsidR="009700A1" w:rsidRDefault="009700A1"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 w15:restartNumberingAfterBreak="0">
    <w:nsid w:val="20B21533"/>
    <w:multiLevelType w:val="hybridMultilevel"/>
    <w:tmpl w:val="5318404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6"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5"/>
  </w:num>
  <w:num w:numId="2" w16cid:durableId="1763843102">
    <w:abstractNumId w:val="11"/>
  </w:num>
  <w:num w:numId="3" w16cid:durableId="1099375052">
    <w:abstractNumId w:val="7"/>
  </w:num>
  <w:num w:numId="4" w16cid:durableId="2005274735">
    <w:abstractNumId w:val="6"/>
  </w:num>
  <w:num w:numId="5" w16cid:durableId="1290358229">
    <w:abstractNumId w:val="4"/>
  </w:num>
  <w:num w:numId="6" w16cid:durableId="942109389">
    <w:abstractNumId w:val="15"/>
  </w:num>
  <w:num w:numId="7" w16cid:durableId="26762952">
    <w:abstractNumId w:val="14"/>
  </w:num>
  <w:num w:numId="8" w16cid:durableId="814299037">
    <w:abstractNumId w:val="9"/>
  </w:num>
  <w:num w:numId="9" w16cid:durableId="1188836471">
    <w:abstractNumId w:val="16"/>
  </w:num>
  <w:num w:numId="10" w16cid:durableId="483860597">
    <w:abstractNumId w:val="13"/>
  </w:num>
  <w:num w:numId="11" w16cid:durableId="616106620">
    <w:abstractNumId w:val="12"/>
  </w:num>
  <w:num w:numId="12" w16cid:durableId="213928851">
    <w:abstractNumId w:val="17"/>
  </w:num>
  <w:num w:numId="13" w16cid:durableId="284435084">
    <w:abstractNumId w:val="1"/>
  </w:num>
  <w:num w:numId="14" w16cid:durableId="86468701">
    <w:abstractNumId w:val="0"/>
  </w:num>
  <w:num w:numId="15" w16cid:durableId="1897082054">
    <w:abstractNumId w:val="10"/>
  </w:num>
  <w:num w:numId="16" w16cid:durableId="760877167">
    <w:abstractNumId w:val="2"/>
  </w:num>
  <w:num w:numId="17" w16cid:durableId="770856118">
    <w:abstractNumId w:val="8"/>
  </w:num>
  <w:num w:numId="18" w16cid:durableId="1210612811">
    <w:abstractNumId w:val="3"/>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7"/>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record-ids&gt;&lt;/item&gt;&lt;/Libraries&gt;"/>
  </w:docVars>
  <w:rsids>
    <w:rsidRoot w:val="009F48E2"/>
    <w:rsid w:val="00000024"/>
    <w:rsid w:val="000001D1"/>
    <w:rsid w:val="00000630"/>
    <w:rsid w:val="00000652"/>
    <w:rsid w:val="000012BA"/>
    <w:rsid w:val="000013C4"/>
    <w:rsid w:val="0000152F"/>
    <w:rsid w:val="00001810"/>
    <w:rsid w:val="000020DE"/>
    <w:rsid w:val="0000230A"/>
    <w:rsid w:val="00002B57"/>
    <w:rsid w:val="000032FE"/>
    <w:rsid w:val="000037A5"/>
    <w:rsid w:val="00003AE9"/>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3CC"/>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1E31"/>
    <w:rsid w:val="0001207D"/>
    <w:rsid w:val="00012159"/>
    <w:rsid w:val="000121CB"/>
    <w:rsid w:val="000122B3"/>
    <w:rsid w:val="00012A8F"/>
    <w:rsid w:val="00012CD5"/>
    <w:rsid w:val="00012EC9"/>
    <w:rsid w:val="00013492"/>
    <w:rsid w:val="000136BE"/>
    <w:rsid w:val="0001370B"/>
    <w:rsid w:val="000137F9"/>
    <w:rsid w:val="00013926"/>
    <w:rsid w:val="0001450F"/>
    <w:rsid w:val="000146F5"/>
    <w:rsid w:val="00014B65"/>
    <w:rsid w:val="00014D20"/>
    <w:rsid w:val="000154B0"/>
    <w:rsid w:val="00015F62"/>
    <w:rsid w:val="0001646B"/>
    <w:rsid w:val="0001673F"/>
    <w:rsid w:val="000167D6"/>
    <w:rsid w:val="000167DE"/>
    <w:rsid w:val="00016A2D"/>
    <w:rsid w:val="00016A4C"/>
    <w:rsid w:val="00016E91"/>
    <w:rsid w:val="00016EE3"/>
    <w:rsid w:val="00016FD3"/>
    <w:rsid w:val="0001721C"/>
    <w:rsid w:val="0001730D"/>
    <w:rsid w:val="0001733F"/>
    <w:rsid w:val="000177C5"/>
    <w:rsid w:val="000177E0"/>
    <w:rsid w:val="0001794B"/>
    <w:rsid w:val="00017BBC"/>
    <w:rsid w:val="00017D94"/>
    <w:rsid w:val="0002038C"/>
    <w:rsid w:val="00020474"/>
    <w:rsid w:val="0002070C"/>
    <w:rsid w:val="00020754"/>
    <w:rsid w:val="00020E1B"/>
    <w:rsid w:val="00021491"/>
    <w:rsid w:val="000214E3"/>
    <w:rsid w:val="00021812"/>
    <w:rsid w:val="0002182E"/>
    <w:rsid w:val="00021BF2"/>
    <w:rsid w:val="00021C79"/>
    <w:rsid w:val="000220D9"/>
    <w:rsid w:val="000220EC"/>
    <w:rsid w:val="000221C2"/>
    <w:rsid w:val="000222E2"/>
    <w:rsid w:val="00022305"/>
    <w:rsid w:val="0002246C"/>
    <w:rsid w:val="00022764"/>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532"/>
    <w:rsid w:val="00030B08"/>
    <w:rsid w:val="00030B99"/>
    <w:rsid w:val="00030BCF"/>
    <w:rsid w:val="00030C4A"/>
    <w:rsid w:val="000312BB"/>
    <w:rsid w:val="00031440"/>
    <w:rsid w:val="000317AD"/>
    <w:rsid w:val="00031DA8"/>
    <w:rsid w:val="00032A44"/>
    <w:rsid w:val="00032A8F"/>
    <w:rsid w:val="00032A95"/>
    <w:rsid w:val="00032E4C"/>
    <w:rsid w:val="00032EE1"/>
    <w:rsid w:val="00033065"/>
    <w:rsid w:val="00033298"/>
    <w:rsid w:val="00033462"/>
    <w:rsid w:val="00033553"/>
    <w:rsid w:val="000335BF"/>
    <w:rsid w:val="00033E9F"/>
    <w:rsid w:val="00033FF6"/>
    <w:rsid w:val="00034638"/>
    <w:rsid w:val="0003506F"/>
    <w:rsid w:val="00035183"/>
    <w:rsid w:val="00035371"/>
    <w:rsid w:val="00035767"/>
    <w:rsid w:val="000357BA"/>
    <w:rsid w:val="000365A6"/>
    <w:rsid w:val="00036B42"/>
    <w:rsid w:val="000372D2"/>
    <w:rsid w:val="00037FEB"/>
    <w:rsid w:val="000400B2"/>
    <w:rsid w:val="0004026C"/>
    <w:rsid w:val="00040A2F"/>
    <w:rsid w:val="00040B67"/>
    <w:rsid w:val="00041214"/>
    <w:rsid w:val="0004153B"/>
    <w:rsid w:val="00041742"/>
    <w:rsid w:val="0004175F"/>
    <w:rsid w:val="00041E5D"/>
    <w:rsid w:val="00042731"/>
    <w:rsid w:val="0004276D"/>
    <w:rsid w:val="0004280C"/>
    <w:rsid w:val="00042B61"/>
    <w:rsid w:val="00043209"/>
    <w:rsid w:val="00043404"/>
    <w:rsid w:val="00043647"/>
    <w:rsid w:val="00043796"/>
    <w:rsid w:val="000437F0"/>
    <w:rsid w:val="00043EB4"/>
    <w:rsid w:val="00044255"/>
    <w:rsid w:val="000442F1"/>
    <w:rsid w:val="000444FF"/>
    <w:rsid w:val="0004450C"/>
    <w:rsid w:val="0004496A"/>
    <w:rsid w:val="0004512C"/>
    <w:rsid w:val="00045B52"/>
    <w:rsid w:val="00045BC5"/>
    <w:rsid w:val="0004624E"/>
    <w:rsid w:val="0004687E"/>
    <w:rsid w:val="000470BF"/>
    <w:rsid w:val="000474C5"/>
    <w:rsid w:val="000475DB"/>
    <w:rsid w:val="00047650"/>
    <w:rsid w:val="00047FDB"/>
    <w:rsid w:val="00050718"/>
    <w:rsid w:val="00050B83"/>
    <w:rsid w:val="00050C0C"/>
    <w:rsid w:val="00050DEB"/>
    <w:rsid w:val="00050E50"/>
    <w:rsid w:val="000510ED"/>
    <w:rsid w:val="000515F6"/>
    <w:rsid w:val="00051875"/>
    <w:rsid w:val="00051C78"/>
    <w:rsid w:val="00051CC8"/>
    <w:rsid w:val="000523A0"/>
    <w:rsid w:val="00052C50"/>
    <w:rsid w:val="00052D8F"/>
    <w:rsid w:val="00053315"/>
    <w:rsid w:val="00053BD3"/>
    <w:rsid w:val="0005412E"/>
    <w:rsid w:val="000541C8"/>
    <w:rsid w:val="00054711"/>
    <w:rsid w:val="000551F6"/>
    <w:rsid w:val="00055285"/>
    <w:rsid w:val="0005541D"/>
    <w:rsid w:val="0005562B"/>
    <w:rsid w:val="0005571B"/>
    <w:rsid w:val="000558CC"/>
    <w:rsid w:val="0005595F"/>
    <w:rsid w:val="00055DEA"/>
    <w:rsid w:val="00056136"/>
    <w:rsid w:val="000562D5"/>
    <w:rsid w:val="00056331"/>
    <w:rsid w:val="000564F2"/>
    <w:rsid w:val="00056824"/>
    <w:rsid w:val="00056955"/>
    <w:rsid w:val="00056979"/>
    <w:rsid w:val="000574E3"/>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45E"/>
    <w:rsid w:val="000625BA"/>
    <w:rsid w:val="00062A49"/>
    <w:rsid w:val="00063020"/>
    <w:rsid w:val="000634D7"/>
    <w:rsid w:val="0006385F"/>
    <w:rsid w:val="00063A27"/>
    <w:rsid w:val="00063A48"/>
    <w:rsid w:val="0006440C"/>
    <w:rsid w:val="00065026"/>
    <w:rsid w:val="00065518"/>
    <w:rsid w:val="0006558A"/>
    <w:rsid w:val="000656D1"/>
    <w:rsid w:val="000657A7"/>
    <w:rsid w:val="00065AE2"/>
    <w:rsid w:val="00065BA4"/>
    <w:rsid w:val="00065ED8"/>
    <w:rsid w:val="00065F29"/>
    <w:rsid w:val="00066331"/>
    <w:rsid w:val="0006680C"/>
    <w:rsid w:val="0006690E"/>
    <w:rsid w:val="00066F97"/>
    <w:rsid w:val="00067175"/>
    <w:rsid w:val="00067379"/>
    <w:rsid w:val="0006771A"/>
    <w:rsid w:val="00067A80"/>
    <w:rsid w:val="00067B5B"/>
    <w:rsid w:val="00067C85"/>
    <w:rsid w:val="00067D2A"/>
    <w:rsid w:val="00067E93"/>
    <w:rsid w:val="00067FB4"/>
    <w:rsid w:val="000706CB"/>
    <w:rsid w:val="00070731"/>
    <w:rsid w:val="000708B6"/>
    <w:rsid w:val="000708CB"/>
    <w:rsid w:val="000708F1"/>
    <w:rsid w:val="00070976"/>
    <w:rsid w:val="00070A9E"/>
    <w:rsid w:val="00070AC0"/>
    <w:rsid w:val="00071272"/>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36D"/>
    <w:rsid w:val="00080427"/>
    <w:rsid w:val="000808E1"/>
    <w:rsid w:val="00080D5E"/>
    <w:rsid w:val="000813D3"/>
    <w:rsid w:val="000814D3"/>
    <w:rsid w:val="000815B5"/>
    <w:rsid w:val="00081710"/>
    <w:rsid w:val="0008175C"/>
    <w:rsid w:val="00081761"/>
    <w:rsid w:val="00081972"/>
    <w:rsid w:val="00081B74"/>
    <w:rsid w:val="00081E15"/>
    <w:rsid w:val="000826B0"/>
    <w:rsid w:val="0008288D"/>
    <w:rsid w:val="00082D91"/>
    <w:rsid w:val="00083400"/>
    <w:rsid w:val="00083B0D"/>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846"/>
    <w:rsid w:val="0008789C"/>
    <w:rsid w:val="00087D1B"/>
    <w:rsid w:val="00087EC5"/>
    <w:rsid w:val="0009038C"/>
    <w:rsid w:val="000903D3"/>
    <w:rsid w:val="000906C7"/>
    <w:rsid w:val="000907F2"/>
    <w:rsid w:val="00090862"/>
    <w:rsid w:val="00090885"/>
    <w:rsid w:val="00090907"/>
    <w:rsid w:val="00090BAE"/>
    <w:rsid w:val="00090D76"/>
    <w:rsid w:val="00091031"/>
    <w:rsid w:val="000912CA"/>
    <w:rsid w:val="0009134C"/>
    <w:rsid w:val="000913F8"/>
    <w:rsid w:val="00091C5B"/>
    <w:rsid w:val="00091EF9"/>
    <w:rsid w:val="00093463"/>
    <w:rsid w:val="0009346F"/>
    <w:rsid w:val="000934BF"/>
    <w:rsid w:val="0009375C"/>
    <w:rsid w:val="000940FA"/>
    <w:rsid w:val="00094622"/>
    <w:rsid w:val="000946CB"/>
    <w:rsid w:val="00094715"/>
    <w:rsid w:val="00094A8A"/>
    <w:rsid w:val="00094EA3"/>
    <w:rsid w:val="0009509B"/>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97C15"/>
    <w:rsid w:val="000A004E"/>
    <w:rsid w:val="000A056A"/>
    <w:rsid w:val="000A0AC7"/>
    <w:rsid w:val="000A0F19"/>
    <w:rsid w:val="000A0F99"/>
    <w:rsid w:val="000A11B8"/>
    <w:rsid w:val="000A1972"/>
    <w:rsid w:val="000A1CF3"/>
    <w:rsid w:val="000A2AB4"/>
    <w:rsid w:val="000A2C2C"/>
    <w:rsid w:val="000A3732"/>
    <w:rsid w:val="000A39E9"/>
    <w:rsid w:val="000A3A24"/>
    <w:rsid w:val="000A3C05"/>
    <w:rsid w:val="000A3E30"/>
    <w:rsid w:val="000A3E66"/>
    <w:rsid w:val="000A3EF2"/>
    <w:rsid w:val="000A41C4"/>
    <w:rsid w:val="000A420D"/>
    <w:rsid w:val="000A498D"/>
    <w:rsid w:val="000A5442"/>
    <w:rsid w:val="000A551D"/>
    <w:rsid w:val="000A59BB"/>
    <w:rsid w:val="000A5B2B"/>
    <w:rsid w:val="000A5C8F"/>
    <w:rsid w:val="000A5FC3"/>
    <w:rsid w:val="000A63B3"/>
    <w:rsid w:val="000A64E3"/>
    <w:rsid w:val="000A6795"/>
    <w:rsid w:val="000A6AE2"/>
    <w:rsid w:val="000A6C9E"/>
    <w:rsid w:val="000A7028"/>
    <w:rsid w:val="000A7592"/>
    <w:rsid w:val="000A7B43"/>
    <w:rsid w:val="000B0347"/>
    <w:rsid w:val="000B06C0"/>
    <w:rsid w:val="000B1038"/>
    <w:rsid w:val="000B138E"/>
    <w:rsid w:val="000B1D71"/>
    <w:rsid w:val="000B1DE7"/>
    <w:rsid w:val="000B1E00"/>
    <w:rsid w:val="000B1F1E"/>
    <w:rsid w:val="000B20FB"/>
    <w:rsid w:val="000B2196"/>
    <w:rsid w:val="000B2204"/>
    <w:rsid w:val="000B2517"/>
    <w:rsid w:val="000B27E5"/>
    <w:rsid w:val="000B2BFA"/>
    <w:rsid w:val="000B2DC2"/>
    <w:rsid w:val="000B2E3D"/>
    <w:rsid w:val="000B2F10"/>
    <w:rsid w:val="000B32D7"/>
    <w:rsid w:val="000B3316"/>
    <w:rsid w:val="000B332C"/>
    <w:rsid w:val="000B386C"/>
    <w:rsid w:val="000B3A67"/>
    <w:rsid w:val="000B3A6C"/>
    <w:rsid w:val="000B3CBE"/>
    <w:rsid w:val="000B422A"/>
    <w:rsid w:val="000B471E"/>
    <w:rsid w:val="000B49BC"/>
    <w:rsid w:val="000B4A11"/>
    <w:rsid w:val="000B4AB5"/>
    <w:rsid w:val="000B4B94"/>
    <w:rsid w:val="000B4C4B"/>
    <w:rsid w:val="000B4D7D"/>
    <w:rsid w:val="000B50EE"/>
    <w:rsid w:val="000B5E85"/>
    <w:rsid w:val="000B6080"/>
    <w:rsid w:val="000B6289"/>
    <w:rsid w:val="000B6404"/>
    <w:rsid w:val="000B65EC"/>
    <w:rsid w:val="000B68FF"/>
    <w:rsid w:val="000B6B9C"/>
    <w:rsid w:val="000B6D30"/>
    <w:rsid w:val="000B6E2F"/>
    <w:rsid w:val="000B7233"/>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2DD"/>
    <w:rsid w:val="000C2B4F"/>
    <w:rsid w:val="000C2D03"/>
    <w:rsid w:val="000C317D"/>
    <w:rsid w:val="000C32D3"/>
    <w:rsid w:val="000C32EC"/>
    <w:rsid w:val="000C333A"/>
    <w:rsid w:val="000C3680"/>
    <w:rsid w:val="000C37DF"/>
    <w:rsid w:val="000C3A08"/>
    <w:rsid w:val="000C3A34"/>
    <w:rsid w:val="000C3A5C"/>
    <w:rsid w:val="000C3E26"/>
    <w:rsid w:val="000C413E"/>
    <w:rsid w:val="000C44F6"/>
    <w:rsid w:val="000C4547"/>
    <w:rsid w:val="000C455B"/>
    <w:rsid w:val="000C46D9"/>
    <w:rsid w:val="000C48A4"/>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88"/>
    <w:rsid w:val="000C7850"/>
    <w:rsid w:val="000C7B32"/>
    <w:rsid w:val="000C7B34"/>
    <w:rsid w:val="000C7CAE"/>
    <w:rsid w:val="000C7CED"/>
    <w:rsid w:val="000C7D79"/>
    <w:rsid w:val="000D017F"/>
    <w:rsid w:val="000D01C0"/>
    <w:rsid w:val="000D03C2"/>
    <w:rsid w:val="000D03FE"/>
    <w:rsid w:val="000D0997"/>
    <w:rsid w:val="000D19B2"/>
    <w:rsid w:val="000D212F"/>
    <w:rsid w:val="000D2362"/>
    <w:rsid w:val="000D24F4"/>
    <w:rsid w:val="000D2C1B"/>
    <w:rsid w:val="000D306F"/>
    <w:rsid w:val="000D3135"/>
    <w:rsid w:val="000D319E"/>
    <w:rsid w:val="000D342E"/>
    <w:rsid w:val="000D3B03"/>
    <w:rsid w:val="000D3FC5"/>
    <w:rsid w:val="000D40ED"/>
    <w:rsid w:val="000D4148"/>
    <w:rsid w:val="000D43CB"/>
    <w:rsid w:val="000D4891"/>
    <w:rsid w:val="000D48E9"/>
    <w:rsid w:val="000D49D9"/>
    <w:rsid w:val="000D4D33"/>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0AFF"/>
    <w:rsid w:val="000E0BC0"/>
    <w:rsid w:val="000E1171"/>
    <w:rsid w:val="000E1228"/>
    <w:rsid w:val="000E160F"/>
    <w:rsid w:val="000E1952"/>
    <w:rsid w:val="000E19B2"/>
    <w:rsid w:val="000E1D6C"/>
    <w:rsid w:val="000E20C1"/>
    <w:rsid w:val="000E2345"/>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667"/>
    <w:rsid w:val="000E5E80"/>
    <w:rsid w:val="000E604B"/>
    <w:rsid w:val="000E6901"/>
    <w:rsid w:val="000E6972"/>
    <w:rsid w:val="000E698B"/>
    <w:rsid w:val="000E6ACF"/>
    <w:rsid w:val="000E6C52"/>
    <w:rsid w:val="000E6FFF"/>
    <w:rsid w:val="000E730D"/>
    <w:rsid w:val="000E769A"/>
    <w:rsid w:val="000E7743"/>
    <w:rsid w:val="000E7EAF"/>
    <w:rsid w:val="000E7F5A"/>
    <w:rsid w:val="000F04CD"/>
    <w:rsid w:val="000F0633"/>
    <w:rsid w:val="000F0A16"/>
    <w:rsid w:val="000F0B28"/>
    <w:rsid w:val="000F0B71"/>
    <w:rsid w:val="000F0DB4"/>
    <w:rsid w:val="000F0F56"/>
    <w:rsid w:val="000F1120"/>
    <w:rsid w:val="000F1257"/>
    <w:rsid w:val="000F12DB"/>
    <w:rsid w:val="000F170E"/>
    <w:rsid w:val="000F1CBB"/>
    <w:rsid w:val="000F2032"/>
    <w:rsid w:val="000F2585"/>
    <w:rsid w:val="000F2E98"/>
    <w:rsid w:val="000F2EFE"/>
    <w:rsid w:val="000F319D"/>
    <w:rsid w:val="000F348C"/>
    <w:rsid w:val="000F360B"/>
    <w:rsid w:val="000F3863"/>
    <w:rsid w:val="000F3947"/>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7E3"/>
    <w:rsid w:val="000F7EA2"/>
    <w:rsid w:val="00100363"/>
    <w:rsid w:val="0010043C"/>
    <w:rsid w:val="00100483"/>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33"/>
    <w:rsid w:val="00102BE6"/>
    <w:rsid w:val="00103790"/>
    <w:rsid w:val="0010379A"/>
    <w:rsid w:val="00103A10"/>
    <w:rsid w:val="00103A76"/>
    <w:rsid w:val="00103C35"/>
    <w:rsid w:val="00103D2A"/>
    <w:rsid w:val="00103F3B"/>
    <w:rsid w:val="00104394"/>
    <w:rsid w:val="001049BD"/>
    <w:rsid w:val="00104AD7"/>
    <w:rsid w:val="00104DF8"/>
    <w:rsid w:val="00104E94"/>
    <w:rsid w:val="00104F8F"/>
    <w:rsid w:val="001056C5"/>
    <w:rsid w:val="00105966"/>
    <w:rsid w:val="00105A1E"/>
    <w:rsid w:val="00105A6F"/>
    <w:rsid w:val="00105C26"/>
    <w:rsid w:val="00105F82"/>
    <w:rsid w:val="00106094"/>
    <w:rsid w:val="00106AB2"/>
    <w:rsid w:val="001071D3"/>
    <w:rsid w:val="00107750"/>
    <w:rsid w:val="0010778D"/>
    <w:rsid w:val="00107E09"/>
    <w:rsid w:val="001102F5"/>
    <w:rsid w:val="00110A23"/>
    <w:rsid w:val="00110B44"/>
    <w:rsid w:val="00111622"/>
    <w:rsid w:val="001121EA"/>
    <w:rsid w:val="001122FE"/>
    <w:rsid w:val="00112A5A"/>
    <w:rsid w:val="00112AEB"/>
    <w:rsid w:val="00112BF5"/>
    <w:rsid w:val="00112CBF"/>
    <w:rsid w:val="0011355A"/>
    <w:rsid w:val="001141C6"/>
    <w:rsid w:val="00114542"/>
    <w:rsid w:val="001145E6"/>
    <w:rsid w:val="0011479F"/>
    <w:rsid w:val="001148B5"/>
    <w:rsid w:val="00114C1C"/>
    <w:rsid w:val="00114F69"/>
    <w:rsid w:val="00115157"/>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EC1"/>
    <w:rsid w:val="00121553"/>
    <w:rsid w:val="00121A06"/>
    <w:rsid w:val="001221A0"/>
    <w:rsid w:val="0012255D"/>
    <w:rsid w:val="00122AA0"/>
    <w:rsid w:val="00123042"/>
    <w:rsid w:val="0012314E"/>
    <w:rsid w:val="00123CDD"/>
    <w:rsid w:val="00123D5F"/>
    <w:rsid w:val="00123D71"/>
    <w:rsid w:val="00123F56"/>
    <w:rsid w:val="001242E4"/>
    <w:rsid w:val="00124312"/>
    <w:rsid w:val="0012433F"/>
    <w:rsid w:val="00124A53"/>
    <w:rsid w:val="00124DEA"/>
    <w:rsid w:val="00124F13"/>
    <w:rsid w:val="0012507C"/>
    <w:rsid w:val="001251C6"/>
    <w:rsid w:val="00126212"/>
    <w:rsid w:val="00126311"/>
    <w:rsid w:val="0012647B"/>
    <w:rsid w:val="00126603"/>
    <w:rsid w:val="0012662D"/>
    <w:rsid w:val="00126691"/>
    <w:rsid w:val="00126742"/>
    <w:rsid w:val="00126A04"/>
    <w:rsid w:val="00126CE6"/>
    <w:rsid w:val="00126EE7"/>
    <w:rsid w:val="001272A9"/>
    <w:rsid w:val="0012743C"/>
    <w:rsid w:val="00127977"/>
    <w:rsid w:val="00127A09"/>
    <w:rsid w:val="00127AA5"/>
    <w:rsid w:val="00130110"/>
    <w:rsid w:val="0013026B"/>
    <w:rsid w:val="001303C3"/>
    <w:rsid w:val="0013052F"/>
    <w:rsid w:val="00130588"/>
    <w:rsid w:val="001306CD"/>
    <w:rsid w:val="00130E18"/>
    <w:rsid w:val="00131019"/>
    <w:rsid w:val="001311D1"/>
    <w:rsid w:val="001312C1"/>
    <w:rsid w:val="00131490"/>
    <w:rsid w:val="001317B3"/>
    <w:rsid w:val="00131943"/>
    <w:rsid w:val="001319C2"/>
    <w:rsid w:val="001319FF"/>
    <w:rsid w:val="00131C86"/>
    <w:rsid w:val="00131D32"/>
    <w:rsid w:val="00131E13"/>
    <w:rsid w:val="0013242C"/>
    <w:rsid w:val="0013270B"/>
    <w:rsid w:val="00132AA3"/>
    <w:rsid w:val="00132C36"/>
    <w:rsid w:val="00132D2E"/>
    <w:rsid w:val="00132E9D"/>
    <w:rsid w:val="00132F65"/>
    <w:rsid w:val="00133083"/>
    <w:rsid w:val="001334B0"/>
    <w:rsid w:val="00133BC4"/>
    <w:rsid w:val="00133C74"/>
    <w:rsid w:val="0013415D"/>
    <w:rsid w:val="0013443D"/>
    <w:rsid w:val="00134544"/>
    <w:rsid w:val="001346D1"/>
    <w:rsid w:val="00134CC3"/>
    <w:rsid w:val="00134F2F"/>
    <w:rsid w:val="00135319"/>
    <w:rsid w:val="00135A33"/>
    <w:rsid w:val="00135B5E"/>
    <w:rsid w:val="00135B9A"/>
    <w:rsid w:val="0013667E"/>
    <w:rsid w:val="001366B5"/>
    <w:rsid w:val="00136CA2"/>
    <w:rsid w:val="00136E90"/>
    <w:rsid w:val="00137123"/>
    <w:rsid w:val="001373F7"/>
    <w:rsid w:val="0013763C"/>
    <w:rsid w:val="001376E9"/>
    <w:rsid w:val="00137F07"/>
    <w:rsid w:val="001400DB"/>
    <w:rsid w:val="00140B80"/>
    <w:rsid w:val="00140C60"/>
    <w:rsid w:val="00141842"/>
    <w:rsid w:val="00141ADF"/>
    <w:rsid w:val="00141E85"/>
    <w:rsid w:val="00141E87"/>
    <w:rsid w:val="00142448"/>
    <w:rsid w:val="0014284D"/>
    <w:rsid w:val="001428A4"/>
    <w:rsid w:val="001429B2"/>
    <w:rsid w:val="00142BC9"/>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948"/>
    <w:rsid w:val="00146D0B"/>
    <w:rsid w:val="0014783A"/>
    <w:rsid w:val="00147888"/>
    <w:rsid w:val="00150275"/>
    <w:rsid w:val="0015030A"/>
    <w:rsid w:val="00150415"/>
    <w:rsid w:val="001508AF"/>
    <w:rsid w:val="00150920"/>
    <w:rsid w:val="0015095F"/>
    <w:rsid w:val="00150BDF"/>
    <w:rsid w:val="00150C8A"/>
    <w:rsid w:val="00150DBA"/>
    <w:rsid w:val="00150EBE"/>
    <w:rsid w:val="00150F96"/>
    <w:rsid w:val="001512C2"/>
    <w:rsid w:val="00151C51"/>
    <w:rsid w:val="00151DD1"/>
    <w:rsid w:val="00152095"/>
    <w:rsid w:val="00152413"/>
    <w:rsid w:val="0015273E"/>
    <w:rsid w:val="00152C2B"/>
    <w:rsid w:val="00152F48"/>
    <w:rsid w:val="00153071"/>
    <w:rsid w:val="00153743"/>
    <w:rsid w:val="00153A82"/>
    <w:rsid w:val="00153AF6"/>
    <w:rsid w:val="00153DA0"/>
    <w:rsid w:val="0015412D"/>
    <w:rsid w:val="001546FE"/>
    <w:rsid w:val="00154AC1"/>
    <w:rsid w:val="00154DBD"/>
    <w:rsid w:val="00155326"/>
    <w:rsid w:val="001554EB"/>
    <w:rsid w:val="001555E4"/>
    <w:rsid w:val="001557AA"/>
    <w:rsid w:val="00155C88"/>
    <w:rsid w:val="00155E3F"/>
    <w:rsid w:val="001560B7"/>
    <w:rsid w:val="0015615E"/>
    <w:rsid w:val="00156219"/>
    <w:rsid w:val="00156345"/>
    <w:rsid w:val="00156CDC"/>
    <w:rsid w:val="00156DC1"/>
    <w:rsid w:val="001571EE"/>
    <w:rsid w:val="0015782B"/>
    <w:rsid w:val="0015787C"/>
    <w:rsid w:val="00157956"/>
    <w:rsid w:val="00157B87"/>
    <w:rsid w:val="00157BAD"/>
    <w:rsid w:val="00157C4D"/>
    <w:rsid w:val="00157E6C"/>
    <w:rsid w:val="00160EE2"/>
    <w:rsid w:val="0016118F"/>
    <w:rsid w:val="001614F4"/>
    <w:rsid w:val="001618A8"/>
    <w:rsid w:val="001619DA"/>
    <w:rsid w:val="00161B53"/>
    <w:rsid w:val="00161BD3"/>
    <w:rsid w:val="00162060"/>
    <w:rsid w:val="0016233C"/>
    <w:rsid w:val="0016233D"/>
    <w:rsid w:val="001623AC"/>
    <w:rsid w:val="00162515"/>
    <w:rsid w:val="0016298B"/>
    <w:rsid w:val="00162B0D"/>
    <w:rsid w:val="0016307F"/>
    <w:rsid w:val="001639F9"/>
    <w:rsid w:val="0016417C"/>
    <w:rsid w:val="00164539"/>
    <w:rsid w:val="00164D93"/>
    <w:rsid w:val="00165A93"/>
    <w:rsid w:val="00165B50"/>
    <w:rsid w:val="00165B81"/>
    <w:rsid w:val="00165D10"/>
    <w:rsid w:val="00165E38"/>
    <w:rsid w:val="00166026"/>
    <w:rsid w:val="00166363"/>
    <w:rsid w:val="00166570"/>
    <w:rsid w:val="001665D1"/>
    <w:rsid w:val="00166DCA"/>
    <w:rsid w:val="00166E40"/>
    <w:rsid w:val="00166E98"/>
    <w:rsid w:val="00167016"/>
    <w:rsid w:val="00167439"/>
    <w:rsid w:val="001674B6"/>
    <w:rsid w:val="00167612"/>
    <w:rsid w:val="00167847"/>
    <w:rsid w:val="00167972"/>
    <w:rsid w:val="0017032E"/>
    <w:rsid w:val="00170504"/>
    <w:rsid w:val="00171869"/>
    <w:rsid w:val="00171A8E"/>
    <w:rsid w:val="00171AB9"/>
    <w:rsid w:val="00171C02"/>
    <w:rsid w:val="00171C0A"/>
    <w:rsid w:val="00171C12"/>
    <w:rsid w:val="00171F28"/>
    <w:rsid w:val="00171F2B"/>
    <w:rsid w:val="00171FA9"/>
    <w:rsid w:val="0017201B"/>
    <w:rsid w:val="00172521"/>
    <w:rsid w:val="00172C42"/>
    <w:rsid w:val="00172DC6"/>
    <w:rsid w:val="001734F8"/>
    <w:rsid w:val="001738CD"/>
    <w:rsid w:val="001738D0"/>
    <w:rsid w:val="00173DAF"/>
    <w:rsid w:val="0017414C"/>
    <w:rsid w:val="00174315"/>
    <w:rsid w:val="00174B13"/>
    <w:rsid w:val="00174D26"/>
    <w:rsid w:val="0017524A"/>
    <w:rsid w:val="00175688"/>
    <w:rsid w:val="00175764"/>
    <w:rsid w:val="00175B5B"/>
    <w:rsid w:val="00175C87"/>
    <w:rsid w:val="0017632B"/>
    <w:rsid w:val="00176994"/>
    <w:rsid w:val="00176C7C"/>
    <w:rsid w:val="0017703E"/>
    <w:rsid w:val="00177291"/>
    <w:rsid w:val="0017738E"/>
    <w:rsid w:val="001773A4"/>
    <w:rsid w:val="00177B56"/>
    <w:rsid w:val="00177C55"/>
    <w:rsid w:val="00177E35"/>
    <w:rsid w:val="001803F5"/>
    <w:rsid w:val="001808B5"/>
    <w:rsid w:val="00180AF2"/>
    <w:rsid w:val="00180B07"/>
    <w:rsid w:val="0018110F"/>
    <w:rsid w:val="001813FF"/>
    <w:rsid w:val="00181720"/>
    <w:rsid w:val="001819BB"/>
    <w:rsid w:val="00181F47"/>
    <w:rsid w:val="001820C9"/>
    <w:rsid w:val="001821F3"/>
    <w:rsid w:val="0018224E"/>
    <w:rsid w:val="00182528"/>
    <w:rsid w:val="0018292C"/>
    <w:rsid w:val="00182C84"/>
    <w:rsid w:val="00182E9C"/>
    <w:rsid w:val="00182EE0"/>
    <w:rsid w:val="00182F58"/>
    <w:rsid w:val="0018349B"/>
    <w:rsid w:val="001834D7"/>
    <w:rsid w:val="001836A6"/>
    <w:rsid w:val="00183914"/>
    <w:rsid w:val="00183CF0"/>
    <w:rsid w:val="00183F44"/>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704"/>
    <w:rsid w:val="001879FD"/>
    <w:rsid w:val="00187CC3"/>
    <w:rsid w:val="0019000D"/>
    <w:rsid w:val="00190161"/>
    <w:rsid w:val="00190334"/>
    <w:rsid w:val="0019037D"/>
    <w:rsid w:val="00190639"/>
    <w:rsid w:val="00190B3F"/>
    <w:rsid w:val="00190C51"/>
    <w:rsid w:val="00190D15"/>
    <w:rsid w:val="00191398"/>
    <w:rsid w:val="0019163E"/>
    <w:rsid w:val="00191651"/>
    <w:rsid w:val="00191814"/>
    <w:rsid w:val="00191923"/>
    <w:rsid w:val="0019240C"/>
    <w:rsid w:val="00192502"/>
    <w:rsid w:val="00192FCB"/>
    <w:rsid w:val="001932B8"/>
    <w:rsid w:val="00193D4D"/>
    <w:rsid w:val="00194007"/>
    <w:rsid w:val="00194970"/>
    <w:rsid w:val="00194C4C"/>
    <w:rsid w:val="00194F4B"/>
    <w:rsid w:val="00194F61"/>
    <w:rsid w:val="00195042"/>
    <w:rsid w:val="001950C9"/>
    <w:rsid w:val="0019515C"/>
    <w:rsid w:val="001951EC"/>
    <w:rsid w:val="00195DBF"/>
    <w:rsid w:val="001961D0"/>
    <w:rsid w:val="0019645A"/>
    <w:rsid w:val="00196ACC"/>
    <w:rsid w:val="00196B39"/>
    <w:rsid w:val="00196E48"/>
    <w:rsid w:val="00196EDA"/>
    <w:rsid w:val="00197205"/>
    <w:rsid w:val="00197598"/>
    <w:rsid w:val="00197DCF"/>
    <w:rsid w:val="00197DFB"/>
    <w:rsid w:val="00197F36"/>
    <w:rsid w:val="001A00A9"/>
    <w:rsid w:val="001A0184"/>
    <w:rsid w:val="001A02AD"/>
    <w:rsid w:val="001A055E"/>
    <w:rsid w:val="001A0750"/>
    <w:rsid w:val="001A0787"/>
    <w:rsid w:val="001A0F61"/>
    <w:rsid w:val="001A1179"/>
    <w:rsid w:val="001A12EC"/>
    <w:rsid w:val="001A1426"/>
    <w:rsid w:val="001A173B"/>
    <w:rsid w:val="001A1E84"/>
    <w:rsid w:val="001A2483"/>
    <w:rsid w:val="001A25EB"/>
    <w:rsid w:val="001A28E3"/>
    <w:rsid w:val="001A2A3B"/>
    <w:rsid w:val="001A2A91"/>
    <w:rsid w:val="001A2ACA"/>
    <w:rsid w:val="001A2BDC"/>
    <w:rsid w:val="001A2FA5"/>
    <w:rsid w:val="001A3267"/>
    <w:rsid w:val="001A345A"/>
    <w:rsid w:val="001A35EF"/>
    <w:rsid w:val="001A3B12"/>
    <w:rsid w:val="001A3C0B"/>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037"/>
    <w:rsid w:val="001B05EF"/>
    <w:rsid w:val="001B0A7D"/>
    <w:rsid w:val="001B0B75"/>
    <w:rsid w:val="001B0E2A"/>
    <w:rsid w:val="001B10C6"/>
    <w:rsid w:val="001B13E2"/>
    <w:rsid w:val="001B14B8"/>
    <w:rsid w:val="001B14BA"/>
    <w:rsid w:val="001B1588"/>
    <w:rsid w:val="001B1B4E"/>
    <w:rsid w:val="001B1CE1"/>
    <w:rsid w:val="001B1E1D"/>
    <w:rsid w:val="001B21E9"/>
    <w:rsid w:val="001B27A8"/>
    <w:rsid w:val="001B2838"/>
    <w:rsid w:val="001B28F1"/>
    <w:rsid w:val="001B2A3B"/>
    <w:rsid w:val="001B2E38"/>
    <w:rsid w:val="001B2F8D"/>
    <w:rsid w:val="001B3261"/>
    <w:rsid w:val="001B3384"/>
    <w:rsid w:val="001B338E"/>
    <w:rsid w:val="001B38D6"/>
    <w:rsid w:val="001B3F2E"/>
    <w:rsid w:val="001B417D"/>
    <w:rsid w:val="001B4229"/>
    <w:rsid w:val="001B45BA"/>
    <w:rsid w:val="001B48AB"/>
    <w:rsid w:val="001B4A50"/>
    <w:rsid w:val="001B5073"/>
    <w:rsid w:val="001B5507"/>
    <w:rsid w:val="001B56FE"/>
    <w:rsid w:val="001B595C"/>
    <w:rsid w:val="001B5E66"/>
    <w:rsid w:val="001B661F"/>
    <w:rsid w:val="001B73C0"/>
    <w:rsid w:val="001B73D0"/>
    <w:rsid w:val="001B77C8"/>
    <w:rsid w:val="001B7811"/>
    <w:rsid w:val="001B7930"/>
    <w:rsid w:val="001B7DDE"/>
    <w:rsid w:val="001B7F99"/>
    <w:rsid w:val="001C00EB"/>
    <w:rsid w:val="001C022F"/>
    <w:rsid w:val="001C03C9"/>
    <w:rsid w:val="001C06E7"/>
    <w:rsid w:val="001C0CA8"/>
    <w:rsid w:val="001C0D51"/>
    <w:rsid w:val="001C0EB4"/>
    <w:rsid w:val="001C0F23"/>
    <w:rsid w:val="001C1C01"/>
    <w:rsid w:val="001C23E8"/>
    <w:rsid w:val="001C242A"/>
    <w:rsid w:val="001C24E0"/>
    <w:rsid w:val="001C2589"/>
    <w:rsid w:val="001C28D5"/>
    <w:rsid w:val="001C2908"/>
    <w:rsid w:val="001C2FCD"/>
    <w:rsid w:val="001C3094"/>
    <w:rsid w:val="001C31AD"/>
    <w:rsid w:val="001C3BBD"/>
    <w:rsid w:val="001C3DD0"/>
    <w:rsid w:val="001C40F1"/>
    <w:rsid w:val="001C415C"/>
    <w:rsid w:val="001C4329"/>
    <w:rsid w:val="001C43B7"/>
    <w:rsid w:val="001C484A"/>
    <w:rsid w:val="001C487B"/>
    <w:rsid w:val="001C4892"/>
    <w:rsid w:val="001C4D80"/>
    <w:rsid w:val="001C505A"/>
    <w:rsid w:val="001C5772"/>
    <w:rsid w:val="001C57BD"/>
    <w:rsid w:val="001C5C3C"/>
    <w:rsid w:val="001C5CCA"/>
    <w:rsid w:val="001C5CDC"/>
    <w:rsid w:val="001C5CF1"/>
    <w:rsid w:val="001C5EA8"/>
    <w:rsid w:val="001C5FC6"/>
    <w:rsid w:val="001C60AF"/>
    <w:rsid w:val="001C6345"/>
    <w:rsid w:val="001C64B5"/>
    <w:rsid w:val="001C664C"/>
    <w:rsid w:val="001C67F0"/>
    <w:rsid w:val="001C6911"/>
    <w:rsid w:val="001C7106"/>
    <w:rsid w:val="001C74FE"/>
    <w:rsid w:val="001C7517"/>
    <w:rsid w:val="001C78A6"/>
    <w:rsid w:val="001D0424"/>
    <w:rsid w:val="001D0940"/>
    <w:rsid w:val="001D09EF"/>
    <w:rsid w:val="001D0C3F"/>
    <w:rsid w:val="001D0D5B"/>
    <w:rsid w:val="001D0DB3"/>
    <w:rsid w:val="001D0DDE"/>
    <w:rsid w:val="001D0E40"/>
    <w:rsid w:val="001D15C3"/>
    <w:rsid w:val="001D180A"/>
    <w:rsid w:val="001D2429"/>
    <w:rsid w:val="001D2579"/>
    <w:rsid w:val="001D2758"/>
    <w:rsid w:val="001D2EA4"/>
    <w:rsid w:val="001D2FC0"/>
    <w:rsid w:val="001D3018"/>
    <w:rsid w:val="001D33DB"/>
    <w:rsid w:val="001D358E"/>
    <w:rsid w:val="001D3601"/>
    <w:rsid w:val="001D37AB"/>
    <w:rsid w:val="001D3CD5"/>
    <w:rsid w:val="001D3D23"/>
    <w:rsid w:val="001D40F7"/>
    <w:rsid w:val="001D41D3"/>
    <w:rsid w:val="001D43FE"/>
    <w:rsid w:val="001D4490"/>
    <w:rsid w:val="001D4619"/>
    <w:rsid w:val="001D4714"/>
    <w:rsid w:val="001D4A1B"/>
    <w:rsid w:val="001D4AA1"/>
    <w:rsid w:val="001D52DE"/>
    <w:rsid w:val="001D5356"/>
    <w:rsid w:val="001D597B"/>
    <w:rsid w:val="001D5B0A"/>
    <w:rsid w:val="001D5F34"/>
    <w:rsid w:val="001D61F6"/>
    <w:rsid w:val="001D6227"/>
    <w:rsid w:val="001D72F0"/>
    <w:rsid w:val="001D7A32"/>
    <w:rsid w:val="001D7A89"/>
    <w:rsid w:val="001D7E1D"/>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12D"/>
    <w:rsid w:val="001E3853"/>
    <w:rsid w:val="001E3BAD"/>
    <w:rsid w:val="001E3CE3"/>
    <w:rsid w:val="001E3CEE"/>
    <w:rsid w:val="001E45E3"/>
    <w:rsid w:val="001E46A9"/>
    <w:rsid w:val="001E4705"/>
    <w:rsid w:val="001E4BCC"/>
    <w:rsid w:val="001E4D96"/>
    <w:rsid w:val="001E4EB0"/>
    <w:rsid w:val="001E5307"/>
    <w:rsid w:val="001E5467"/>
    <w:rsid w:val="001E5FFD"/>
    <w:rsid w:val="001E60ED"/>
    <w:rsid w:val="001E6108"/>
    <w:rsid w:val="001E67B3"/>
    <w:rsid w:val="001E68CE"/>
    <w:rsid w:val="001E6A31"/>
    <w:rsid w:val="001E6E32"/>
    <w:rsid w:val="001E7274"/>
    <w:rsid w:val="001E7BFB"/>
    <w:rsid w:val="001E7C10"/>
    <w:rsid w:val="001E7E60"/>
    <w:rsid w:val="001F0074"/>
    <w:rsid w:val="001F012C"/>
    <w:rsid w:val="001F01AA"/>
    <w:rsid w:val="001F071C"/>
    <w:rsid w:val="001F0E62"/>
    <w:rsid w:val="001F1360"/>
    <w:rsid w:val="001F1484"/>
    <w:rsid w:val="001F154C"/>
    <w:rsid w:val="001F1AAF"/>
    <w:rsid w:val="001F1B23"/>
    <w:rsid w:val="001F1BA4"/>
    <w:rsid w:val="001F1D23"/>
    <w:rsid w:val="001F2635"/>
    <w:rsid w:val="001F2646"/>
    <w:rsid w:val="001F27D5"/>
    <w:rsid w:val="001F2878"/>
    <w:rsid w:val="001F2DAF"/>
    <w:rsid w:val="001F2FBF"/>
    <w:rsid w:val="001F30DB"/>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926"/>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096E"/>
    <w:rsid w:val="0020107B"/>
    <w:rsid w:val="00201209"/>
    <w:rsid w:val="0020188F"/>
    <w:rsid w:val="002019C0"/>
    <w:rsid w:val="00201AB4"/>
    <w:rsid w:val="0020205C"/>
    <w:rsid w:val="00202081"/>
    <w:rsid w:val="00202324"/>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111D"/>
    <w:rsid w:val="00211BF5"/>
    <w:rsid w:val="00211D7B"/>
    <w:rsid w:val="00211DE7"/>
    <w:rsid w:val="0021218B"/>
    <w:rsid w:val="00212568"/>
    <w:rsid w:val="00212578"/>
    <w:rsid w:val="00212595"/>
    <w:rsid w:val="00212C34"/>
    <w:rsid w:val="00212DCD"/>
    <w:rsid w:val="00213601"/>
    <w:rsid w:val="00213700"/>
    <w:rsid w:val="00213826"/>
    <w:rsid w:val="00213A96"/>
    <w:rsid w:val="00213B42"/>
    <w:rsid w:val="00213B51"/>
    <w:rsid w:val="00213DC9"/>
    <w:rsid w:val="00213F81"/>
    <w:rsid w:val="00213FEA"/>
    <w:rsid w:val="002146BA"/>
    <w:rsid w:val="00214725"/>
    <w:rsid w:val="00214857"/>
    <w:rsid w:val="00214A1C"/>
    <w:rsid w:val="0021530F"/>
    <w:rsid w:val="00215390"/>
    <w:rsid w:val="002153EC"/>
    <w:rsid w:val="00215836"/>
    <w:rsid w:val="00215CF5"/>
    <w:rsid w:val="00216279"/>
    <w:rsid w:val="00216282"/>
    <w:rsid w:val="00216454"/>
    <w:rsid w:val="00216BB0"/>
    <w:rsid w:val="0021711B"/>
    <w:rsid w:val="00217227"/>
    <w:rsid w:val="00217285"/>
    <w:rsid w:val="00217288"/>
    <w:rsid w:val="00217575"/>
    <w:rsid w:val="00217A22"/>
    <w:rsid w:val="00217B67"/>
    <w:rsid w:val="00217BDF"/>
    <w:rsid w:val="00217C1E"/>
    <w:rsid w:val="00217DF7"/>
    <w:rsid w:val="00220765"/>
    <w:rsid w:val="002207B0"/>
    <w:rsid w:val="002208A6"/>
    <w:rsid w:val="00220B55"/>
    <w:rsid w:val="00220E57"/>
    <w:rsid w:val="00220FEC"/>
    <w:rsid w:val="00221333"/>
    <w:rsid w:val="00221499"/>
    <w:rsid w:val="00221C67"/>
    <w:rsid w:val="00221E63"/>
    <w:rsid w:val="00221F63"/>
    <w:rsid w:val="00221F87"/>
    <w:rsid w:val="002221E5"/>
    <w:rsid w:val="0022228B"/>
    <w:rsid w:val="00222826"/>
    <w:rsid w:val="00222852"/>
    <w:rsid w:val="00222A5C"/>
    <w:rsid w:val="00222BB2"/>
    <w:rsid w:val="00222EF7"/>
    <w:rsid w:val="00223452"/>
    <w:rsid w:val="00223C51"/>
    <w:rsid w:val="00223D93"/>
    <w:rsid w:val="00223DD6"/>
    <w:rsid w:val="00223E19"/>
    <w:rsid w:val="00224455"/>
    <w:rsid w:val="002244CC"/>
    <w:rsid w:val="002246B9"/>
    <w:rsid w:val="002246D2"/>
    <w:rsid w:val="00224722"/>
    <w:rsid w:val="00224CB3"/>
    <w:rsid w:val="00224EEB"/>
    <w:rsid w:val="00224EF0"/>
    <w:rsid w:val="00224F2C"/>
    <w:rsid w:val="00225016"/>
    <w:rsid w:val="002250DC"/>
    <w:rsid w:val="0022538F"/>
    <w:rsid w:val="00225618"/>
    <w:rsid w:val="0022562E"/>
    <w:rsid w:val="00225812"/>
    <w:rsid w:val="0022584B"/>
    <w:rsid w:val="00225B46"/>
    <w:rsid w:val="00225BFC"/>
    <w:rsid w:val="00225EF7"/>
    <w:rsid w:val="0022675E"/>
    <w:rsid w:val="00226FCC"/>
    <w:rsid w:val="00227015"/>
    <w:rsid w:val="002271EF"/>
    <w:rsid w:val="002274F3"/>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7CC"/>
    <w:rsid w:val="0023485A"/>
    <w:rsid w:val="00234A05"/>
    <w:rsid w:val="00234A46"/>
    <w:rsid w:val="00234A5E"/>
    <w:rsid w:val="0023507F"/>
    <w:rsid w:val="00235165"/>
    <w:rsid w:val="002359CC"/>
    <w:rsid w:val="00235BBA"/>
    <w:rsid w:val="00236436"/>
    <w:rsid w:val="00236815"/>
    <w:rsid w:val="002368BF"/>
    <w:rsid w:val="00236BD5"/>
    <w:rsid w:val="00236E0B"/>
    <w:rsid w:val="00236E19"/>
    <w:rsid w:val="00236F84"/>
    <w:rsid w:val="002371FD"/>
    <w:rsid w:val="002375A5"/>
    <w:rsid w:val="00237A87"/>
    <w:rsid w:val="00237D94"/>
    <w:rsid w:val="00237EB1"/>
    <w:rsid w:val="002404BB"/>
    <w:rsid w:val="0024053F"/>
    <w:rsid w:val="0024055D"/>
    <w:rsid w:val="002406A8"/>
    <w:rsid w:val="00240733"/>
    <w:rsid w:val="002407B6"/>
    <w:rsid w:val="002407B7"/>
    <w:rsid w:val="00240B9E"/>
    <w:rsid w:val="00240DF2"/>
    <w:rsid w:val="00241087"/>
    <w:rsid w:val="0024174E"/>
    <w:rsid w:val="002417A4"/>
    <w:rsid w:val="00241B9D"/>
    <w:rsid w:val="00242143"/>
    <w:rsid w:val="00242A3B"/>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06E"/>
    <w:rsid w:val="0025032D"/>
    <w:rsid w:val="00250691"/>
    <w:rsid w:val="0025095E"/>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4D3F"/>
    <w:rsid w:val="0025526E"/>
    <w:rsid w:val="00255342"/>
    <w:rsid w:val="00255DA3"/>
    <w:rsid w:val="002564E7"/>
    <w:rsid w:val="00256890"/>
    <w:rsid w:val="00256ACF"/>
    <w:rsid w:val="00256CD8"/>
    <w:rsid w:val="0025710D"/>
    <w:rsid w:val="002574FB"/>
    <w:rsid w:val="00257565"/>
    <w:rsid w:val="002579B7"/>
    <w:rsid w:val="00257B26"/>
    <w:rsid w:val="00257C3F"/>
    <w:rsid w:val="00257C82"/>
    <w:rsid w:val="002603AC"/>
    <w:rsid w:val="002605D8"/>
    <w:rsid w:val="00260613"/>
    <w:rsid w:val="002606F9"/>
    <w:rsid w:val="0026081C"/>
    <w:rsid w:val="00260B4E"/>
    <w:rsid w:val="00260DD3"/>
    <w:rsid w:val="00261265"/>
    <w:rsid w:val="002612F2"/>
    <w:rsid w:val="0026167B"/>
    <w:rsid w:val="002619A4"/>
    <w:rsid w:val="002619AE"/>
    <w:rsid w:val="00261BD1"/>
    <w:rsid w:val="00262111"/>
    <w:rsid w:val="00262638"/>
    <w:rsid w:val="002626B6"/>
    <w:rsid w:val="00262931"/>
    <w:rsid w:val="002629A5"/>
    <w:rsid w:val="00262A61"/>
    <w:rsid w:val="00262DD0"/>
    <w:rsid w:val="002630E3"/>
    <w:rsid w:val="002631BC"/>
    <w:rsid w:val="00263231"/>
    <w:rsid w:val="002633DD"/>
    <w:rsid w:val="002634D2"/>
    <w:rsid w:val="002635EB"/>
    <w:rsid w:val="00263EEC"/>
    <w:rsid w:val="002640A6"/>
    <w:rsid w:val="002647DC"/>
    <w:rsid w:val="002648EE"/>
    <w:rsid w:val="00264E14"/>
    <w:rsid w:val="002651AD"/>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A9"/>
    <w:rsid w:val="00266FE6"/>
    <w:rsid w:val="00267087"/>
    <w:rsid w:val="002672C4"/>
    <w:rsid w:val="002677BA"/>
    <w:rsid w:val="00267B13"/>
    <w:rsid w:val="00267CE1"/>
    <w:rsid w:val="00267D08"/>
    <w:rsid w:val="00267E28"/>
    <w:rsid w:val="00270037"/>
    <w:rsid w:val="00270288"/>
    <w:rsid w:val="00270656"/>
    <w:rsid w:val="00271C46"/>
    <w:rsid w:val="00272335"/>
    <w:rsid w:val="002725C8"/>
    <w:rsid w:val="00272623"/>
    <w:rsid w:val="0027275C"/>
    <w:rsid w:val="00272EFF"/>
    <w:rsid w:val="002738A0"/>
    <w:rsid w:val="00273B3C"/>
    <w:rsid w:val="002742A3"/>
    <w:rsid w:val="002745EB"/>
    <w:rsid w:val="00274D45"/>
    <w:rsid w:val="002755A4"/>
    <w:rsid w:val="002759AB"/>
    <w:rsid w:val="00275B83"/>
    <w:rsid w:val="00275BCE"/>
    <w:rsid w:val="00275EAD"/>
    <w:rsid w:val="00275EFF"/>
    <w:rsid w:val="00275FDA"/>
    <w:rsid w:val="00276072"/>
    <w:rsid w:val="00276287"/>
    <w:rsid w:val="002766EC"/>
    <w:rsid w:val="00276AF5"/>
    <w:rsid w:val="00276B1E"/>
    <w:rsid w:val="002770ED"/>
    <w:rsid w:val="00277119"/>
    <w:rsid w:val="002772E8"/>
    <w:rsid w:val="0027739C"/>
    <w:rsid w:val="002775DF"/>
    <w:rsid w:val="002776DF"/>
    <w:rsid w:val="00277977"/>
    <w:rsid w:val="00277C5B"/>
    <w:rsid w:val="00280055"/>
    <w:rsid w:val="0028037A"/>
    <w:rsid w:val="0028056B"/>
    <w:rsid w:val="002805F1"/>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15"/>
    <w:rsid w:val="0028396A"/>
    <w:rsid w:val="00283E88"/>
    <w:rsid w:val="00284279"/>
    <w:rsid w:val="0028431D"/>
    <w:rsid w:val="0028433F"/>
    <w:rsid w:val="002849FA"/>
    <w:rsid w:val="00284AB5"/>
    <w:rsid w:val="00284E3D"/>
    <w:rsid w:val="00285707"/>
    <w:rsid w:val="00285C46"/>
    <w:rsid w:val="00285E36"/>
    <w:rsid w:val="002860CF"/>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BCD"/>
    <w:rsid w:val="00292119"/>
    <w:rsid w:val="002923FC"/>
    <w:rsid w:val="002927A3"/>
    <w:rsid w:val="0029283B"/>
    <w:rsid w:val="002929ED"/>
    <w:rsid w:val="00292D6D"/>
    <w:rsid w:val="00292E9E"/>
    <w:rsid w:val="00293320"/>
    <w:rsid w:val="002936C9"/>
    <w:rsid w:val="002938EC"/>
    <w:rsid w:val="00293C14"/>
    <w:rsid w:val="00293C7E"/>
    <w:rsid w:val="0029415A"/>
    <w:rsid w:val="00294596"/>
    <w:rsid w:val="00295854"/>
    <w:rsid w:val="00295BE6"/>
    <w:rsid w:val="00295FE2"/>
    <w:rsid w:val="00296379"/>
    <w:rsid w:val="002963D4"/>
    <w:rsid w:val="002965BA"/>
    <w:rsid w:val="00297099"/>
    <w:rsid w:val="00297153"/>
    <w:rsid w:val="00297758"/>
    <w:rsid w:val="002978B3"/>
    <w:rsid w:val="00297A52"/>
    <w:rsid w:val="00297B2C"/>
    <w:rsid w:val="00297D8C"/>
    <w:rsid w:val="002A04EA"/>
    <w:rsid w:val="002A0A07"/>
    <w:rsid w:val="002A0CFF"/>
    <w:rsid w:val="002A0F52"/>
    <w:rsid w:val="002A12C7"/>
    <w:rsid w:val="002A15B3"/>
    <w:rsid w:val="002A1DC8"/>
    <w:rsid w:val="002A1EC6"/>
    <w:rsid w:val="002A205D"/>
    <w:rsid w:val="002A2A26"/>
    <w:rsid w:val="002A2FCE"/>
    <w:rsid w:val="002A36C3"/>
    <w:rsid w:val="002A36C7"/>
    <w:rsid w:val="002A3D88"/>
    <w:rsid w:val="002A3D95"/>
    <w:rsid w:val="002A3EDA"/>
    <w:rsid w:val="002A4343"/>
    <w:rsid w:val="002A475C"/>
    <w:rsid w:val="002A4C0B"/>
    <w:rsid w:val="002A521C"/>
    <w:rsid w:val="002A5A67"/>
    <w:rsid w:val="002A5FE9"/>
    <w:rsid w:val="002A6280"/>
    <w:rsid w:val="002A634D"/>
    <w:rsid w:val="002A66CC"/>
    <w:rsid w:val="002A674E"/>
    <w:rsid w:val="002A69B4"/>
    <w:rsid w:val="002A6B30"/>
    <w:rsid w:val="002A6E33"/>
    <w:rsid w:val="002A735B"/>
    <w:rsid w:val="002A736E"/>
    <w:rsid w:val="002A7878"/>
    <w:rsid w:val="002A7916"/>
    <w:rsid w:val="002A7B13"/>
    <w:rsid w:val="002A7E56"/>
    <w:rsid w:val="002B0C71"/>
    <w:rsid w:val="002B1226"/>
    <w:rsid w:val="002B1A45"/>
    <w:rsid w:val="002B1D0A"/>
    <w:rsid w:val="002B1D93"/>
    <w:rsid w:val="002B1FAE"/>
    <w:rsid w:val="002B2708"/>
    <w:rsid w:val="002B27A4"/>
    <w:rsid w:val="002B28F1"/>
    <w:rsid w:val="002B2B99"/>
    <w:rsid w:val="002B3442"/>
    <w:rsid w:val="002B34D5"/>
    <w:rsid w:val="002B3718"/>
    <w:rsid w:val="002B43E6"/>
    <w:rsid w:val="002B44E1"/>
    <w:rsid w:val="002B471A"/>
    <w:rsid w:val="002B4AD8"/>
    <w:rsid w:val="002B4BEA"/>
    <w:rsid w:val="002B5175"/>
    <w:rsid w:val="002B51F5"/>
    <w:rsid w:val="002B5280"/>
    <w:rsid w:val="002B538B"/>
    <w:rsid w:val="002B5755"/>
    <w:rsid w:val="002B58BE"/>
    <w:rsid w:val="002B5A00"/>
    <w:rsid w:val="002B5A40"/>
    <w:rsid w:val="002B5CC1"/>
    <w:rsid w:val="002B5DFE"/>
    <w:rsid w:val="002B5FAB"/>
    <w:rsid w:val="002B6016"/>
    <w:rsid w:val="002B6529"/>
    <w:rsid w:val="002B6878"/>
    <w:rsid w:val="002B6CD7"/>
    <w:rsid w:val="002B6E3D"/>
    <w:rsid w:val="002B7109"/>
    <w:rsid w:val="002B7143"/>
    <w:rsid w:val="002B747F"/>
    <w:rsid w:val="002B7AAB"/>
    <w:rsid w:val="002B7B40"/>
    <w:rsid w:val="002B7CA3"/>
    <w:rsid w:val="002B7E5A"/>
    <w:rsid w:val="002B7E72"/>
    <w:rsid w:val="002C0058"/>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40C"/>
    <w:rsid w:val="002C3850"/>
    <w:rsid w:val="002C39C8"/>
    <w:rsid w:val="002C3C10"/>
    <w:rsid w:val="002C3DA5"/>
    <w:rsid w:val="002C411A"/>
    <w:rsid w:val="002C44A5"/>
    <w:rsid w:val="002C46BE"/>
    <w:rsid w:val="002C4962"/>
    <w:rsid w:val="002C4ACF"/>
    <w:rsid w:val="002C4B55"/>
    <w:rsid w:val="002C4C91"/>
    <w:rsid w:val="002C50B1"/>
    <w:rsid w:val="002C5155"/>
    <w:rsid w:val="002C51AB"/>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918"/>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5D28"/>
    <w:rsid w:val="002D67C6"/>
    <w:rsid w:val="002D694C"/>
    <w:rsid w:val="002D6F80"/>
    <w:rsid w:val="002D6F9C"/>
    <w:rsid w:val="002D72E5"/>
    <w:rsid w:val="002D768E"/>
    <w:rsid w:val="002D794A"/>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36"/>
    <w:rsid w:val="002E1BAF"/>
    <w:rsid w:val="002E1F66"/>
    <w:rsid w:val="002E2076"/>
    <w:rsid w:val="002E210F"/>
    <w:rsid w:val="002E23AD"/>
    <w:rsid w:val="002E2462"/>
    <w:rsid w:val="002E27FB"/>
    <w:rsid w:val="002E2BBC"/>
    <w:rsid w:val="002E30E4"/>
    <w:rsid w:val="002E34DE"/>
    <w:rsid w:val="002E366E"/>
    <w:rsid w:val="002E3A0A"/>
    <w:rsid w:val="002E3C35"/>
    <w:rsid w:val="002E3FD6"/>
    <w:rsid w:val="002E448A"/>
    <w:rsid w:val="002E46DD"/>
    <w:rsid w:val="002E474E"/>
    <w:rsid w:val="002E4C34"/>
    <w:rsid w:val="002E5108"/>
    <w:rsid w:val="002E5140"/>
    <w:rsid w:val="002E5348"/>
    <w:rsid w:val="002E5FF2"/>
    <w:rsid w:val="002E632D"/>
    <w:rsid w:val="002E6460"/>
    <w:rsid w:val="002E6731"/>
    <w:rsid w:val="002E6E98"/>
    <w:rsid w:val="002E6F48"/>
    <w:rsid w:val="002E78F8"/>
    <w:rsid w:val="002F0766"/>
    <w:rsid w:val="002F083C"/>
    <w:rsid w:val="002F0CA3"/>
    <w:rsid w:val="002F0CCF"/>
    <w:rsid w:val="002F10D7"/>
    <w:rsid w:val="002F1116"/>
    <w:rsid w:val="002F18A4"/>
    <w:rsid w:val="002F1A01"/>
    <w:rsid w:val="002F1D9F"/>
    <w:rsid w:val="002F21FD"/>
    <w:rsid w:val="002F2211"/>
    <w:rsid w:val="002F239E"/>
    <w:rsid w:val="002F2451"/>
    <w:rsid w:val="002F247F"/>
    <w:rsid w:val="002F25D0"/>
    <w:rsid w:val="002F26A5"/>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095"/>
    <w:rsid w:val="002F5160"/>
    <w:rsid w:val="002F58D7"/>
    <w:rsid w:val="002F6024"/>
    <w:rsid w:val="002F6466"/>
    <w:rsid w:val="002F6890"/>
    <w:rsid w:val="002F76D7"/>
    <w:rsid w:val="002F78F7"/>
    <w:rsid w:val="002F7B6E"/>
    <w:rsid w:val="002F7C22"/>
    <w:rsid w:val="002F7DE4"/>
    <w:rsid w:val="002F7E3C"/>
    <w:rsid w:val="002F7F11"/>
    <w:rsid w:val="003001FC"/>
    <w:rsid w:val="003004E0"/>
    <w:rsid w:val="00300C55"/>
    <w:rsid w:val="00300CA1"/>
    <w:rsid w:val="00301028"/>
    <w:rsid w:val="0030154C"/>
    <w:rsid w:val="003015B4"/>
    <w:rsid w:val="003016F8"/>
    <w:rsid w:val="00301F77"/>
    <w:rsid w:val="00301F92"/>
    <w:rsid w:val="00302FC3"/>
    <w:rsid w:val="003030A0"/>
    <w:rsid w:val="0030357B"/>
    <w:rsid w:val="00303727"/>
    <w:rsid w:val="00303CE7"/>
    <w:rsid w:val="00303E93"/>
    <w:rsid w:val="003043CC"/>
    <w:rsid w:val="0030457B"/>
    <w:rsid w:val="003045B8"/>
    <w:rsid w:val="00304BD9"/>
    <w:rsid w:val="00305113"/>
    <w:rsid w:val="003051D3"/>
    <w:rsid w:val="003051EF"/>
    <w:rsid w:val="003052C4"/>
    <w:rsid w:val="0030544C"/>
    <w:rsid w:val="003056B5"/>
    <w:rsid w:val="003057C1"/>
    <w:rsid w:val="00305996"/>
    <w:rsid w:val="00305A4F"/>
    <w:rsid w:val="003068BA"/>
    <w:rsid w:val="00306B97"/>
    <w:rsid w:val="00306D08"/>
    <w:rsid w:val="00306FA7"/>
    <w:rsid w:val="00307A61"/>
    <w:rsid w:val="00307DAA"/>
    <w:rsid w:val="003100D1"/>
    <w:rsid w:val="003101C4"/>
    <w:rsid w:val="003104E6"/>
    <w:rsid w:val="00310944"/>
    <w:rsid w:val="00310999"/>
    <w:rsid w:val="00310A35"/>
    <w:rsid w:val="00310C51"/>
    <w:rsid w:val="0031107C"/>
    <w:rsid w:val="00311231"/>
    <w:rsid w:val="00311C74"/>
    <w:rsid w:val="003122EE"/>
    <w:rsid w:val="00312503"/>
    <w:rsid w:val="003137B2"/>
    <w:rsid w:val="00313854"/>
    <w:rsid w:val="0031386F"/>
    <w:rsid w:val="00313BFC"/>
    <w:rsid w:val="00313D06"/>
    <w:rsid w:val="0031443A"/>
    <w:rsid w:val="0031490A"/>
    <w:rsid w:val="00314C34"/>
    <w:rsid w:val="00315424"/>
    <w:rsid w:val="003154B4"/>
    <w:rsid w:val="003158C6"/>
    <w:rsid w:val="00315DDE"/>
    <w:rsid w:val="00316218"/>
    <w:rsid w:val="003167A0"/>
    <w:rsid w:val="003169A9"/>
    <w:rsid w:val="00316F7D"/>
    <w:rsid w:val="00316FB6"/>
    <w:rsid w:val="00317176"/>
    <w:rsid w:val="003174C7"/>
    <w:rsid w:val="00317696"/>
    <w:rsid w:val="003178DB"/>
    <w:rsid w:val="00320A30"/>
    <w:rsid w:val="00320B7D"/>
    <w:rsid w:val="003210A3"/>
    <w:rsid w:val="003215A8"/>
    <w:rsid w:val="0032181C"/>
    <w:rsid w:val="00321A36"/>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0EC"/>
    <w:rsid w:val="003252AF"/>
    <w:rsid w:val="00325549"/>
    <w:rsid w:val="003256E8"/>
    <w:rsid w:val="0032577D"/>
    <w:rsid w:val="0032581A"/>
    <w:rsid w:val="00325922"/>
    <w:rsid w:val="00325A88"/>
    <w:rsid w:val="00325AB2"/>
    <w:rsid w:val="00325F22"/>
    <w:rsid w:val="0032629D"/>
    <w:rsid w:val="003264A0"/>
    <w:rsid w:val="003265D6"/>
    <w:rsid w:val="003266FB"/>
    <w:rsid w:val="003269C7"/>
    <w:rsid w:val="00326CCE"/>
    <w:rsid w:val="00326E9E"/>
    <w:rsid w:val="00327771"/>
    <w:rsid w:val="00327945"/>
    <w:rsid w:val="00327A41"/>
    <w:rsid w:val="00327D1E"/>
    <w:rsid w:val="00327E57"/>
    <w:rsid w:val="003305DB"/>
    <w:rsid w:val="00330B27"/>
    <w:rsid w:val="00330F46"/>
    <w:rsid w:val="00331060"/>
    <w:rsid w:val="0033159D"/>
    <w:rsid w:val="003316F0"/>
    <w:rsid w:val="003318F1"/>
    <w:rsid w:val="00331CCD"/>
    <w:rsid w:val="00331EB9"/>
    <w:rsid w:val="00331EF1"/>
    <w:rsid w:val="003321E7"/>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9FF"/>
    <w:rsid w:val="00334AB5"/>
    <w:rsid w:val="00334D48"/>
    <w:rsid w:val="00334F59"/>
    <w:rsid w:val="00334F99"/>
    <w:rsid w:val="003354A0"/>
    <w:rsid w:val="0033574B"/>
    <w:rsid w:val="00335882"/>
    <w:rsid w:val="00335EA2"/>
    <w:rsid w:val="00336230"/>
    <w:rsid w:val="00336414"/>
    <w:rsid w:val="00337735"/>
    <w:rsid w:val="00337A6E"/>
    <w:rsid w:val="00337C7A"/>
    <w:rsid w:val="00337D55"/>
    <w:rsid w:val="00337FA4"/>
    <w:rsid w:val="003400C6"/>
    <w:rsid w:val="003402F5"/>
    <w:rsid w:val="00341189"/>
    <w:rsid w:val="0034141E"/>
    <w:rsid w:val="003416E5"/>
    <w:rsid w:val="0034251C"/>
    <w:rsid w:val="00342914"/>
    <w:rsid w:val="00342F6B"/>
    <w:rsid w:val="00342F8E"/>
    <w:rsid w:val="003430D4"/>
    <w:rsid w:val="00343238"/>
    <w:rsid w:val="00343602"/>
    <w:rsid w:val="003441F9"/>
    <w:rsid w:val="003442FD"/>
    <w:rsid w:val="003447C4"/>
    <w:rsid w:val="003447EE"/>
    <w:rsid w:val="00344D25"/>
    <w:rsid w:val="0034505C"/>
    <w:rsid w:val="0034534F"/>
    <w:rsid w:val="00345654"/>
    <w:rsid w:val="00345B28"/>
    <w:rsid w:val="0034626C"/>
    <w:rsid w:val="00346C87"/>
    <w:rsid w:val="00346CF8"/>
    <w:rsid w:val="00346D44"/>
    <w:rsid w:val="00346DC8"/>
    <w:rsid w:val="0034729C"/>
    <w:rsid w:val="003474D0"/>
    <w:rsid w:val="00347757"/>
    <w:rsid w:val="00347957"/>
    <w:rsid w:val="00347E1C"/>
    <w:rsid w:val="0035045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3F6B"/>
    <w:rsid w:val="00354054"/>
    <w:rsid w:val="00354074"/>
    <w:rsid w:val="003541DC"/>
    <w:rsid w:val="00354462"/>
    <w:rsid w:val="00354C1D"/>
    <w:rsid w:val="00354CCC"/>
    <w:rsid w:val="00355132"/>
    <w:rsid w:val="003551FC"/>
    <w:rsid w:val="0035567A"/>
    <w:rsid w:val="00355B9C"/>
    <w:rsid w:val="00355E77"/>
    <w:rsid w:val="00355EAA"/>
    <w:rsid w:val="00356070"/>
    <w:rsid w:val="00356336"/>
    <w:rsid w:val="0035651A"/>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9C3"/>
    <w:rsid w:val="00361B2F"/>
    <w:rsid w:val="00361BC9"/>
    <w:rsid w:val="00361F3E"/>
    <w:rsid w:val="0036202F"/>
    <w:rsid w:val="00362559"/>
    <w:rsid w:val="00362984"/>
    <w:rsid w:val="00362A89"/>
    <w:rsid w:val="00362D3C"/>
    <w:rsid w:val="003630D2"/>
    <w:rsid w:val="003632C4"/>
    <w:rsid w:val="003633EB"/>
    <w:rsid w:val="003635CF"/>
    <w:rsid w:val="00363723"/>
    <w:rsid w:val="003639DE"/>
    <w:rsid w:val="00363A45"/>
    <w:rsid w:val="00363A68"/>
    <w:rsid w:val="00363D7C"/>
    <w:rsid w:val="00363F89"/>
    <w:rsid w:val="003648BD"/>
    <w:rsid w:val="0036508F"/>
    <w:rsid w:val="00365777"/>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CF3"/>
    <w:rsid w:val="00371E48"/>
    <w:rsid w:val="003723D4"/>
    <w:rsid w:val="00372769"/>
    <w:rsid w:val="003728CE"/>
    <w:rsid w:val="003729B0"/>
    <w:rsid w:val="00372A6C"/>
    <w:rsid w:val="00372D59"/>
    <w:rsid w:val="00372F2F"/>
    <w:rsid w:val="00373375"/>
    <w:rsid w:val="0037353C"/>
    <w:rsid w:val="00373759"/>
    <w:rsid w:val="0037382D"/>
    <w:rsid w:val="003742F2"/>
    <w:rsid w:val="0037451C"/>
    <w:rsid w:val="00374808"/>
    <w:rsid w:val="00374A3D"/>
    <w:rsid w:val="00374DFA"/>
    <w:rsid w:val="0037526F"/>
    <w:rsid w:val="003753A3"/>
    <w:rsid w:val="0037570E"/>
    <w:rsid w:val="00375F46"/>
    <w:rsid w:val="0037623C"/>
    <w:rsid w:val="003765E0"/>
    <w:rsid w:val="00376AB9"/>
    <w:rsid w:val="00377A86"/>
    <w:rsid w:val="00377E82"/>
    <w:rsid w:val="00377E98"/>
    <w:rsid w:val="0038032B"/>
    <w:rsid w:val="0038064B"/>
    <w:rsid w:val="00380816"/>
    <w:rsid w:val="003808B9"/>
    <w:rsid w:val="00380E52"/>
    <w:rsid w:val="00380EBE"/>
    <w:rsid w:val="00380F52"/>
    <w:rsid w:val="003810F4"/>
    <w:rsid w:val="0038125F"/>
    <w:rsid w:val="003815D9"/>
    <w:rsid w:val="0038169E"/>
    <w:rsid w:val="003816D0"/>
    <w:rsid w:val="003816D2"/>
    <w:rsid w:val="0038170E"/>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C42"/>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87F48"/>
    <w:rsid w:val="0039006C"/>
    <w:rsid w:val="003900AD"/>
    <w:rsid w:val="003900F7"/>
    <w:rsid w:val="003903F8"/>
    <w:rsid w:val="0039044C"/>
    <w:rsid w:val="00390543"/>
    <w:rsid w:val="0039058C"/>
    <w:rsid w:val="0039062C"/>
    <w:rsid w:val="00390896"/>
    <w:rsid w:val="00390925"/>
    <w:rsid w:val="00391439"/>
    <w:rsid w:val="003915DB"/>
    <w:rsid w:val="003917EC"/>
    <w:rsid w:val="003918CC"/>
    <w:rsid w:val="003919F6"/>
    <w:rsid w:val="00391F3E"/>
    <w:rsid w:val="003927A4"/>
    <w:rsid w:val="00392BF9"/>
    <w:rsid w:val="0039317B"/>
    <w:rsid w:val="003935FC"/>
    <w:rsid w:val="00393610"/>
    <w:rsid w:val="00393ABB"/>
    <w:rsid w:val="00393C7B"/>
    <w:rsid w:val="0039406B"/>
    <w:rsid w:val="003949C9"/>
    <w:rsid w:val="00395197"/>
    <w:rsid w:val="003955D3"/>
    <w:rsid w:val="00395866"/>
    <w:rsid w:val="00395E35"/>
    <w:rsid w:val="0039624C"/>
    <w:rsid w:val="0039641E"/>
    <w:rsid w:val="00396606"/>
    <w:rsid w:val="00396706"/>
    <w:rsid w:val="00396DD5"/>
    <w:rsid w:val="0039704D"/>
    <w:rsid w:val="0039717B"/>
    <w:rsid w:val="00397184"/>
    <w:rsid w:val="003971DF"/>
    <w:rsid w:val="00397338"/>
    <w:rsid w:val="00397736"/>
    <w:rsid w:val="00397F4A"/>
    <w:rsid w:val="003A0002"/>
    <w:rsid w:val="003A024D"/>
    <w:rsid w:val="003A0B3E"/>
    <w:rsid w:val="003A0CF0"/>
    <w:rsid w:val="003A16F3"/>
    <w:rsid w:val="003A1D02"/>
    <w:rsid w:val="003A20B0"/>
    <w:rsid w:val="003A237A"/>
    <w:rsid w:val="003A23D5"/>
    <w:rsid w:val="003A253D"/>
    <w:rsid w:val="003A26F3"/>
    <w:rsid w:val="003A2A58"/>
    <w:rsid w:val="003A2C9A"/>
    <w:rsid w:val="003A355B"/>
    <w:rsid w:val="003A3578"/>
    <w:rsid w:val="003A3B45"/>
    <w:rsid w:val="003A3DB4"/>
    <w:rsid w:val="003A41DC"/>
    <w:rsid w:val="003A4CB3"/>
    <w:rsid w:val="003A4CD4"/>
    <w:rsid w:val="003A5157"/>
    <w:rsid w:val="003A5BB5"/>
    <w:rsid w:val="003A5DC1"/>
    <w:rsid w:val="003A5DCE"/>
    <w:rsid w:val="003A5E28"/>
    <w:rsid w:val="003A5F3C"/>
    <w:rsid w:val="003A6033"/>
    <w:rsid w:val="003A61FD"/>
    <w:rsid w:val="003A63F2"/>
    <w:rsid w:val="003A664D"/>
    <w:rsid w:val="003A72CB"/>
    <w:rsid w:val="003A75DE"/>
    <w:rsid w:val="003A7895"/>
    <w:rsid w:val="003A7C5E"/>
    <w:rsid w:val="003B006F"/>
    <w:rsid w:val="003B0617"/>
    <w:rsid w:val="003B0720"/>
    <w:rsid w:val="003B1005"/>
    <w:rsid w:val="003B12F5"/>
    <w:rsid w:val="003B1305"/>
    <w:rsid w:val="003B15D1"/>
    <w:rsid w:val="003B165E"/>
    <w:rsid w:val="003B1831"/>
    <w:rsid w:val="003B1B66"/>
    <w:rsid w:val="003B1BD0"/>
    <w:rsid w:val="003B1C82"/>
    <w:rsid w:val="003B1F3B"/>
    <w:rsid w:val="003B25F5"/>
    <w:rsid w:val="003B2A12"/>
    <w:rsid w:val="003B2A78"/>
    <w:rsid w:val="003B2B2E"/>
    <w:rsid w:val="003B2EE0"/>
    <w:rsid w:val="003B3011"/>
    <w:rsid w:val="003B323E"/>
    <w:rsid w:val="003B3643"/>
    <w:rsid w:val="003B382B"/>
    <w:rsid w:val="003B3A05"/>
    <w:rsid w:val="003B3DE6"/>
    <w:rsid w:val="003B4246"/>
    <w:rsid w:val="003B43BD"/>
    <w:rsid w:val="003B4446"/>
    <w:rsid w:val="003B4972"/>
    <w:rsid w:val="003B4BDE"/>
    <w:rsid w:val="003B543F"/>
    <w:rsid w:val="003B545E"/>
    <w:rsid w:val="003B5677"/>
    <w:rsid w:val="003B5896"/>
    <w:rsid w:val="003B59A4"/>
    <w:rsid w:val="003B5A1A"/>
    <w:rsid w:val="003B5D7C"/>
    <w:rsid w:val="003B6131"/>
    <w:rsid w:val="003B6476"/>
    <w:rsid w:val="003B65E7"/>
    <w:rsid w:val="003B688A"/>
    <w:rsid w:val="003B6F99"/>
    <w:rsid w:val="003B7024"/>
    <w:rsid w:val="003B7472"/>
    <w:rsid w:val="003B799A"/>
    <w:rsid w:val="003B7F12"/>
    <w:rsid w:val="003C003E"/>
    <w:rsid w:val="003C0257"/>
    <w:rsid w:val="003C12A4"/>
    <w:rsid w:val="003C15A5"/>
    <w:rsid w:val="003C18F5"/>
    <w:rsid w:val="003C1963"/>
    <w:rsid w:val="003C19B4"/>
    <w:rsid w:val="003C1F65"/>
    <w:rsid w:val="003C236E"/>
    <w:rsid w:val="003C23AE"/>
    <w:rsid w:val="003C2683"/>
    <w:rsid w:val="003C27C3"/>
    <w:rsid w:val="003C294D"/>
    <w:rsid w:val="003C2FCD"/>
    <w:rsid w:val="003C3132"/>
    <w:rsid w:val="003C3150"/>
    <w:rsid w:val="003C3490"/>
    <w:rsid w:val="003C34DC"/>
    <w:rsid w:val="003C39FB"/>
    <w:rsid w:val="003C3ACB"/>
    <w:rsid w:val="003C3CD3"/>
    <w:rsid w:val="003C3D11"/>
    <w:rsid w:val="003C3E07"/>
    <w:rsid w:val="003C4688"/>
    <w:rsid w:val="003C4ACB"/>
    <w:rsid w:val="003C4BD8"/>
    <w:rsid w:val="003C4C87"/>
    <w:rsid w:val="003C4EEF"/>
    <w:rsid w:val="003C4EFC"/>
    <w:rsid w:val="003C5520"/>
    <w:rsid w:val="003C57BF"/>
    <w:rsid w:val="003C583D"/>
    <w:rsid w:val="003C5BEC"/>
    <w:rsid w:val="003C5D0C"/>
    <w:rsid w:val="003C5FD4"/>
    <w:rsid w:val="003C60A2"/>
    <w:rsid w:val="003C6410"/>
    <w:rsid w:val="003C69A6"/>
    <w:rsid w:val="003C6BFB"/>
    <w:rsid w:val="003C6E2B"/>
    <w:rsid w:val="003C730A"/>
    <w:rsid w:val="003C735D"/>
    <w:rsid w:val="003C741C"/>
    <w:rsid w:val="003C7898"/>
    <w:rsid w:val="003C7954"/>
    <w:rsid w:val="003C7ADB"/>
    <w:rsid w:val="003D0199"/>
    <w:rsid w:val="003D043D"/>
    <w:rsid w:val="003D0568"/>
    <w:rsid w:val="003D0582"/>
    <w:rsid w:val="003D08D6"/>
    <w:rsid w:val="003D0918"/>
    <w:rsid w:val="003D0B11"/>
    <w:rsid w:val="003D1123"/>
    <w:rsid w:val="003D1180"/>
    <w:rsid w:val="003D11A4"/>
    <w:rsid w:val="003D153C"/>
    <w:rsid w:val="003D1BA4"/>
    <w:rsid w:val="003D1BEF"/>
    <w:rsid w:val="003D1E0B"/>
    <w:rsid w:val="003D1F76"/>
    <w:rsid w:val="003D210F"/>
    <w:rsid w:val="003D22DB"/>
    <w:rsid w:val="003D2311"/>
    <w:rsid w:val="003D2754"/>
    <w:rsid w:val="003D2A9D"/>
    <w:rsid w:val="003D2BCF"/>
    <w:rsid w:val="003D2CBA"/>
    <w:rsid w:val="003D2EAC"/>
    <w:rsid w:val="003D320E"/>
    <w:rsid w:val="003D3286"/>
    <w:rsid w:val="003D32D6"/>
    <w:rsid w:val="003D342B"/>
    <w:rsid w:val="003D3BFD"/>
    <w:rsid w:val="003D4025"/>
    <w:rsid w:val="003D4396"/>
    <w:rsid w:val="003D450E"/>
    <w:rsid w:val="003D474F"/>
    <w:rsid w:val="003D50B8"/>
    <w:rsid w:val="003D5179"/>
    <w:rsid w:val="003D58FE"/>
    <w:rsid w:val="003D60FB"/>
    <w:rsid w:val="003D62D5"/>
    <w:rsid w:val="003D633E"/>
    <w:rsid w:val="003D67CF"/>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A57"/>
    <w:rsid w:val="003E3AC7"/>
    <w:rsid w:val="003E3B59"/>
    <w:rsid w:val="003E3F85"/>
    <w:rsid w:val="003E3FA5"/>
    <w:rsid w:val="003E4105"/>
    <w:rsid w:val="003E516D"/>
    <w:rsid w:val="003E54E9"/>
    <w:rsid w:val="003E569B"/>
    <w:rsid w:val="003E577B"/>
    <w:rsid w:val="003E57BC"/>
    <w:rsid w:val="003E5BC8"/>
    <w:rsid w:val="003E5D15"/>
    <w:rsid w:val="003E5D5F"/>
    <w:rsid w:val="003E5E23"/>
    <w:rsid w:val="003E5F6D"/>
    <w:rsid w:val="003E62FC"/>
    <w:rsid w:val="003E64B1"/>
    <w:rsid w:val="003E65E5"/>
    <w:rsid w:val="003E6657"/>
    <w:rsid w:val="003E6B62"/>
    <w:rsid w:val="003E6F8F"/>
    <w:rsid w:val="003E7031"/>
    <w:rsid w:val="003E7108"/>
    <w:rsid w:val="003E72E1"/>
    <w:rsid w:val="003E7C6A"/>
    <w:rsid w:val="003E7D55"/>
    <w:rsid w:val="003F01E8"/>
    <w:rsid w:val="003F0392"/>
    <w:rsid w:val="003F0618"/>
    <w:rsid w:val="003F10D4"/>
    <w:rsid w:val="003F123F"/>
    <w:rsid w:val="003F1286"/>
    <w:rsid w:val="003F13C0"/>
    <w:rsid w:val="003F15DB"/>
    <w:rsid w:val="003F16F5"/>
    <w:rsid w:val="003F2037"/>
    <w:rsid w:val="003F20E9"/>
    <w:rsid w:val="003F223F"/>
    <w:rsid w:val="003F2585"/>
    <w:rsid w:val="003F2F5A"/>
    <w:rsid w:val="003F39B4"/>
    <w:rsid w:val="003F404D"/>
    <w:rsid w:val="003F4108"/>
    <w:rsid w:val="003F428A"/>
    <w:rsid w:val="003F4975"/>
    <w:rsid w:val="003F4CF4"/>
    <w:rsid w:val="003F4D65"/>
    <w:rsid w:val="003F4E32"/>
    <w:rsid w:val="003F533D"/>
    <w:rsid w:val="003F5349"/>
    <w:rsid w:val="003F583A"/>
    <w:rsid w:val="003F59F7"/>
    <w:rsid w:val="003F5ACF"/>
    <w:rsid w:val="003F67AE"/>
    <w:rsid w:val="003F68C5"/>
    <w:rsid w:val="003F68CB"/>
    <w:rsid w:val="003F70DF"/>
    <w:rsid w:val="003F71BE"/>
    <w:rsid w:val="003F7284"/>
    <w:rsid w:val="003F75A8"/>
    <w:rsid w:val="003F7704"/>
    <w:rsid w:val="003F7DFB"/>
    <w:rsid w:val="0040021D"/>
    <w:rsid w:val="004004BD"/>
    <w:rsid w:val="004006DC"/>
    <w:rsid w:val="00400ABA"/>
    <w:rsid w:val="004018AD"/>
    <w:rsid w:val="00401D4F"/>
    <w:rsid w:val="00402196"/>
    <w:rsid w:val="0040225A"/>
    <w:rsid w:val="0040232D"/>
    <w:rsid w:val="004023E0"/>
    <w:rsid w:val="00402419"/>
    <w:rsid w:val="00402848"/>
    <w:rsid w:val="00402A15"/>
    <w:rsid w:val="00402C7E"/>
    <w:rsid w:val="00403058"/>
    <w:rsid w:val="00403276"/>
    <w:rsid w:val="0040327D"/>
    <w:rsid w:val="004034CA"/>
    <w:rsid w:val="004038A8"/>
    <w:rsid w:val="0040407F"/>
    <w:rsid w:val="00404192"/>
    <w:rsid w:val="00404320"/>
    <w:rsid w:val="004044E7"/>
    <w:rsid w:val="00404665"/>
    <w:rsid w:val="004047AD"/>
    <w:rsid w:val="00404ACD"/>
    <w:rsid w:val="00404CD8"/>
    <w:rsid w:val="00405119"/>
    <w:rsid w:val="004051C5"/>
    <w:rsid w:val="0040534A"/>
    <w:rsid w:val="00405AF5"/>
    <w:rsid w:val="00406433"/>
    <w:rsid w:val="00406521"/>
    <w:rsid w:val="00406A19"/>
    <w:rsid w:val="00406F8D"/>
    <w:rsid w:val="0040739F"/>
    <w:rsid w:val="004075CF"/>
    <w:rsid w:val="004076EE"/>
    <w:rsid w:val="0040772B"/>
    <w:rsid w:val="004077EC"/>
    <w:rsid w:val="004079D3"/>
    <w:rsid w:val="00407A45"/>
    <w:rsid w:val="00407D45"/>
    <w:rsid w:val="00407D9D"/>
    <w:rsid w:val="00410219"/>
    <w:rsid w:val="00410385"/>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A0F"/>
    <w:rsid w:val="00416BB7"/>
    <w:rsid w:val="00416EFF"/>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3645"/>
    <w:rsid w:val="00423676"/>
    <w:rsid w:val="00423DF8"/>
    <w:rsid w:val="00424FE5"/>
    <w:rsid w:val="0042511D"/>
    <w:rsid w:val="004256FF"/>
    <w:rsid w:val="004257EB"/>
    <w:rsid w:val="004259F2"/>
    <w:rsid w:val="00425ECD"/>
    <w:rsid w:val="00426084"/>
    <w:rsid w:val="00426145"/>
    <w:rsid w:val="00426169"/>
    <w:rsid w:val="004267A5"/>
    <w:rsid w:val="00426A1E"/>
    <w:rsid w:val="00426C0D"/>
    <w:rsid w:val="00426C3B"/>
    <w:rsid w:val="00426E1E"/>
    <w:rsid w:val="00427101"/>
    <w:rsid w:val="004276F9"/>
    <w:rsid w:val="0042776D"/>
    <w:rsid w:val="00427C73"/>
    <w:rsid w:val="00430A0C"/>
    <w:rsid w:val="00430B97"/>
    <w:rsid w:val="00430E39"/>
    <w:rsid w:val="00431949"/>
    <w:rsid w:val="00431A9C"/>
    <w:rsid w:val="00431E1E"/>
    <w:rsid w:val="00431E71"/>
    <w:rsid w:val="0043262F"/>
    <w:rsid w:val="004327EC"/>
    <w:rsid w:val="00432B8A"/>
    <w:rsid w:val="00432BC6"/>
    <w:rsid w:val="00432C3B"/>
    <w:rsid w:val="00432C84"/>
    <w:rsid w:val="0043324D"/>
    <w:rsid w:val="00433501"/>
    <w:rsid w:val="004337F7"/>
    <w:rsid w:val="00433D23"/>
    <w:rsid w:val="00433DC5"/>
    <w:rsid w:val="00433FE1"/>
    <w:rsid w:val="00434371"/>
    <w:rsid w:val="00434784"/>
    <w:rsid w:val="00434A32"/>
    <w:rsid w:val="00434C71"/>
    <w:rsid w:val="00434ECE"/>
    <w:rsid w:val="00434FBB"/>
    <w:rsid w:val="0043516B"/>
    <w:rsid w:val="004355B0"/>
    <w:rsid w:val="004355E6"/>
    <w:rsid w:val="00435638"/>
    <w:rsid w:val="00435D7B"/>
    <w:rsid w:val="00436291"/>
    <w:rsid w:val="0043640F"/>
    <w:rsid w:val="00436655"/>
    <w:rsid w:val="004368AD"/>
    <w:rsid w:val="00436F80"/>
    <w:rsid w:val="0043702D"/>
    <w:rsid w:val="004370B9"/>
    <w:rsid w:val="004378FC"/>
    <w:rsid w:val="00437AAB"/>
    <w:rsid w:val="00437AD7"/>
    <w:rsid w:val="00437B61"/>
    <w:rsid w:val="00437C01"/>
    <w:rsid w:val="00437E09"/>
    <w:rsid w:val="00440059"/>
    <w:rsid w:val="004400C4"/>
    <w:rsid w:val="004405A2"/>
    <w:rsid w:val="0044077C"/>
    <w:rsid w:val="004408BD"/>
    <w:rsid w:val="00440961"/>
    <w:rsid w:val="00440B25"/>
    <w:rsid w:val="00440CD3"/>
    <w:rsid w:val="00440D5C"/>
    <w:rsid w:val="00440EAD"/>
    <w:rsid w:val="00441CB7"/>
    <w:rsid w:val="00441E42"/>
    <w:rsid w:val="004421CA"/>
    <w:rsid w:val="004427B4"/>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8D6"/>
    <w:rsid w:val="00447A6D"/>
    <w:rsid w:val="00447D9A"/>
    <w:rsid w:val="00447E03"/>
    <w:rsid w:val="00450018"/>
    <w:rsid w:val="004500A8"/>
    <w:rsid w:val="004502E3"/>
    <w:rsid w:val="00450554"/>
    <w:rsid w:val="004507DF"/>
    <w:rsid w:val="004508A2"/>
    <w:rsid w:val="0045116E"/>
    <w:rsid w:val="004511C3"/>
    <w:rsid w:val="004516D1"/>
    <w:rsid w:val="00452070"/>
    <w:rsid w:val="004522DB"/>
    <w:rsid w:val="0045238B"/>
    <w:rsid w:val="004524C9"/>
    <w:rsid w:val="00452B64"/>
    <w:rsid w:val="00452CF8"/>
    <w:rsid w:val="00453316"/>
    <w:rsid w:val="00453343"/>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9B"/>
    <w:rsid w:val="00456BE7"/>
    <w:rsid w:val="00456D1E"/>
    <w:rsid w:val="0045706A"/>
    <w:rsid w:val="004574A7"/>
    <w:rsid w:val="00457812"/>
    <w:rsid w:val="00460144"/>
    <w:rsid w:val="0046064D"/>
    <w:rsid w:val="00460D95"/>
    <w:rsid w:val="00460EC9"/>
    <w:rsid w:val="0046116C"/>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857"/>
    <w:rsid w:val="00464A03"/>
    <w:rsid w:val="00464D47"/>
    <w:rsid w:val="00465113"/>
    <w:rsid w:val="004652D7"/>
    <w:rsid w:val="00465648"/>
    <w:rsid w:val="00465685"/>
    <w:rsid w:val="004656E6"/>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687"/>
    <w:rsid w:val="00472B53"/>
    <w:rsid w:val="00473179"/>
    <w:rsid w:val="004735B6"/>
    <w:rsid w:val="004736EB"/>
    <w:rsid w:val="00473800"/>
    <w:rsid w:val="00473808"/>
    <w:rsid w:val="00473D7F"/>
    <w:rsid w:val="004741E8"/>
    <w:rsid w:val="00474819"/>
    <w:rsid w:val="00474870"/>
    <w:rsid w:val="00475031"/>
    <w:rsid w:val="004753A3"/>
    <w:rsid w:val="004753E0"/>
    <w:rsid w:val="0047541A"/>
    <w:rsid w:val="00475978"/>
    <w:rsid w:val="004759FA"/>
    <w:rsid w:val="00475EB8"/>
    <w:rsid w:val="004766C5"/>
    <w:rsid w:val="00476AC8"/>
    <w:rsid w:val="00476F58"/>
    <w:rsid w:val="0047702A"/>
    <w:rsid w:val="0047731E"/>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9A1"/>
    <w:rsid w:val="00482A63"/>
    <w:rsid w:val="00482CC5"/>
    <w:rsid w:val="004830B6"/>
    <w:rsid w:val="004834DC"/>
    <w:rsid w:val="00483587"/>
    <w:rsid w:val="004839C8"/>
    <w:rsid w:val="00483CB4"/>
    <w:rsid w:val="00483FF3"/>
    <w:rsid w:val="00484120"/>
    <w:rsid w:val="00484223"/>
    <w:rsid w:val="00484290"/>
    <w:rsid w:val="00484529"/>
    <w:rsid w:val="00484D4D"/>
    <w:rsid w:val="00485192"/>
    <w:rsid w:val="004851B6"/>
    <w:rsid w:val="00485751"/>
    <w:rsid w:val="00485C6C"/>
    <w:rsid w:val="0048608F"/>
    <w:rsid w:val="004864CC"/>
    <w:rsid w:val="00486915"/>
    <w:rsid w:val="004869CF"/>
    <w:rsid w:val="00486A61"/>
    <w:rsid w:val="00486D30"/>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2B96"/>
    <w:rsid w:val="00493057"/>
    <w:rsid w:val="00493274"/>
    <w:rsid w:val="0049343E"/>
    <w:rsid w:val="0049371F"/>
    <w:rsid w:val="00493942"/>
    <w:rsid w:val="00493A10"/>
    <w:rsid w:val="00493A74"/>
    <w:rsid w:val="00493C24"/>
    <w:rsid w:val="00494040"/>
    <w:rsid w:val="00494425"/>
    <w:rsid w:val="00494637"/>
    <w:rsid w:val="004946B0"/>
    <w:rsid w:val="00494B15"/>
    <w:rsid w:val="00494DFC"/>
    <w:rsid w:val="00494ED2"/>
    <w:rsid w:val="00495476"/>
    <w:rsid w:val="004955F7"/>
    <w:rsid w:val="004956C4"/>
    <w:rsid w:val="0049587A"/>
    <w:rsid w:val="00495D92"/>
    <w:rsid w:val="00495DAE"/>
    <w:rsid w:val="00495FB9"/>
    <w:rsid w:val="00496226"/>
    <w:rsid w:val="00496737"/>
    <w:rsid w:val="00496742"/>
    <w:rsid w:val="004969D1"/>
    <w:rsid w:val="00496A49"/>
    <w:rsid w:val="00497003"/>
    <w:rsid w:val="004971A5"/>
    <w:rsid w:val="004972D1"/>
    <w:rsid w:val="00497975"/>
    <w:rsid w:val="00497DCA"/>
    <w:rsid w:val="00497E72"/>
    <w:rsid w:val="00497E85"/>
    <w:rsid w:val="004A061C"/>
    <w:rsid w:val="004A0AB5"/>
    <w:rsid w:val="004A10CA"/>
    <w:rsid w:val="004A10DE"/>
    <w:rsid w:val="004A140D"/>
    <w:rsid w:val="004A244F"/>
    <w:rsid w:val="004A2489"/>
    <w:rsid w:val="004A275A"/>
    <w:rsid w:val="004A2890"/>
    <w:rsid w:val="004A289D"/>
    <w:rsid w:val="004A306E"/>
    <w:rsid w:val="004A3146"/>
    <w:rsid w:val="004A33EF"/>
    <w:rsid w:val="004A33FB"/>
    <w:rsid w:val="004A35B3"/>
    <w:rsid w:val="004A38AF"/>
    <w:rsid w:val="004A3A55"/>
    <w:rsid w:val="004A3D96"/>
    <w:rsid w:val="004A3F69"/>
    <w:rsid w:val="004A4400"/>
    <w:rsid w:val="004A4473"/>
    <w:rsid w:val="004A44D8"/>
    <w:rsid w:val="004A4547"/>
    <w:rsid w:val="004A45CD"/>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79E"/>
    <w:rsid w:val="004B1827"/>
    <w:rsid w:val="004B1895"/>
    <w:rsid w:val="004B1925"/>
    <w:rsid w:val="004B1EF7"/>
    <w:rsid w:val="004B24A6"/>
    <w:rsid w:val="004B258F"/>
    <w:rsid w:val="004B2670"/>
    <w:rsid w:val="004B26F5"/>
    <w:rsid w:val="004B28CD"/>
    <w:rsid w:val="004B2C74"/>
    <w:rsid w:val="004B3089"/>
    <w:rsid w:val="004B3195"/>
    <w:rsid w:val="004B3814"/>
    <w:rsid w:val="004B3A9D"/>
    <w:rsid w:val="004B3C47"/>
    <w:rsid w:val="004B3D57"/>
    <w:rsid w:val="004B3F78"/>
    <w:rsid w:val="004B4092"/>
    <w:rsid w:val="004B497E"/>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6879"/>
    <w:rsid w:val="004B70EC"/>
    <w:rsid w:val="004B72EC"/>
    <w:rsid w:val="004B771E"/>
    <w:rsid w:val="004B79A3"/>
    <w:rsid w:val="004B79E3"/>
    <w:rsid w:val="004B7A73"/>
    <w:rsid w:val="004B7AE1"/>
    <w:rsid w:val="004C0552"/>
    <w:rsid w:val="004C0685"/>
    <w:rsid w:val="004C080B"/>
    <w:rsid w:val="004C0A96"/>
    <w:rsid w:val="004C0C2A"/>
    <w:rsid w:val="004C0C36"/>
    <w:rsid w:val="004C1167"/>
    <w:rsid w:val="004C12F5"/>
    <w:rsid w:val="004C140A"/>
    <w:rsid w:val="004C1426"/>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C7FAA"/>
    <w:rsid w:val="004D0088"/>
    <w:rsid w:val="004D00C9"/>
    <w:rsid w:val="004D04BC"/>
    <w:rsid w:val="004D059C"/>
    <w:rsid w:val="004D0943"/>
    <w:rsid w:val="004D0951"/>
    <w:rsid w:val="004D0AE0"/>
    <w:rsid w:val="004D119A"/>
    <w:rsid w:val="004D1505"/>
    <w:rsid w:val="004D18FC"/>
    <w:rsid w:val="004D1DB3"/>
    <w:rsid w:val="004D2069"/>
    <w:rsid w:val="004D213D"/>
    <w:rsid w:val="004D2200"/>
    <w:rsid w:val="004D29A0"/>
    <w:rsid w:val="004D2F7C"/>
    <w:rsid w:val="004D2FD3"/>
    <w:rsid w:val="004D3163"/>
    <w:rsid w:val="004D31CC"/>
    <w:rsid w:val="004D3359"/>
    <w:rsid w:val="004D3416"/>
    <w:rsid w:val="004D3C72"/>
    <w:rsid w:val="004D3CD9"/>
    <w:rsid w:val="004D437F"/>
    <w:rsid w:val="004D4576"/>
    <w:rsid w:val="004D45B2"/>
    <w:rsid w:val="004D4717"/>
    <w:rsid w:val="004D4807"/>
    <w:rsid w:val="004D4954"/>
    <w:rsid w:val="004D52B6"/>
    <w:rsid w:val="004D566B"/>
    <w:rsid w:val="004D57A8"/>
    <w:rsid w:val="004D5CD3"/>
    <w:rsid w:val="004D5FAC"/>
    <w:rsid w:val="004D5FD6"/>
    <w:rsid w:val="004D6246"/>
    <w:rsid w:val="004D66D2"/>
    <w:rsid w:val="004D6DD1"/>
    <w:rsid w:val="004D6FD1"/>
    <w:rsid w:val="004D782E"/>
    <w:rsid w:val="004D7A39"/>
    <w:rsid w:val="004D7D88"/>
    <w:rsid w:val="004E0184"/>
    <w:rsid w:val="004E03FF"/>
    <w:rsid w:val="004E07BF"/>
    <w:rsid w:val="004E0852"/>
    <w:rsid w:val="004E0D73"/>
    <w:rsid w:val="004E0DB7"/>
    <w:rsid w:val="004E1219"/>
    <w:rsid w:val="004E127E"/>
    <w:rsid w:val="004E1370"/>
    <w:rsid w:val="004E1B76"/>
    <w:rsid w:val="004E1C9C"/>
    <w:rsid w:val="004E1FBC"/>
    <w:rsid w:val="004E20B9"/>
    <w:rsid w:val="004E23BA"/>
    <w:rsid w:val="004E28F7"/>
    <w:rsid w:val="004E29E9"/>
    <w:rsid w:val="004E2AF5"/>
    <w:rsid w:val="004E33E3"/>
    <w:rsid w:val="004E342D"/>
    <w:rsid w:val="004E36EE"/>
    <w:rsid w:val="004E372D"/>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95E"/>
    <w:rsid w:val="004E7F11"/>
    <w:rsid w:val="004F0230"/>
    <w:rsid w:val="004F027F"/>
    <w:rsid w:val="004F07FF"/>
    <w:rsid w:val="004F0856"/>
    <w:rsid w:val="004F0AC1"/>
    <w:rsid w:val="004F0B18"/>
    <w:rsid w:val="004F0D54"/>
    <w:rsid w:val="004F134A"/>
    <w:rsid w:val="004F15A0"/>
    <w:rsid w:val="004F190D"/>
    <w:rsid w:val="004F1A72"/>
    <w:rsid w:val="004F219C"/>
    <w:rsid w:val="004F24DD"/>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B78"/>
    <w:rsid w:val="004F4C1D"/>
    <w:rsid w:val="004F4D21"/>
    <w:rsid w:val="004F5466"/>
    <w:rsid w:val="004F5772"/>
    <w:rsid w:val="004F57A9"/>
    <w:rsid w:val="004F60D4"/>
    <w:rsid w:val="004F610C"/>
    <w:rsid w:val="004F6545"/>
    <w:rsid w:val="004F6693"/>
    <w:rsid w:val="004F6747"/>
    <w:rsid w:val="004F6767"/>
    <w:rsid w:val="004F6829"/>
    <w:rsid w:val="004F6958"/>
    <w:rsid w:val="004F6C89"/>
    <w:rsid w:val="004F723C"/>
    <w:rsid w:val="004F72C7"/>
    <w:rsid w:val="004F75FB"/>
    <w:rsid w:val="004F782F"/>
    <w:rsid w:val="004F78BD"/>
    <w:rsid w:val="004F7E1B"/>
    <w:rsid w:val="004F7FD3"/>
    <w:rsid w:val="005001A4"/>
    <w:rsid w:val="005005A6"/>
    <w:rsid w:val="005006E8"/>
    <w:rsid w:val="005008B9"/>
    <w:rsid w:val="00500AE8"/>
    <w:rsid w:val="00500AEB"/>
    <w:rsid w:val="00500DEF"/>
    <w:rsid w:val="00500E16"/>
    <w:rsid w:val="0050103F"/>
    <w:rsid w:val="005010A5"/>
    <w:rsid w:val="00501370"/>
    <w:rsid w:val="00501653"/>
    <w:rsid w:val="0050198E"/>
    <w:rsid w:val="00501F86"/>
    <w:rsid w:val="0050254C"/>
    <w:rsid w:val="00502663"/>
    <w:rsid w:val="005026BA"/>
    <w:rsid w:val="00502B7B"/>
    <w:rsid w:val="00503196"/>
    <w:rsid w:val="0050388D"/>
    <w:rsid w:val="00503AAE"/>
    <w:rsid w:val="00503B14"/>
    <w:rsid w:val="00503B82"/>
    <w:rsid w:val="005043F8"/>
    <w:rsid w:val="00504708"/>
    <w:rsid w:val="0050525A"/>
    <w:rsid w:val="005059F4"/>
    <w:rsid w:val="00505BDD"/>
    <w:rsid w:val="00505DE3"/>
    <w:rsid w:val="0050613E"/>
    <w:rsid w:val="005067A7"/>
    <w:rsid w:val="00507ADF"/>
    <w:rsid w:val="00507AF8"/>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734"/>
    <w:rsid w:val="0051580B"/>
    <w:rsid w:val="00515CB5"/>
    <w:rsid w:val="00515DA7"/>
    <w:rsid w:val="00516811"/>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4AAA"/>
    <w:rsid w:val="00524BE8"/>
    <w:rsid w:val="00524E31"/>
    <w:rsid w:val="00525578"/>
    <w:rsid w:val="005256A5"/>
    <w:rsid w:val="00525D4A"/>
    <w:rsid w:val="00525DA0"/>
    <w:rsid w:val="00526305"/>
    <w:rsid w:val="00526351"/>
    <w:rsid w:val="00526C63"/>
    <w:rsid w:val="00526D62"/>
    <w:rsid w:val="005273C1"/>
    <w:rsid w:val="005273FF"/>
    <w:rsid w:val="00527739"/>
    <w:rsid w:val="00527B3C"/>
    <w:rsid w:val="00527C00"/>
    <w:rsid w:val="00530189"/>
    <w:rsid w:val="00530ED0"/>
    <w:rsid w:val="00530FE2"/>
    <w:rsid w:val="005311B6"/>
    <w:rsid w:val="00531211"/>
    <w:rsid w:val="005312B8"/>
    <w:rsid w:val="005312ED"/>
    <w:rsid w:val="00531403"/>
    <w:rsid w:val="005314FA"/>
    <w:rsid w:val="00531621"/>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4CBD"/>
    <w:rsid w:val="005355B3"/>
    <w:rsid w:val="005359A6"/>
    <w:rsid w:val="00535BA0"/>
    <w:rsid w:val="00535FB5"/>
    <w:rsid w:val="00536128"/>
    <w:rsid w:val="00536285"/>
    <w:rsid w:val="0053635C"/>
    <w:rsid w:val="005364B8"/>
    <w:rsid w:val="005364E3"/>
    <w:rsid w:val="005369BA"/>
    <w:rsid w:val="00536AC7"/>
    <w:rsid w:val="00536E31"/>
    <w:rsid w:val="00536E7A"/>
    <w:rsid w:val="005370BC"/>
    <w:rsid w:val="00537236"/>
    <w:rsid w:val="00537C55"/>
    <w:rsid w:val="00537CE1"/>
    <w:rsid w:val="00537D62"/>
    <w:rsid w:val="00540316"/>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585"/>
    <w:rsid w:val="00545C91"/>
    <w:rsid w:val="00546611"/>
    <w:rsid w:val="005467AC"/>
    <w:rsid w:val="00546A73"/>
    <w:rsid w:val="00546CA7"/>
    <w:rsid w:val="00546DBF"/>
    <w:rsid w:val="005471A8"/>
    <w:rsid w:val="005474CA"/>
    <w:rsid w:val="005475E0"/>
    <w:rsid w:val="005475E8"/>
    <w:rsid w:val="00547894"/>
    <w:rsid w:val="005478BD"/>
    <w:rsid w:val="00547B11"/>
    <w:rsid w:val="00547E60"/>
    <w:rsid w:val="00547FD5"/>
    <w:rsid w:val="005502CF"/>
    <w:rsid w:val="00550604"/>
    <w:rsid w:val="00550840"/>
    <w:rsid w:val="00550932"/>
    <w:rsid w:val="00550CF8"/>
    <w:rsid w:val="00550ED9"/>
    <w:rsid w:val="005510DC"/>
    <w:rsid w:val="00551112"/>
    <w:rsid w:val="0055146B"/>
    <w:rsid w:val="00551D88"/>
    <w:rsid w:val="00552817"/>
    <w:rsid w:val="00552C2C"/>
    <w:rsid w:val="00552C9E"/>
    <w:rsid w:val="0055300C"/>
    <w:rsid w:val="0055329F"/>
    <w:rsid w:val="005533BF"/>
    <w:rsid w:val="00553527"/>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3F"/>
    <w:rsid w:val="00555B81"/>
    <w:rsid w:val="00555C74"/>
    <w:rsid w:val="005567C5"/>
    <w:rsid w:val="005569C6"/>
    <w:rsid w:val="00556E74"/>
    <w:rsid w:val="005571CA"/>
    <w:rsid w:val="00557375"/>
    <w:rsid w:val="0056005E"/>
    <w:rsid w:val="00560073"/>
    <w:rsid w:val="0056010C"/>
    <w:rsid w:val="00560626"/>
    <w:rsid w:val="00560636"/>
    <w:rsid w:val="00560666"/>
    <w:rsid w:val="0056067C"/>
    <w:rsid w:val="00560C35"/>
    <w:rsid w:val="00561204"/>
    <w:rsid w:val="00561447"/>
    <w:rsid w:val="00561574"/>
    <w:rsid w:val="005617AB"/>
    <w:rsid w:val="00561883"/>
    <w:rsid w:val="00561966"/>
    <w:rsid w:val="00561A8E"/>
    <w:rsid w:val="00561A9D"/>
    <w:rsid w:val="00561B52"/>
    <w:rsid w:val="00561EB1"/>
    <w:rsid w:val="005626B8"/>
    <w:rsid w:val="00562711"/>
    <w:rsid w:val="00562C42"/>
    <w:rsid w:val="00562D6D"/>
    <w:rsid w:val="0056314B"/>
    <w:rsid w:val="0056338E"/>
    <w:rsid w:val="005635D1"/>
    <w:rsid w:val="005635F2"/>
    <w:rsid w:val="005638A4"/>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E0E"/>
    <w:rsid w:val="00570F57"/>
    <w:rsid w:val="00571193"/>
    <w:rsid w:val="00571B40"/>
    <w:rsid w:val="00571CF7"/>
    <w:rsid w:val="00571F7D"/>
    <w:rsid w:val="005725E6"/>
    <w:rsid w:val="0057265B"/>
    <w:rsid w:val="00572A0C"/>
    <w:rsid w:val="00572B6F"/>
    <w:rsid w:val="00572B93"/>
    <w:rsid w:val="00572D49"/>
    <w:rsid w:val="00572F77"/>
    <w:rsid w:val="005730F7"/>
    <w:rsid w:val="00573598"/>
    <w:rsid w:val="00573E68"/>
    <w:rsid w:val="00573F3A"/>
    <w:rsid w:val="00573FED"/>
    <w:rsid w:val="00575173"/>
    <w:rsid w:val="00575DCC"/>
    <w:rsid w:val="005762D6"/>
    <w:rsid w:val="00576561"/>
    <w:rsid w:val="005765A2"/>
    <w:rsid w:val="0057686A"/>
    <w:rsid w:val="005771E3"/>
    <w:rsid w:val="005773D7"/>
    <w:rsid w:val="00577513"/>
    <w:rsid w:val="005779F8"/>
    <w:rsid w:val="00580043"/>
    <w:rsid w:val="005800AE"/>
    <w:rsid w:val="00580290"/>
    <w:rsid w:val="005802D5"/>
    <w:rsid w:val="00580C92"/>
    <w:rsid w:val="00580F30"/>
    <w:rsid w:val="00580FE9"/>
    <w:rsid w:val="0058123C"/>
    <w:rsid w:val="0058165D"/>
    <w:rsid w:val="00581964"/>
    <w:rsid w:val="00581C73"/>
    <w:rsid w:val="0058236F"/>
    <w:rsid w:val="00582681"/>
    <w:rsid w:val="0058276E"/>
    <w:rsid w:val="00582884"/>
    <w:rsid w:val="0058289F"/>
    <w:rsid w:val="00582A53"/>
    <w:rsid w:val="00582BCE"/>
    <w:rsid w:val="00582DFE"/>
    <w:rsid w:val="0058315A"/>
    <w:rsid w:val="00583467"/>
    <w:rsid w:val="00583B75"/>
    <w:rsid w:val="00583D68"/>
    <w:rsid w:val="00583EE8"/>
    <w:rsid w:val="00583FF1"/>
    <w:rsid w:val="005841DD"/>
    <w:rsid w:val="00584AB8"/>
    <w:rsid w:val="005853BB"/>
    <w:rsid w:val="005859FA"/>
    <w:rsid w:val="00585EA8"/>
    <w:rsid w:val="005860C0"/>
    <w:rsid w:val="0058695C"/>
    <w:rsid w:val="00586B65"/>
    <w:rsid w:val="00586E22"/>
    <w:rsid w:val="005876B8"/>
    <w:rsid w:val="005878FE"/>
    <w:rsid w:val="00587ABC"/>
    <w:rsid w:val="00587E30"/>
    <w:rsid w:val="0059015D"/>
    <w:rsid w:val="005901BE"/>
    <w:rsid w:val="005908F7"/>
    <w:rsid w:val="00590B04"/>
    <w:rsid w:val="005913B8"/>
    <w:rsid w:val="005914EF"/>
    <w:rsid w:val="00591519"/>
    <w:rsid w:val="00591AAF"/>
    <w:rsid w:val="00591BD2"/>
    <w:rsid w:val="00591D15"/>
    <w:rsid w:val="00591E81"/>
    <w:rsid w:val="00592407"/>
    <w:rsid w:val="00592722"/>
    <w:rsid w:val="00592B73"/>
    <w:rsid w:val="00592CC0"/>
    <w:rsid w:val="00592E4C"/>
    <w:rsid w:val="00592EF2"/>
    <w:rsid w:val="00593268"/>
    <w:rsid w:val="00593391"/>
    <w:rsid w:val="0059396C"/>
    <w:rsid w:val="00593B94"/>
    <w:rsid w:val="00594353"/>
    <w:rsid w:val="00594B78"/>
    <w:rsid w:val="00594D59"/>
    <w:rsid w:val="00594DC9"/>
    <w:rsid w:val="00594FFF"/>
    <w:rsid w:val="00595434"/>
    <w:rsid w:val="0059546A"/>
    <w:rsid w:val="005954FA"/>
    <w:rsid w:val="00595D15"/>
    <w:rsid w:val="00595F5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0E30"/>
    <w:rsid w:val="005A1073"/>
    <w:rsid w:val="005A207F"/>
    <w:rsid w:val="005A30E8"/>
    <w:rsid w:val="005A3248"/>
    <w:rsid w:val="005A385A"/>
    <w:rsid w:val="005A39DA"/>
    <w:rsid w:val="005A3B7E"/>
    <w:rsid w:val="005A3E7F"/>
    <w:rsid w:val="005A3FE7"/>
    <w:rsid w:val="005A405D"/>
    <w:rsid w:val="005A40D1"/>
    <w:rsid w:val="005A4A10"/>
    <w:rsid w:val="005A4AF7"/>
    <w:rsid w:val="005A5775"/>
    <w:rsid w:val="005A5C59"/>
    <w:rsid w:val="005A5C65"/>
    <w:rsid w:val="005A617F"/>
    <w:rsid w:val="005A6228"/>
    <w:rsid w:val="005A62D6"/>
    <w:rsid w:val="005A638E"/>
    <w:rsid w:val="005A7CCD"/>
    <w:rsid w:val="005A7D01"/>
    <w:rsid w:val="005A7ED4"/>
    <w:rsid w:val="005B0346"/>
    <w:rsid w:val="005B03A6"/>
    <w:rsid w:val="005B03FD"/>
    <w:rsid w:val="005B080A"/>
    <w:rsid w:val="005B0B51"/>
    <w:rsid w:val="005B0CF5"/>
    <w:rsid w:val="005B1052"/>
    <w:rsid w:val="005B12A2"/>
    <w:rsid w:val="005B1483"/>
    <w:rsid w:val="005B150D"/>
    <w:rsid w:val="005B150F"/>
    <w:rsid w:val="005B1CB6"/>
    <w:rsid w:val="005B27FF"/>
    <w:rsid w:val="005B2E2A"/>
    <w:rsid w:val="005B2E8B"/>
    <w:rsid w:val="005B3189"/>
    <w:rsid w:val="005B363B"/>
    <w:rsid w:val="005B3A95"/>
    <w:rsid w:val="005B3D03"/>
    <w:rsid w:val="005B3E30"/>
    <w:rsid w:val="005B4014"/>
    <w:rsid w:val="005B4178"/>
    <w:rsid w:val="005B41E7"/>
    <w:rsid w:val="005B446E"/>
    <w:rsid w:val="005B506F"/>
    <w:rsid w:val="005B5488"/>
    <w:rsid w:val="005B5526"/>
    <w:rsid w:val="005B5A73"/>
    <w:rsid w:val="005B64F7"/>
    <w:rsid w:val="005B666F"/>
    <w:rsid w:val="005B6A58"/>
    <w:rsid w:val="005B6D1A"/>
    <w:rsid w:val="005B70E8"/>
    <w:rsid w:val="005B7533"/>
    <w:rsid w:val="005B760E"/>
    <w:rsid w:val="005C025F"/>
    <w:rsid w:val="005C0BCF"/>
    <w:rsid w:val="005C0E3D"/>
    <w:rsid w:val="005C130E"/>
    <w:rsid w:val="005C1527"/>
    <w:rsid w:val="005C16CC"/>
    <w:rsid w:val="005C1CA5"/>
    <w:rsid w:val="005C1CA6"/>
    <w:rsid w:val="005C1DE9"/>
    <w:rsid w:val="005C204F"/>
    <w:rsid w:val="005C212A"/>
    <w:rsid w:val="005C21E4"/>
    <w:rsid w:val="005C25F1"/>
    <w:rsid w:val="005C27BD"/>
    <w:rsid w:val="005C2E66"/>
    <w:rsid w:val="005C2F0B"/>
    <w:rsid w:val="005C326C"/>
    <w:rsid w:val="005C32FC"/>
    <w:rsid w:val="005C34E5"/>
    <w:rsid w:val="005C3611"/>
    <w:rsid w:val="005C39FD"/>
    <w:rsid w:val="005C3D0D"/>
    <w:rsid w:val="005C4878"/>
    <w:rsid w:val="005C494F"/>
    <w:rsid w:val="005C4CE8"/>
    <w:rsid w:val="005C4D7B"/>
    <w:rsid w:val="005C4DAB"/>
    <w:rsid w:val="005C4E57"/>
    <w:rsid w:val="005C4FD7"/>
    <w:rsid w:val="005C5215"/>
    <w:rsid w:val="005C53E9"/>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248"/>
    <w:rsid w:val="005D15D2"/>
    <w:rsid w:val="005D15F8"/>
    <w:rsid w:val="005D1A7D"/>
    <w:rsid w:val="005D1B19"/>
    <w:rsid w:val="005D1D62"/>
    <w:rsid w:val="005D1D6B"/>
    <w:rsid w:val="005D2088"/>
    <w:rsid w:val="005D26F1"/>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558"/>
    <w:rsid w:val="005E0800"/>
    <w:rsid w:val="005E090C"/>
    <w:rsid w:val="005E0B48"/>
    <w:rsid w:val="005E0EF6"/>
    <w:rsid w:val="005E1457"/>
    <w:rsid w:val="005E1631"/>
    <w:rsid w:val="005E1B3D"/>
    <w:rsid w:val="005E1D82"/>
    <w:rsid w:val="005E2100"/>
    <w:rsid w:val="005E21C2"/>
    <w:rsid w:val="005E297B"/>
    <w:rsid w:val="005E3175"/>
    <w:rsid w:val="005E33F1"/>
    <w:rsid w:val="005E34F9"/>
    <w:rsid w:val="005E379B"/>
    <w:rsid w:val="005E39C5"/>
    <w:rsid w:val="005E3A99"/>
    <w:rsid w:val="005E3DB2"/>
    <w:rsid w:val="005E3F5D"/>
    <w:rsid w:val="005E41AD"/>
    <w:rsid w:val="005E42E8"/>
    <w:rsid w:val="005E4517"/>
    <w:rsid w:val="005E461E"/>
    <w:rsid w:val="005E480C"/>
    <w:rsid w:val="005E4A1B"/>
    <w:rsid w:val="005E4B4A"/>
    <w:rsid w:val="005E4FEC"/>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3E5"/>
    <w:rsid w:val="005F4640"/>
    <w:rsid w:val="005F4665"/>
    <w:rsid w:val="005F4850"/>
    <w:rsid w:val="005F49A4"/>
    <w:rsid w:val="005F4CA7"/>
    <w:rsid w:val="005F4CAA"/>
    <w:rsid w:val="005F4F92"/>
    <w:rsid w:val="005F549D"/>
    <w:rsid w:val="005F54AD"/>
    <w:rsid w:val="005F5911"/>
    <w:rsid w:val="005F5A65"/>
    <w:rsid w:val="005F61C8"/>
    <w:rsid w:val="005F63E7"/>
    <w:rsid w:val="005F6620"/>
    <w:rsid w:val="005F669B"/>
    <w:rsid w:val="005F6999"/>
    <w:rsid w:val="005F6B9C"/>
    <w:rsid w:val="005F6E2B"/>
    <w:rsid w:val="005F6E34"/>
    <w:rsid w:val="005F716D"/>
    <w:rsid w:val="005F7BF6"/>
    <w:rsid w:val="005F7E22"/>
    <w:rsid w:val="0060030B"/>
    <w:rsid w:val="00600313"/>
    <w:rsid w:val="006004F5"/>
    <w:rsid w:val="006006EF"/>
    <w:rsid w:val="00600A7B"/>
    <w:rsid w:val="00600A83"/>
    <w:rsid w:val="00600E04"/>
    <w:rsid w:val="006012D9"/>
    <w:rsid w:val="00601A77"/>
    <w:rsid w:val="00601DA5"/>
    <w:rsid w:val="00601FAC"/>
    <w:rsid w:val="006021BF"/>
    <w:rsid w:val="006026B3"/>
    <w:rsid w:val="006026E2"/>
    <w:rsid w:val="00602787"/>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D0D"/>
    <w:rsid w:val="00611044"/>
    <w:rsid w:val="0061146A"/>
    <w:rsid w:val="00611567"/>
    <w:rsid w:val="00611597"/>
    <w:rsid w:val="00612398"/>
    <w:rsid w:val="006123C0"/>
    <w:rsid w:val="00612637"/>
    <w:rsid w:val="0061263C"/>
    <w:rsid w:val="0061271B"/>
    <w:rsid w:val="00612854"/>
    <w:rsid w:val="006130AD"/>
    <w:rsid w:val="00613174"/>
    <w:rsid w:val="00613288"/>
    <w:rsid w:val="0061337A"/>
    <w:rsid w:val="006133C8"/>
    <w:rsid w:val="006134FF"/>
    <w:rsid w:val="006138F8"/>
    <w:rsid w:val="006139CA"/>
    <w:rsid w:val="00614598"/>
    <w:rsid w:val="006145F8"/>
    <w:rsid w:val="006149CC"/>
    <w:rsid w:val="00614B61"/>
    <w:rsid w:val="00614CC6"/>
    <w:rsid w:val="00614E1E"/>
    <w:rsid w:val="0061549C"/>
    <w:rsid w:val="00615ADD"/>
    <w:rsid w:val="00615AF8"/>
    <w:rsid w:val="00615B14"/>
    <w:rsid w:val="00615B87"/>
    <w:rsid w:val="00615DDE"/>
    <w:rsid w:val="0061622E"/>
    <w:rsid w:val="0061624E"/>
    <w:rsid w:val="0061699F"/>
    <w:rsid w:val="00616F35"/>
    <w:rsid w:val="00617283"/>
    <w:rsid w:val="00617390"/>
    <w:rsid w:val="00617A0F"/>
    <w:rsid w:val="00617AC3"/>
    <w:rsid w:val="006202C8"/>
    <w:rsid w:val="0062054E"/>
    <w:rsid w:val="0062061B"/>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27A5E"/>
    <w:rsid w:val="00627C9C"/>
    <w:rsid w:val="00630074"/>
    <w:rsid w:val="00630171"/>
    <w:rsid w:val="00630375"/>
    <w:rsid w:val="006303FD"/>
    <w:rsid w:val="0063055E"/>
    <w:rsid w:val="0063058C"/>
    <w:rsid w:val="00630B80"/>
    <w:rsid w:val="00630F96"/>
    <w:rsid w:val="006313C0"/>
    <w:rsid w:val="00631D05"/>
    <w:rsid w:val="006320B0"/>
    <w:rsid w:val="006326E6"/>
    <w:rsid w:val="00632C95"/>
    <w:rsid w:val="00632D63"/>
    <w:rsid w:val="0063303D"/>
    <w:rsid w:val="00633ADE"/>
    <w:rsid w:val="00633BAA"/>
    <w:rsid w:val="00634243"/>
    <w:rsid w:val="00634590"/>
    <w:rsid w:val="006347B4"/>
    <w:rsid w:val="006348F2"/>
    <w:rsid w:val="00634BE5"/>
    <w:rsid w:val="00634E69"/>
    <w:rsid w:val="00635049"/>
    <w:rsid w:val="00635188"/>
    <w:rsid w:val="006353B1"/>
    <w:rsid w:val="006355AF"/>
    <w:rsid w:val="006359E9"/>
    <w:rsid w:val="00635B95"/>
    <w:rsid w:val="0063681E"/>
    <w:rsid w:val="00636A6D"/>
    <w:rsid w:val="00636ACF"/>
    <w:rsid w:val="00637DC2"/>
    <w:rsid w:val="00637DE1"/>
    <w:rsid w:val="00637E14"/>
    <w:rsid w:val="00637E35"/>
    <w:rsid w:val="00640106"/>
    <w:rsid w:val="00640186"/>
    <w:rsid w:val="006404D6"/>
    <w:rsid w:val="00640C3A"/>
    <w:rsid w:val="006412A4"/>
    <w:rsid w:val="006418F3"/>
    <w:rsid w:val="00641A57"/>
    <w:rsid w:val="00641AD4"/>
    <w:rsid w:val="00641C25"/>
    <w:rsid w:val="00641E18"/>
    <w:rsid w:val="0064200D"/>
    <w:rsid w:val="00642138"/>
    <w:rsid w:val="0064221C"/>
    <w:rsid w:val="0064242B"/>
    <w:rsid w:val="00642485"/>
    <w:rsid w:val="00642540"/>
    <w:rsid w:val="006426D6"/>
    <w:rsid w:val="0064284E"/>
    <w:rsid w:val="00642F1E"/>
    <w:rsid w:val="00643187"/>
    <w:rsid w:val="00643403"/>
    <w:rsid w:val="006434FD"/>
    <w:rsid w:val="006437D1"/>
    <w:rsid w:val="00643836"/>
    <w:rsid w:val="00643A18"/>
    <w:rsid w:val="00643D57"/>
    <w:rsid w:val="00643E7A"/>
    <w:rsid w:val="006442E1"/>
    <w:rsid w:val="0064438E"/>
    <w:rsid w:val="006446D8"/>
    <w:rsid w:val="006447CB"/>
    <w:rsid w:val="00645881"/>
    <w:rsid w:val="00645A3E"/>
    <w:rsid w:val="00645AEE"/>
    <w:rsid w:val="00645B7A"/>
    <w:rsid w:val="00645B90"/>
    <w:rsid w:val="00645F0D"/>
    <w:rsid w:val="00646027"/>
    <w:rsid w:val="00646044"/>
    <w:rsid w:val="00646132"/>
    <w:rsid w:val="0064615E"/>
    <w:rsid w:val="00646344"/>
    <w:rsid w:val="0064651A"/>
    <w:rsid w:val="006465B0"/>
    <w:rsid w:val="00647554"/>
    <w:rsid w:val="006475FE"/>
    <w:rsid w:val="00647B97"/>
    <w:rsid w:val="00647CE2"/>
    <w:rsid w:val="00647FB8"/>
    <w:rsid w:val="006502B3"/>
    <w:rsid w:val="0065057A"/>
    <w:rsid w:val="006506EC"/>
    <w:rsid w:val="006508E1"/>
    <w:rsid w:val="00650AF4"/>
    <w:rsid w:val="00650C10"/>
    <w:rsid w:val="006516C0"/>
    <w:rsid w:val="00651B08"/>
    <w:rsid w:val="00651DB4"/>
    <w:rsid w:val="00651ED2"/>
    <w:rsid w:val="0065263A"/>
    <w:rsid w:val="00652680"/>
    <w:rsid w:val="0065278F"/>
    <w:rsid w:val="006527AD"/>
    <w:rsid w:val="00653212"/>
    <w:rsid w:val="006532FE"/>
    <w:rsid w:val="006533CD"/>
    <w:rsid w:val="006534E3"/>
    <w:rsid w:val="00653B72"/>
    <w:rsid w:val="0065447B"/>
    <w:rsid w:val="00654BCA"/>
    <w:rsid w:val="00654BF5"/>
    <w:rsid w:val="0065539D"/>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0D83"/>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A34"/>
    <w:rsid w:val="00663DAF"/>
    <w:rsid w:val="0066435C"/>
    <w:rsid w:val="006643E9"/>
    <w:rsid w:val="00664730"/>
    <w:rsid w:val="006649C9"/>
    <w:rsid w:val="00665152"/>
    <w:rsid w:val="006651BA"/>
    <w:rsid w:val="0066546F"/>
    <w:rsid w:val="00665CBA"/>
    <w:rsid w:val="00665CF1"/>
    <w:rsid w:val="0066623C"/>
    <w:rsid w:val="00666793"/>
    <w:rsid w:val="00666ABE"/>
    <w:rsid w:val="00666F18"/>
    <w:rsid w:val="006670F8"/>
    <w:rsid w:val="00667586"/>
    <w:rsid w:val="0066797C"/>
    <w:rsid w:val="006679F9"/>
    <w:rsid w:val="00670930"/>
    <w:rsid w:val="00670AB4"/>
    <w:rsid w:val="00670CA8"/>
    <w:rsid w:val="00670CD1"/>
    <w:rsid w:val="00670DDD"/>
    <w:rsid w:val="00670E4D"/>
    <w:rsid w:val="00671484"/>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E4A"/>
    <w:rsid w:val="00673F51"/>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6EA0"/>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7F3"/>
    <w:rsid w:val="00681918"/>
    <w:rsid w:val="00681BD6"/>
    <w:rsid w:val="00681C6B"/>
    <w:rsid w:val="0068219C"/>
    <w:rsid w:val="00682506"/>
    <w:rsid w:val="00682E54"/>
    <w:rsid w:val="0068367F"/>
    <w:rsid w:val="0068373B"/>
    <w:rsid w:val="0068373D"/>
    <w:rsid w:val="00683CB9"/>
    <w:rsid w:val="006849D1"/>
    <w:rsid w:val="00684CA1"/>
    <w:rsid w:val="00684CD9"/>
    <w:rsid w:val="0068513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2D16"/>
    <w:rsid w:val="00692D3E"/>
    <w:rsid w:val="006930EF"/>
    <w:rsid w:val="00693128"/>
    <w:rsid w:val="0069366E"/>
    <w:rsid w:val="006937BE"/>
    <w:rsid w:val="00693893"/>
    <w:rsid w:val="00693940"/>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404"/>
    <w:rsid w:val="00696C83"/>
    <w:rsid w:val="00696CA6"/>
    <w:rsid w:val="00697291"/>
    <w:rsid w:val="006977B7"/>
    <w:rsid w:val="006A00D9"/>
    <w:rsid w:val="006A035C"/>
    <w:rsid w:val="006A0F10"/>
    <w:rsid w:val="006A11E6"/>
    <w:rsid w:val="006A149E"/>
    <w:rsid w:val="006A1557"/>
    <w:rsid w:val="006A1586"/>
    <w:rsid w:val="006A16C0"/>
    <w:rsid w:val="006A16FE"/>
    <w:rsid w:val="006A1712"/>
    <w:rsid w:val="006A1B21"/>
    <w:rsid w:val="006A23B1"/>
    <w:rsid w:val="006A2982"/>
    <w:rsid w:val="006A2CF3"/>
    <w:rsid w:val="006A2D61"/>
    <w:rsid w:val="006A30DD"/>
    <w:rsid w:val="006A3D8A"/>
    <w:rsid w:val="006A3EA8"/>
    <w:rsid w:val="006A3EF6"/>
    <w:rsid w:val="006A40C0"/>
    <w:rsid w:val="006A434D"/>
    <w:rsid w:val="006A4362"/>
    <w:rsid w:val="006A468E"/>
    <w:rsid w:val="006A471B"/>
    <w:rsid w:val="006A4BD5"/>
    <w:rsid w:val="006A4E67"/>
    <w:rsid w:val="006A4F02"/>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350"/>
    <w:rsid w:val="006B373D"/>
    <w:rsid w:val="006B3CBB"/>
    <w:rsid w:val="006B3D95"/>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6FF8"/>
    <w:rsid w:val="006B799D"/>
    <w:rsid w:val="006B7FDA"/>
    <w:rsid w:val="006C0579"/>
    <w:rsid w:val="006C0877"/>
    <w:rsid w:val="006C08D2"/>
    <w:rsid w:val="006C0A0C"/>
    <w:rsid w:val="006C0E4D"/>
    <w:rsid w:val="006C0F40"/>
    <w:rsid w:val="006C16D1"/>
    <w:rsid w:val="006C1787"/>
    <w:rsid w:val="006C180C"/>
    <w:rsid w:val="006C1CB6"/>
    <w:rsid w:val="006C1EC6"/>
    <w:rsid w:val="006C2271"/>
    <w:rsid w:val="006C29FC"/>
    <w:rsid w:val="006C2A4B"/>
    <w:rsid w:val="006C2BB4"/>
    <w:rsid w:val="006C34B9"/>
    <w:rsid w:val="006C3558"/>
    <w:rsid w:val="006C39C5"/>
    <w:rsid w:val="006C4000"/>
    <w:rsid w:val="006C4590"/>
    <w:rsid w:val="006C4A40"/>
    <w:rsid w:val="006C4A5F"/>
    <w:rsid w:val="006C4ABD"/>
    <w:rsid w:val="006C4B55"/>
    <w:rsid w:val="006C4EE9"/>
    <w:rsid w:val="006C5135"/>
    <w:rsid w:val="006C547D"/>
    <w:rsid w:val="006C5550"/>
    <w:rsid w:val="006C592B"/>
    <w:rsid w:val="006C5AAC"/>
    <w:rsid w:val="006C5ED9"/>
    <w:rsid w:val="006C6567"/>
    <w:rsid w:val="006C6A93"/>
    <w:rsid w:val="006C6DC9"/>
    <w:rsid w:val="006C7CEB"/>
    <w:rsid w:val="006C7F4C"/>
    <w:rsid w:val="006D0036"/>
    <w:rsid w:val="006D008D"/>
    <w:rsid w:val="006D0264"/>
    <w:rsid w:val="006D057C"/>
    <w:rsid w:val="006D0671"/>
    <w:rsid w:val="006D11F5"/>
    <w:rsid w:val="006D153C"/>
    <w:rsid w:val="006D1AD5"/>
    <w:rsid w:val="006D221A"/>
    <w:rsid w:val="006D25BF"/>
    <w:rsid w:val="006D291B"/>
    <w:rsid w:val="006D296E"/>
    <w:rsid w:val="006D2D25"/>
    <w:rsid w:val="006D2F17"/>
    <w:rsid w:val="006D38F0"/>
    <w:rsid w:val="006D3E4B"/>
    <w:rsid w:val="006D3FA4"/>
    <w:rsid w:val="006D3FDF"/>
    <w:rsid w:val="006D462A"/>
    <w:rsid w:val="006D4648"/>
    <w:rsid w:val="006D47B8"/>
    <w:rsid w:val="006D4C3A"/>
    <w:rsid w:val="006D4E8D"/>
    <w:rsid w:val="006D53DA"/>
    <w:rsid w:val="006D54B2"/>
    <w:rsid w:val="006D5BE3"/>
    <w:rsid w:val="006D5DCC"/>
    <w:rsid w:val="006D5F7A"/>
    <w:rsid w:val="006D6320"/>
    <w:rsid w:val="006D6522"/>
    <w:rsid w:val="006D6714"/>
    <w:rsid w:val="006D6841"/>
    <w:rsid w:val="006D69F1"/>
    <w:rsid w:val="006D6B0E"/>
    <w:rsid w:val="006D6ECA"/>
    <w:rsid w:val="006D705F"/>
    <w:rsid w:val="006D7077"/>
    <w:rsid w:val="006D70C8"/>
    <w:rsid w:val="006D7159"/>
    <w:rsid w:val="006D7592"/>
    <w:rsid w:val="006D770C"/>
    <w:rsid w:val="006D7851"/>
    <w:rsid w:val="006D7971"/>
    <w:rsid w:val="006D7985"/>
    <w:rsid w:val="006D7B9A"/>
    <w:rsid w:val="006D7DF1"/>
    <w:rsid w:val="006D7E2A"/>
    <w:rsid w:val="006E0279"/>
    <w:rsid w:val="006E054E"/>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5FD"/>
    <w:rsid w:val="006E68EA"/>
    <w:rsid w:val="006E6DF9"/>
    <w:rsid w:val="006E6FFB"/>
    <w:rsid w:val="006E730D"/>
    <w:rsid w:val="006E73AC"/>
    <w:rsid w:val="006E762A"/>
    <w:rsid w:val="006E79B3"/>
    <w:rsid w:val="006E7AC6"/>
    <w:rsid w:val="006E7B18"/>
    <w:rsid w:val="006F000C"/>
    <w:rsid w:val="006F0271"/>
    <w:rsid w:val="006F03F6"/>
    <w:rsid w:val="006F0BE3"/>
    <w:rsid w:val="006F11DE"/>
    <w:rsid w:val="006F194C"/>
    <w:rsid w:val="006F21C0"/>
    <w:rsid w:val="006F22A8"/>
    <w:rsid w:val="006F23A2"/>
    <w:rsid w:val="006F2853"/>
    <w:rsid w:val="006F28B2"/>
    <w:rsid w:val="006F29B2"/>
    <w:rsid w:val="006F2C20"/>
    <w:rsid w:val="006F2E77"/>
    <w:rsid w:val="006F31E4"/>
    <w:rsid w:val="006F38DB"/>
    <w:rsid w:val="006F3BD0"/>
    <w:rsid w:val="006F3D35"/>
    <w:rsid w:val="006F405F"/>
    <w:rsid w:val="006F421D"/>
    <w:rsid w:val="006F45CA"/>
    <w:rsid w:val="006F4601"/>
    <w:rsid w:val="006F46A1"/>
    <w:rsid w:val="006F46FF"/>
    <w:rsid w:val="006F4B2D"/>
    <w:rsid w:val="006F4B68"/>
    <w:rsid w:val="006F5188"/>
    <w:rsid w:val="006F51C4"/>
    <w:rsid w:val="006F520C"/>
    <w:rsid w:val="006F533C"/>
    <w:rsid w:val="006F5413"/>
    <w:rsid w:val="006F5438"/>
    <w:rsid w:val="006F58F2"/>
    <w:rsid w:val="006F5B8D"/>
    <w:rsid w:val="006F5D00"/>
    <w:rsid w:val="006F6112"/>
    <w:rsid w:val="006F6422"/>
    <w:rsid w:val="006F6750"/>
    <w:rsid w:val="006F709F"/>
    <w:rsid w:val="006F7D89"/>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DE"/>
    <w:rsid w:val="00702191"/>
    <w:rsid w:val="007023E1"/>
    <w:rsid w:val="0070254F"/>
    <w:rsid w:val="0070258A"/>
    <w:rsid w:val="0070264C"/>
    <w:rsid w:val="00702C99"/>
    <w:rsid w:val="00702D78"/>
    <w:rsid w:val="00703CB7"/>
    <w:rsid w:val="00703DCF"/>
    <w:rsid w:val="00703E26"/>
    <w:rsid w:val="00703EC2"/>
    <w:rsid w:val="00704096"/>
    <w:rsid w:val="00704157"/>
    <w:rsid w:val="007041FB"/>
    <w:rsid w:val="0070465A"/>
    <w:rsid w:val="00704948"/>
    <w:rsid w:val="00704F6D"/>
    <w:rsid w:val="007052B3"/>
    <w:rsid w:val="007056E3"/>
    <w:rsid w:val="00705AAA"/>
    <w:rsid w:val="0070618B"/>
    <w:rsid w:val="007064BB"/>
    <w:rsid w:val="00706C19"/>
    <w:rsid w:val="00706D70"/>
    <w:rsid w:val="007070FA"/>
    <w:rsid w:val="00707AD9"/>
    <w:rsid w:val="00707B89"/>
    <w:rsid w:val="00710241"/>
    <w:rsid w:val="00710B31"/>
    <w:rsid w:val="00710E49"/>
    <w:rsid w:val="0071161B"/>
    <w:rsid w:val="00711CFA"/>
    <w:rsid w:val="00711D34"/>
    <w:rsid w:val="00711DBC"/>
    <w:rsid w:val="00712455"/>
    <w:rsid w:val="007125C3"/>
    <w:rsid w:val="0071294D"/>
    <w:rsid w:val="00712C02"/>
    <w:rsid w:val="00712ECF"/>
    <w:rsid w:val="007131A5"/>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6930"/>
    <w:rsid w:val="007170B2"/>
    <w:rsid w:val="00717795"/>
    <w:rsid w:val="00717939"/>
    <w:rsid w:val="00717C23"/>
    <w:rsid w:val="00717D74"/>
    <w:rsid w:val="0072016C"/>
    <w:rsid w:val="007203A4"/>
    <w:rsid w:val="00720695"/>
    <w:rsid w:val="007209E6"/>
    <w:rsid w:val="00720A64"/>
    <w:rsid w:val="00720D6E"/>
    <w:rsid w:val="00720E73"/>
    <w:rsid w:val="00720E92"/>
    <w:rsid w:val="00721249"/>
    <w:rsid w:val="00721570"/>
    <w:rsid w:val="00721836"/>
    <w:rsid w:val="00721BCC"/>
    <w:rsid w:val="007224CC"/>
    <w:rsid w:val="00722C21"/>
    <w:rsid w:val="00722CA2"/>
    <w:rsid w:val="00723190"/>
    <w:rsid w:val="007234CF"/>
    <w:rsid w:val="007234ED"/>
    <w:rsid w:val="007235C3"/>
    <w:rsid w:val="00723782"/>
    <w:rsid w:val="007237D1"/>
    <w:rsid w:val="007237E4"/>
    <w:rsid w:val="00723847"/>
    <w:rsid w:val="00723938"/>
    <w:rsid w:val="00723956"/>
    <w:rsid w:val="007240BF"/>
    <w:rsid w:val="007242A7"/>
    <w:rsid w:val="007245CC"/>
    <w:rsid w:val="00724BD5"/>
    <w:rsid w:val="00724D2C"/>
    <w:rsid w:val="00724E9E"/>
    <w:rsid w:val="00725091"/>
    <w:rsid w:val="007251ED"/>
    <w:rsid w:val="007253B6"/>
    <w:rsid w:val="00725806"/>
    <w:rsid w:val="007258E2"/>
    <w:rsid w:val="00725A2C"/>
    <w:rsid w:val="00725B59"/>
    <w:rsid w:val="00725F5D"/>
    <w:rsid w:val="007262C7"/>
    <w:rsid w:val="007268EC"/>
    <w:rsid w:val="007269DC"/>
    <w:rsid w:val="00726E24"/>
    <w:rsid w:val="00726E7C"/>
    <w:rsid w:val="00727300"/>
    <w:rsid w:val="0072748A"/>
    <w:rsid w:val="00727A71"/>
    <w:rsid w:val="00727E96"/>
    <w:rsid w:val="00730337"/>
    <w:rsid w:val="00730642"/>
    <w:rsid w:val="007308D6"/>
    <w:rsid w:val="00730C31"/>
    <w:rsid w:val="0073107F"/>
    <w:rsid w:val="007319B1"/>
    <w:rsid w:val="00731DD8"/>
    <w:rsid w:val="0073247B"/>
    <w:rsid w:val="007330BE"/>
    <w:rsid w:val="007334FA"/>
    <w:rsid w:val="007335CA"/>
    <w:rsid w:val="0073360C"/>
    <w:rsid w:val="00733681"/>
    <w:rsid w:val="00733884"/>
    <w:rsid w:val="00733905"/>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6B9"/>
    <w:rsid w:val="0073690F"/>
    <w:rsid w:val="007369C9"/>
    <w:rsid w:val="007377D0"/>
    <w:rsid w:val="00740780"/>
    <w:rsid w:val="00740B31"/>
    <w:rsid w:val="00740C60"/>
    <w:rsid w:val="00740CA7"/>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3740"/>
    <w:rsid w:val="00744071"/>
    <w:rsid w:val="007442C5"/>
    <w:rsid w:val="0074467A"/>
    <w:rsid w:val="00744B80"/>
    <w:rsid w:val="00744C5E"/>
    <w:rsid w:val="0074508A"/>
    <w:rsid w:val="00745140"/>
    <w:rsid w:val="00745793"/>
    <w:rsid w:val="007457B4"/>
    <w:rsid w:val="00745926"/>
    <w:rsid w:val="007460AB"/>
    <w:rsid w:val="0074621C"/>
    <w:rsid w:val="00746266"/>
    <w:rsid w:val="007462C0"/>
    <w:rsid w:val="007463CB"/>
    <w:rsid w:val="00746527"/>
    <w:rsid w:val="00746A4F"/>
    <w:rsid w:val="00746BA7"/>
    <w:rsid w:val="00746C27"/>
    <w:rsid w:val="007470CE"/>
    <w:rsid w:val="007471A5"/>
    <w:rsid w:val="0074729A"/>
    <w:rsid w:val="00747490"/>
    <w:rsid w:val="0074759B"/>
    <w:rsid w:val="007477FA"/>
    <w:rsid w:val="0074795F"/>
    <w:rsid w:val="00747B57"/>
    <w:rsid w:val="00747FA0"/>
    <w:rsid w:val="007500BA"/>
    <w:rsid w:val="007502EE"/>
    <w:rsid w:val="00750328"/>
    <w:rsid w:val="0075057E"/>
    <w:rsid w:val="00750734"/>
    <w:rsid w:val="00750CCA"/>
    <w:rsid w:val="007512D2"/>
    <w:rsid w:val="00751323"/>
    <w:rsid w:val="007513E8"/>
    <w:rsid w:val="00751A37"/>
    <w:rsid w:val="00751A53"/>
    <w:rsid w:val="007521AA"/>
    <w:rsid w:val="00752377"/>
    <w:rsid w:val="007525F5"/>
    <w:rsid w:val="00752D31"/>
    <w:rsid w:val="00752E17"/>
    <w:rsid w:val="00753127"/>
    <w:rsid w:val="00753166"/>
    <w:rsid w:val="007531ED"/>
    <w:rsid w:val="0075364B"/>
    <w:rsid w:val="0075387A"/>
    <w:rsid w:val="00753B41"/>
    <w:rsid w:val="007540DA"/>
    <w:rsid w:val="00754483"/>
    <w:rsid w:val="007545AB"/>
    <w:rsid w:val="00754826"/>
    <w:rsid w:val="00754977"/>
    <w:rsid w:val="00755199"/>
    <w:rsid w:val="00755514"/>
    <w:rsid w:val="0075552E"/>
    <w:rsid w:val="0075602B"/>
    <w:rsid w:val="00756205"/>
    <w:rsid w:val="007562F1"/>
    <w:rsid w:val="00756406"/>
    <w:rsid w:val="00756499"/>
    <w:rsid w:val="0075652A"/>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29F"/>
    <w:rsid w:val="007625E9"/>
    <w:rsid w:val="00762B15"/>
    <w:rsid w:val="00762EBE"/>
    <w:rsid w:val="007635CE"/>
    <w:rsid w:val="007637F7"/>
    <w:rsid w:val="007639E6"/>
    <w:rsid w:val="00763C05"/>
    <w:rsid w:val="00764239"/>
    <w:rsid w:val="007642CE"/>
    <w:rsid w:val="007642E3"/>
    <w:rsid w:val="00764A45"/>
    <w:rsid w:val="00764ACE"/>
    <w:rsid w:val="00764B6E"/>
    <w:rsid w:val="00764B77"/>
    <w:rsid w:val="00764D0B"/>
    <w:rsid w:val="00764D9F"/>
    <w:rsid w:val="00764FC6"/>
    <w:rsid w:val="00765208"/>
    <w:rsid w:val="007655CC"/>
    <w:rsid w:val="00765BB3"/>
    <w:rsid w:val="007663C0"/>
    <w:rsid w:val="00766521"/>
    <w:rsid w:val="0076655E"/>
    <w:rsid w:val="007666B4"/>
    <w:rsid w:val="007667C3"/>
    <w:rsid w:val="00766A8F"/>
    <w:rsid w:val="00766B36"/>
    <w:rsid w:val="00766D53"/>
    <w:rsid w:val="007673CE"/>
    <w:rsid w:val="0076782F"/>
    <w:rsid w:val="00767A77"/>
    <w:rsid w:val="00767DBC"/>
    <w:rsid w:val="00770117"/>
    <w:rsid w:val="0077026C"/>
    <w:rsid w:val="007702F8"/>
    <w:rsid w:val="00770420"/>
    <w:rsid w:val="0077085C"/>
    <w:rsid w:val="00771259"/>
    <w:rsid w:val="0077181B"/>
    <w:rsid w:val="00771CDC"/>
    <w:rsid w:val="00772A5E"/>
    <w:rsid w:val="00772E94"/>
    <w:rsid w:val="00773521"/>
    <w:rsid w:val="007738C3"/>
    <w:rsid w:val="00773C7B"/>
    <w:rsid w:val="00773EBC"/>
    <w:rsid w:val="00774304"/>
    <w:rsid w:val="007746F2"/>
    <w:rsid w:val="00774BCC"/>
    <w:rsid w:val="00774DB4"/>
    <w:rsid w:val="00774DF2"/>
    <w:rsid w:val="00774E11"/>
    <w:rsid w:val="007750CA"/>
    <w:rsid w:val="0077517A"/>
    <w:rsid w:val="00775427"/>
    <w:rsid w:val="00775972"/>
    <w:rsid w:val="00775AF0"/>
    <w:rsid w:val="00775BC4"/>
    <w:rsid w:val="00775EC6"/>
    <w:rsid w:val="0077632B"/>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2B60"/>
    <w:rsid w:val="0078348D"/>
    <w:rsid w:val="0078394E"/>
    <w:rsid w:val="00783A87"/>
    <w:rsid w:val="00783D1F"/>
    <w:rsid w:val="00784F3F"/>
    <w:rsid w:val="007852B8"/>
    <w:rsid w:val="0078562F"/>
    <w:rsid w:val="00785F31"/>
    <w:rsid w:val="00786564"/>
    <w:rsid w:val="00786949"/>
    <w:rsid w:val="00786D0F"/>
    <w:rsid w:val="007873B0"/>
    <w:rsid w:val="0078765D"/>
    <w:rsid w:val="00790210"/>
    <w:rsid w:val="0079048E"/>
    <w:rsid w:val="00790618"/>
    <w:rsid w:val="00790716"/>
    <w:rsid w:val="00790867"/>
    <w:rsid w:val="00790A2E"/>
    <w:rsid w:val="00790BBA"/>
    <w:rsid w:val="007910BD"/>
    <w:rsid w:val="00791E89"/>
    <w:rsid w:val="00792619"/>
    <w:rsid w:val="007926BF"/>
    <w:rsid w:val="00792D6B"/>
    <w:rsid w:val="00792E4F"/>
    <w:rsid w:val="007933AF"/>
    <w:rsid w:val="007934B7"/>
    <w:rsid w:val="007934C7"/>
    <w:rsid w:val="007939F8"/>
    <w:rsid w:val="00793D00"/>
    <w:rsid w:val="00793F1C"/>
    <w:rsid w:val="007942FE"/>
    <w:rsid w:val="007945F9"/>
    <w:rsid w:val="0079487A"/>
    <w:rsid w:val="00794B6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7A9"/>
    <w:rsid w:val="007A0CA8"/>
    <w:rsid w:val="007A0E0C"/>
    <w:rsid w:val="007A0E6F"/>
    <w:rsid w:val="007A1526"/>
    <w:rsid w:val="007A1EBA"/>
    <w:rsid w:val="007A28B3"/>
    <w:rsid w:val="007A2A0E"/>
    <w:rsid w:val="007A2A1C"/>
    <w:rsid w:val="007A2BB2"/>
    <w:rsid w:val="007A2C3F"/>
    <w:rsid w:val="007A2C82"/>
    <w:rsid w:val="007A314F"/>
    <w:rsid w:val="007A34B3"/>
    <w:rsid w:val="007A3C7B"/>
    <w:rsid w:val="007A3D5B"/>
    <w:rsid w:val="007A3DF7"/>
    <w:rsid w:val="007A46CC"/>
    <w:rsid w:val="007A4CE2"/>
    <w:rsid w:val="007A54F6"/>
    <w:rsid w:val="007A5865"/>
    <w:rsid w:val="007A5910"/>
    <w:rsid w:val="007A5D2C"/>
    <w:rsid w:val="007A6371"/>
    <w:rsid w:val="007A68DA"/>
    <w:rsid w:val="007A732E"/>
    <w:rsid w:val="007A798E"/>
    <w:rsid w:val="007A7997"/>
    <w:rsid w:val="007A7B96"/>
    <w:rsid w:val="007B01E0"/>
    <w:rsid w:val="007B0256"/>
    <w:rsid w:val="007B0521"/>
    <w:rsid w:val="007B0564"/>
    <w:rsid w:val="007B069C"/>
    <w:rsid w:val="007B09F6"/>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042"/>
    <w:rsid w:val="007B32F7"/>
    <w:rsid w:val="007B3538"/>
    <w:rsid w:val="007B3E88"/>
    <w:rsid w:val="007B4B3B"/>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C33"/>
    <w:rsid w:val="007C0CF8"/>
    <w:rsid w:val="007C0FF0"/>
    <w:rsid w:val="007C10EE"/>
    <w:rsid w:val="007C11D5"/>
    <w:rsid w:val="007C13E4"/>
    <w:rsid w:val="007C1982"/>
    <w:rsid w:val="007C1987"/>
    <w:rsid w:val="007C1C86"/>
    <w:rsid w:val="007C292D"/>
    <w:rsid w:val="007C2EC2"/>
    <w:rsid w:val="007C309F"/>
    <w:rsid w:val="007C3220"/>
    <w:rsid w:val="007C3244"/>
    <w:rsid w:val="007C39DD"/>
    <w:rsid w:val="007C3A8A"/>
    <w:rsid w:val="007C3B0D"/>
    <w:rsid w:val="007C3C0C"/>
    <w:rsid w:val="007C3C7D"/>
    <w:rsid w:val="007C3C93"/>
    <w:rsid w:val="007C3CBF"/>
    <w:rsid w:val="007C4294"/>
    <w:rsid w:val="007C4309"/>
    <w:rsid w:val="007C4870"/>
    <w:rsid w:val="007C4B76"/>
    <w:rsid w:val="007C5232"/>
    <w:rsid w:val="007C5304"/>
    <w:rsid w:val="007C56E8"/>
    <w:rsid w:val="007C57E1"/>
    <w:rsid w:val="007C58B5"/>
    <w:rsid w:val="007C5F7E"/>
    <w:rsid w:val="007C6387"/>
    <w:rsid w:val="007C6448"/>
    <w:rsid w:val="007C659A"/>
    <w:rsid w:val="007C65A0"/>
    <w:rsid w:val="007C6860"/>
    <w:rsid w:val="007C6AF2"/>
    <w:rsid w:val="007C6CDA"/>
    <w:rsid w:val="007C7426"/>
    <w:rsid w:val="007C75F0"/>
    <w:rsid w:val="007C7997"/>
    <w:rsid w:val="007C7B22"/>
    <w:rsid w:val="007C7DBE"/>
    <w:rsid w:val="007D031F"/>
    <w:rsid w:val="007D08DB"/>
    <w:rsid w:val="007D0E0D"/>
    <w:rsid w:val="007D1403"/>
    <w:rsid w:val="007D1590"/>
    <w:rsid w:val="007D1E80"/>
    <w:rsid w:val="007D2222"/>
    <w:rsid w:val="007D2502"/>
    <w:rsid w:val="007D26F2"/>
    <w:rsid w:val="007D26F3"/>
    <w:rsid w:val="007D2D79"/>
    <w:rsid w:val="007D304D"/>
    <w:rsid w:val="007D35C7"/>
    <w:rsid w:val="007D35EE"/>
    <w:rsid w:val="007D3A6C"/>
    <w:rsid w:val="007D3ADD"/>
    <w:rsid w:val="007D3BED"/>
    <w:rsid w:val="007D3C44"/>
    <w:rsid w:val="007D3D16"/>
    <w:rsid w:val="007D3E94"/>
    <w:rsid w:val="007D429D"/>
    <w:rsid w:val="007D430E"/>
    <w:rsid w:val="007D489A"/>
    <w:rsid w:val="007D4AD1"/>
    <w:rsid w:val="007D4FD7"/>
    <w:rsid w:val="007D587A"/>
    <w:rsid w:val="007D5AA3"/>
    <w:rsid w:val="007D5CEC"/>
    <w:rsid w:val="007D60D6"/>
    <w:rsid w:val="007D61B3"/>
    <w:rsid w:val="007D62E2"/>
    <w:rsid w:val="007D664C"/>
    <w:rsid w:val="007D6709"/>
    <w:rsid w:val="007D68C2"/>
    <w:rsid w:val="007D701A"/>
    <w:rsid w:val="007D73F4"/>
    <w:rsid w:val="007D79D4"/>
    <w:rsid w:val="007D7A67"/>
    <w:rsid w:val="007D7D31"/>
    <w:rsid w:val="007E0C47"/>
    <w:rsid w:val="007E106D"/>
    <w:rsid w:val="007E1127"/>
    <w:rsid w:val="007E173F"/>
    <w:rsid w:val="007E1826"/>
    <w:rsid w:val="007E191B"/>
    <w:rsid w:val="007E2506"/>
    <w:rsid w:val="007E2603"/>
    <w:rsid w:val="007E2746"/>
    <w:rsid w:val="007E2F6E"/>
    <w:rsid w:val="007E315B"/>
    <w:rsid w:val="007E32A1"/>
    <w:rsid w:val="007E373E"/>
    <w:rsid w:val="007E383B"/>
    <w:rsid w:val="007E3BEF"/>
    <w:rsid w:val="007E3BF3"/>
    <w:rsid w:val="007E3F1F"/>
    <w:rsid w:val="007E407E"/>
    <w:rsid w:val="007E419F"/>
    <w:rsid w:val="007E44BC"/>
    <w:rsid w:val="007E4A8E"/>
    <w:rsid w:val="007E4CE4"/>
    <w:rsid w:val="007E525A"/>
    <w:rsid w:val="007E57F8"/>
    <w:rsid w:val="007E5939"/>
    <w:rsid w:val="007E5BE3"/>
    <w:rsid w:val="007E5E53"/>
    <w:rsid w:val="007E6216"/>
    <w:rsid w:val="007E64E4"/>
    <w:rsid w:val="007E6B0D"/>
    <w:rsid w:val="007E7262"/>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92E"/>
    <w:rsid w:val="007F2E2C"/>
    <w:rsid w:val="007F2EF8"/>
    <w:rsid w:val="007F3087"/>
    <w:rsid w:val="007F3172"/>
    <w:rsid w:val="007F3175"/>
    <w:rsid w:val="007F334B"/>
    <w:rsid w:val="007F42CE"/>
    <w:rsid w:val="007F4386"/>
    <w:rsid w:val="007F4498"/>
    <w:rsid w:val="007F4708"/>
    <w:rsid w:val="007F474B"/>
    <w:rsid w:val="007F4AB4"/>
    <w:rsid w:val="007F4B64"/>
    <w:rsid w:val="007F4C0A"/>
    <w:rsid w:val="007F4ECE"/>
    <w:rsid w:val="007F5143"/>
    <w:rsid w:val="007F5387"/>
    <w:rsid w:val="007F53E2"/>
    <w:rsid w:val="007F5C62"/>
    <w:rsid w:val="007F5F76"/>
    <w:rsid w:val="007F5FBA"/>
    <w:rsid w:val="007F604F"/>
    <w:rsid w:val="007F635B"/>
    <w:rsid w:val="007F66C7"/>
    <w:rsid w:val="007F6B57"/>
    <w:rsid w:val="007F6C00"/>
    <w:rsid w:val="007F7455"/>
    <w:rsid w:val="007F7860"/>
    <w:rsid w:val="007F78D4"/>
    <w:rsid w:val="007F7ADC"/>
    <w:rsid w:val="00800A82"/>
    <w:rsid w:val="008011B5"/>
    <w:rsid w:val="00801DF9"/>
    <w:rsid w:val="008022E1"/>
    <w:rsid w:val="00802B08"/>
    <w:rsid w:val="00803100"/>
    <w:rsid w:val="008032C0"/>
    <w:rsid w:val="008032FC"/>
    <w:rsid w:val="0080364A"/>
    <w:rsid w:val="00803FCA"/>
    <w:rsid w:val="00804CB3"/>
    <w:rsid w:val="00804D23"/>
    <w:rsid w:val="00805578"/>
    <w:rsid w:val="008057E3"/>
    <w:rsid w:val="00805859"/>
    <w:rsid w:val="00805C60"/>
    <w:rsid w:val="00805CBA"/>
    <w:rsid w:val="00805CE4"/>
    <w:rsid w:val="00805E16"/>
    <w:rsid w:val="008063F6"/>
    <w:rsid w:val="00806B5B"/>
    <w:rsid w:val="00806C2B"/>
    <w:rsid w:val="00807022"/>
    <w:rsid w:val="0080714F"/>
    <w:rsid w:val="008077A5"/>
    <w:rsid w:val="008077A9"/>
    <w:rsid w:val="008078BD"/>
    <w:rsid w:val="00807A3E"/>
    <w:rsid w:val="00807EA3"/>
    <w:rsid w:val="00807ECB"/>
    <w:rsid w:val="008101D4"/>
    <w:rsid w:val="00810527"/>
    <w:rsid w:val="00810538"/>
    <w:rsid w:val="00811022"/>
    <w:rsid w:val="0081109F"/>
    <w:rsid w:val="008110C4"/>
    <w:rsid w:val="008112BD"/>
    <w:rsid w:val="00811C5F"/>
    <w:rsid w:val="0081216A"/>
    <w:rsid w:val="0081222E"/>
    <w:rsid w:val="00812257"/>
    <w:rsid w:val="00812647"/>
    <w:rsid w:val="0081298B"/>
    <w:rsid w:val="00812E2A"/>
    <w:rsid w:val="00812FA5"/>
    <w:rsid w:val="00813108"/>
    <w:rsid w:val="00813438"/>
    <w:rsid w:val="008140BA"/>
    <w:rsid w:val="00814480"/>
    <w:rsid w:val="00814690"/>
    <w:rsid w:val="00814AD2"/>
    <w:rsid w:val="0081515B"/>
    <w:rsid w:val="0081515D"/>
    <w:rsid w:val="0081574B"/>
    <w:rsid w:val="00815AB5"/>
    <w:rsid w:val="00815C3D"/>
    <w:rsid w:val="00815C54"/>
    <w:rsid w:val="00815D27"/>
    <w:rsid w:val="0081611A"/>
    <w:rsid w:val="00816160"/>
    <w:rsid w:val="008164D1"/>
    <w:rsid w:val="00816520"/>
    <w:rsid w:val="0081659D"/>
    <w:rsid w:val="008166B0"/>
    <w:rsid w:val="008169E0"/>
    <w:rsid w:val="00816C0F"/>
    <w:rsid w:val="00816CA6"/>
    <w:rsid w:val="00817436"/>
    <w:rsid w:val="008174A2"/>
    <w:rsid w:val="00817890"/>
    <w:rsid w:val="00817C13"/>
    <w:rsid w:val="00817C7F"/>
    <w:rsid w:val="008200AD"/>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984"/>
    <w:rsid w:val="00822AE9"/>
    <w:rsid w:val="00822E46"/>
    <w:rsid w:val="00823734"/>
    <w:rsid w:val="0082398D"/>
    <w:rsid w:val="00823EF4"/>
    <w:rsid w:val="00824533"/>
    <w:rsid w:val="00824977"/>
    <w:rsid w:val="00824E5E"/>
    <w:rsid w:val="00824FAC"/>
    <w:rsid w:val="00825078"/>
    <w:rsid w:val="008250B4"/>
    <w:rsid w:val="00825102"/>
    <w:rsid w:val="0082512B"/>
    <w:rsid w:val="00825ACA"/>
    <w:rsid w:val="0082600C"/>
    <w:rsid w:val="00826963"/>
    <w:rsid w:val="00827212"/>
    <w:rsid w:val="00830020"/>
    <w:rsid w:val="008303DE"/>
    <w:rsid w:val="008304DD"/>
    <w:rsid w:val="00830C7A"/>
    <w:rsid w:val="00830E9A"/>
    <w:rsid w:val="00830F7A"/>
    <w:rsid w:val="00831061"/>
    <w:rsid w:val="00831117"/>
    <w:rsid w:val="00831574"/>
    <w:rsid w:val="0083175C"/>
    <w:rsid w:val="00831786"/>
    <w:rsid w:val="0083182E"/>
    <w:rsid w:val="0083191C"/>
    <w:rsid w:val="00831C8B"/>
    <w:rsid w:val="00831F15"/>
    <w:rsid w:val="00831F4C"/>
    <w:rsid w:val="00831FD2"/>
    <w:rsid w:val="00832728"/>
    <w:rsid w:val="00832E43"/>
    <w:rsid w:val="00833026"/>
    <w:rsid w:val="00833431"/>
    <w:rsid w:val="00833755"/>
    <w:rsid w:val="00833C2C"/>
    <w:rsid w:val="00833D2C"/>
    <w:rsid w:val="008340AC"/>
    <w:rsid w:val="00834280"/>
    <w:rsid w:val="00834457"/>
    <w:rsid w:val="0083449C"/>
    <w:rsid w:val="0083478A"/>
    <w:rsid w:val="0083481F"/>
    <w:rsid w:val="00834B43"/>
    <w:rsid w:val="00834B76"/>
    <w:rsid w:val="00835003"/>
    <w:rsid w:val="0083535B"/>
    <w:rsid w:val="00835504"/>
    <w:rsid w:val="00835827"/>
    <w:rsid w:val="00835957"/>
    <w:rsid w:val="00835D96"/>
    <w:rsid w:val="00835DE9"/>
    <w:rsid w:val="00835F7A"/>
    <w:rsid w:val="008361B7"/>
    <w:rsid w:val="00836203"/>
    <w:rsid w:val="008365A6"/>
    <w:rsid w:val="00836882"/>
    <w:rsid w:val="00836A12"/>
    <w:rsid w:val="00836B32"/>
    <w:rsid w:val="00836D11"/>
    <w:rsid w:val="00836F33"/>
    <w:rsid w:val="00837D6E"/>
    <w:rsid w:val="00837E32"/>
    <w:rsid w:val="008405AC"/>
    <w:rsid w:val="00840634"/>
    <w:rsid w:val="008414F9"/>
    <w:rsid w:val="008415D0"/>
    <w:rsid w:val="00841CFA"/>
    <w:rsid w:val="00841EAD"/>
    <w:rsid w:val="0084223D"/>
    <w:rsid w:val="008423D8"/>
    <w:rsid w:val="0084249C"/>
    <w:rsid w:val="00842566"/>
    <w:rsid w:val="00842631"/>
    <w:rsid w:val="00842DB1"/>
    <w:rsid w:val="00843318"/>
    <w:rsid w:val="0084332A"/>
    <w:rsid w:val="00843BA0"/>
    <w:rsid w:val="0084430B"/>
    <w:rsid w:val="00844518"/>
    <w:rsid w:val="00844D5B"/>
    <w:rsid w:val="00844E04"/>
    <w:rsid w:val="00844ED8"/>
    <w:rsid w:val="00845029"/>
    <w:rsid w:val="00845244"/>
    <w:rsid w:val="00845316"/>
    <w:rsid w:val="00845A1C"/>
    <w:rsid w:val="00845C8C"/>
    <w:rsid w:val="00845ECF"/>
    <w:rsid w:val="00845F73"/>
    <w:rsid w:val="00846141"/>
    <w:rsid w:val="00846286"/>
    <w:rsid w:val="0084700E"/>
    <w:rsid w:val="008472DD"/>
    <w:rsid w:val="0084747C"/>
    <w:rsid w:val="00847A75"/>
    <w:rsid w:val="00850354"/>
    <w:rsid w:val="0085037E"/>
    <w:rsid w:val="008503AE"/>
    <w:rsid w:val="008504C4"/>
    <w:rsid w:val="00850A20"/>
    <w:rsid w:val="00851AC3"/>
    <w:rsid w:val="00851D76"/>
    <w:rsid w:val="008520B8"/>
    <w:rsid w:val="00852186"/>
    <w:rsid w:val="00852194"/>
    <w:rsid w:val="008524C1"/>
    <w:rsid w:val="00852732"/>
    <w:rsid w:val="008529D4"/>
    <w:rsid w:val="00852F76"/>
    <w:rsid w:val="0085308A"/>
    <w:rsid w:val="008530C0"/>
    <w:rsid w:val="00853D7A"/>
    <w:rsid w:val="00853F59"/>
    <w:rsid w:val="0085441D"/>
    <w:rsid w:val="008554A7"/>
    <w:rsid w:val="008555B5"/>
    <w:rsid w:val="0085568E"/>
    <w:rsid w:val="0085585E"/>
    <w:rsid w:val="00855E40"/>
    <w:rsid w:val="008561FB"/>
    <w:rsid w:val="008568FA"/>
    <w:rsid w:val="0085693D"/>
    <w:rsid w:val="00856B1E"/>
    <w:rsid w:val="00856B47"/>
    <w:rsid w:val="00856BCE"/>
    <w:rsid w:val="00857474"/>
    <w:rsid w:val="0085752C"/>
    <w:rsid w:val="00857546"/>
    <w:rsid w:val="0085778D"/>
    <w:rsid w:val="00857FBF"/>
    <w:rsid w:val="00860485"/>
    <w:rsid w:val="00860548"/>
    <w:rsid w:val="00860581"/>
    <w:rsid w:val="00860AC7"/>
    <w:rsid w:val="00860F9E"/>
    <w:rsid w:val="00860FD0"/>
    <w:rsid w:val="008616EF"/>
    <w:rsid w:val="00861874"/>
    <w:rsid w:val="00861AC6"/>
    <w:rsid w:val="00861C18"/>
    <w:rsid w:val="00861E52"/>
    <w:rsid w:val="00861EA6"/>
    <w:rsid w:val="0086283D"/>
    <w:rsid w:val="00863089"/>
    <w:rsid w:val="00863152"/>
    <w:rsid w:val="00863233"/>
    <w:rsid w:val="008632EC"/>
    <w:rsid w:val="0086337E"/>
    <w:rsid w:val="00863C1D"/>
    <w:rsid w:val="00864174"/>
    <w:rsid w:val="00864362"/>
    <w:rsid w:val="008645E4"/>
    <w:rsid w:val="00864AAC"/>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3F80"/>
    <w:rsid w:val="00874059"/>
    <w:rsid w:val="0087446C"/>
    <w:rsid w:val="00874595"/>
    <w:rsid w:val="008748C1"/>
    <w:rsid w:val="00874EF1"/>
    <w:rsid w:val="00874FFA"/>
    <w:rsid w:val="008751BB"/>
    <w:rsid w:val="008751E0"/>
    <w:rsid w:val="00875744"/>
    <w:rsid w:val="00875AAD"/>
    <w:rsid w:val="008763EF"/>
    <w:rsid w:val="00876990"/>
    <w:rsid w:val="008770B4"/>
    <w:rsid w:val="00877321"/>
    <w:rsid w:val="0088095B"/>
    <w:rsid w:val="008809CF"/>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2DE"/>
    <w:rsid w:val="00886304"/>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3C"/>
    <w:rsid w:val="00893341"/>
    <w:rsid w:val="00893522"/>
    <w:rsid w:val="00893563"/>
    <w:rsid w:val="008936A2"/>
    <w:rsid w:val="00893CB0"/>
    <w:rsid w:val="00893DF3"/>
    <w:rsid w:val="008942EA"/>
    <w:rsid w:val="008944F2"/>
    <w:rsid w:val="00894554"/>
    <w:rsid w:val="00894840"/>
    <w:rsid w:val="00894B3F"/>
    <w:rsid w:val="00894F1F"/>
    <w:rsid w:val="0089500C"/>
    <w:rsid w:val="00895699"/>
    <w:rsid w:val="008957C8"/>
    <w:rsid w:val="0089592A"/>
    <w:rsid w:val="00895B41"/>
    <w:rsid w:val="00895CA4"/>
    <w:rsid w:val="00895E18"/>
    <w:rsid w:val="00895F9D"/>
    <w:rsid w:val="008962E5"/>
    <w:rsid w:val="00896395"/>
    <w:rsid w:val="00896DA7"/>
    <w:rsid w:val="00896E8F"/>
    <w:rsid w:val="00896EFC"/>
    <w:rsid w:val="00896F77"/>
    <w:rsid w:val="00897156"/>
    <w:rsid w:val="008974A8"/>
    <w:rsid w:val="008974E4"/>
    <w:rsid w:val="00897807"/>
    <w:rsid w:val="008A08DC"/>
    <w:rsid w:val="008A0ABF"/>
    <w:rsid w:val="008A0D3E"/>
    <w:rsid w:val="008A0E46"/>
    <w:rsid w:val="008A0E56"/>
    <w:rsid w:val="008A127A"/>
    <w:rsid w:val="008A17B3"/>
    <w:rsid w:val="008A1AD3"/>
    <w:rsid w:val="008A1B72"/>
    <w:rsid w:val="008A218D"/>
    <w:rsid w:val="008A2274"/>
    <w:rsid w:val="008A22E7"/>
    <w:rsid w:val="008A23A2"/>
    <w:rsid w:val="008A285B"/>
    <w:rsid w:val="008A28CE"/>
    <w:rsid w:val="008A2C39"/>
    <w:rsid w:val="008A3D91"/>
    <w:rsid w:val="008A3E02"/>
    <w:rsid w:val="008A4854"/>
    <w:rsid w:val="008A4C60"/>
    <w:rsid w:val="008A5046"/>
    <w:rsid w:val="008A51C2"/>
    <w:rsid w:val="008A51FE"/>
    <w:rsid w:val="008A5371"/>
    <w:rsid w:val="008A5C20"/>
    <w:rsid w:val="008A5EC6"/>
    <w:rsid w:val="008A67EA"/>
    <w:rsid w:val="008A680A"/>
    <w:rsid w:val="008A68C4"/>
    <w:rsid w:val="008A6B81"/>
    <w:rsid w:val="008A7020"/>
    <w:rsid w:val="008A79E1"/>
    <w:rsid w:val="008A7B61"/>
    <w:rsid w:val="008A7E90"/>
    <w:rsid w:val="008A7FF8"/>
    <w:rsid w:val="008B006B"/>
    <w:rsid w:val="008B0166"/>
    <w:rsid w:val="008B026D"/>
    <w:rsid w:val="008B060B"/>
    <w:rsid w:val="008B0646"/>
    <w:rsid w:val="008B0709"/>
    <w:rsid w:val="008B0CBA"/>
    <w:rsid w:val="008B0E0E"/>
    <w:rsid w:val="008B1440"/>
    <w:rsid w:val="008B1937"/>
    <w:rsid w:val="008B1970"/>
    <w:rsid w:val="008B1971"/>
    <w:rsid w:val="008B1D4B"/>
    <w:rsid w:val="008B1D9F"/>
    <w:rsid w:val="008B2195"/>
    <w:rsid w:val="008B25FD"/>
    <w:rsid w:val="008B2754"/>
    <w:rsid w:val="008B2835"/>
    <w:rsid w:val="008B2A0D"/>
    <w:rsid w:val="008B2B28"/>
    <w:rsid w:val="008B2B95"/>
    <w:rsid w:val="008B2E9A"/>
    <w:rsid w:val="008B2F98"/>
    <w:rsid w:val="008B331C"/>
    <w:rsid w:val="008B38A6"/>
    <w:rsid w:val="008B3E60"/>
    <w:rsid w:val="008B3E8C"/>
    <w:rsid w:val="008B4619"/>
    <w:rsid w:val="008B4689"/>
    <w:rsid w:val="008B471E"/>
    <w:rsid w:val="008B4745"/>
    <w:rsid w:val="008B4A33"/>
    <w:rsid w:val="008B4A68"/>
    <w:rsid w:val="008B5196"/>
    <w:rsid w:val="008B51F0"/>
    <w:rsid w:val="008B5D7A"/>
    <w:rsid w:val="008B62C8"/>
    <w:rsid w:val="008B646D"/>
    <w:rsid w:val="008B6529"/>
    <w:rsid w:val="008B68E0"/>
    <w:rsid w:val="008B6D19"/>
    <w:rsid w:val="008B6D8C"/>
    <w:rsid w:val="008B7A3D"/>
    <w:rsid w:val="008B7B3F"/>
    <w:rsid w:val="008B7B81"/>
    <w:rsid w:val="008B7FD1"/>
    <w:rsid w:val="008C002F"/>
    <w:rsid w:val="008C01BA"/>
    <w:rsid w:val="008C0250"/>
    <w:rsid w:val="008C0482"/>
    <w:rsid w:val="008C052E"/>
    <w:rsid w:val="008C054F"/>
    <w:rsid w:val="008C11F2"/>
    <w:rsid w:val="008C1283"/>
    <w:rsid w:val="008C1584"/>
    <w:rsid w:val="008C15AD"/>
    <w:rsid w:val="008C15D1"/>
    <w:rsid w:val="008C1C62"/>
    <w:rsid w:val="008C1CD3"/>
    <w:rsid w:val="008C202D"/>
    <w:rsid w:val="008C209D"/>
    <w:rsid w:val="008C26C7"/>
    <w:rsid w:val="008C296E"/>
    <w:rsid w:val="008C2AD8"/>
    <w:rsid w:val="008C2C70"/>
    <w:rsid w:val="008C2EF5"/>
    <w:rsid w:val="008C3596"/>
    <w:rsid w:val="008C3739"/>
    <w:rsid w:val="008C3A21"/>
    <w:rsid w:val="008C3B4E"/>
    <w:rsid w:val="008C489E"/>
    <w:rsid w:val="008C48ED"/>
    <w:rsid w:val="008C5059"/>
    <w:rsid w:val="008C54A1"/>
    <w:rsid w:val="008C575A"/>
    <w:rsid w:val="008C5AAE"/>
    <w:rsid w:val="008C5D92"/>
    <w:rsid w:val="008C65CC"/>
    <w:rsid w:val="008C6D9C"/>
    <w:rsid w:val="008C70FB"/>
    <w:rsid w:val="008C71EC"/>
    <w:rsid w:val="008C7222"/>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43F"/>
    <w:rsid w:val="008D244B"/>
    <w:rsid w:val="008D24B5"/>
    <w:rsid w:val="008D2B1D"/>
    <w:rsid w:val="008D2BA4"/>
    <w:rsid w:val="008D2C9A"/>
    <w:rsid w:val="008D2D6E"/>
    <w:rsid w:val="008D2F7C"/>
    <w:rsid w:val="008D31D1"/>
    <w:rsid w:val="008D31DE"/>
    <w:rsid w:val="008D3212"/>
    <w:rsid w:val="008D37B0"/>
    <w:rsid w:val="008D3AD3"/>
    <w:rsid w:val="008D3D70"/>
    <w:rsid w:val="008D3DA1"/>
    <w:rsid w:val="008D42DB"/>
    <w:rsid w:val="008D4309"/>
    <w:rsid w:val="008D461E"/>
    <w:rsid w:val="008D4672"/>
    <w:rsid w:val="008D4DDB"/>
    <w:rsid w:val="008D51A3"/>
    <w:rsid w:val="008D5378"/>
    <w:rsid w:val="008D5447"/>
    <w:rsid w:val="008D5786"/>
    <w:rsid w:val="008D596E"/>
    <w:rsid w:val="008D676F"/>
    <w:rsid w:val="008D6AAE"/>
    <w:rsid w:val="008D6C39"/>
    <w:rsid w:val="008D6E3A"/>
    <w:rsid w:val="008D6F1B"/>
    <w:rsid w:val="008D6F3D"/>
    <w:rsid w:val="008D704E"/>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3C31"/>
    <w:rsid w:val="008E40AA"/>
    <w:rsid w:val="008E40EC"/>
    <w:rsid w:val="008E476A"/>
    <w:rsid w:val="008E47DD"/>
    <w:rsid w:val="008E4B1E"/>
    <w:rsid w:val="008E4B6E"/>
    <w:rsid w:val="008E4D08"/>
    <w:rsid w:val="008E4D0F"/>
    <w:rsid w:val="008E5124"/>
    <w:rsid w:val="008E5163"/>
    <w:rsid w:val="008E5615"/>
    <w:rsid w:val="008E57EE"/>
    <w:rsid w:val="008E588D"/>
    <w:rsid w:val="008E594E"/>
    <w:rsid w:val="008E5B4D"/>
    <w:rsid w:val="008E5BDB"/>
    <w:rsid w:val="008E5C2D"/>
    <w:rsid w:val="008E6098"/>
    <w:rsid w:val="008E61A2"/>
    <w:rsid w:val="008E61A6"/>
    <w:rsid w:val="008E631C"/>
    <w:rsid w:val="008E64E0"/>
    <w:rsid w:val="008E6874"/>
    <w:rsid w:val="008E6A72"/>
    <w:rsid w:val="008E6C25"/>
    <w:rsid w:val="008E6F1A"/>
    <w:rsid w:val="008E70BF"/>
    <w:rsid w:val="008E7516"/>
    <w:rsid w:val="008E7692"/>
    <w:rsid w:val="008E7A6D"/>
    <w:rsid w:val="008E7DAF"/>
    <w:rsid w:val="008E7E23"/>
    <w:rsid w:val="008F0193"/>
    <w:rsid w:val="008F02A6"/>
    <w:rsid w:val="008F03E7"/>
    <w:rsid w:val="008F06B5"/>
    <w:rsid w:val="008F097D"/>
    <w:rsid w:val="008F0D84"/>
    <w:rsid w:val="008F1397"/>
    <w:rsid w:val="008F1B33"/>
    <w:rsid w:val="008F1CE9"/>
    <w:rsid w:val="008F1E89"/>
    <w:rsid w:val="008F1F96"/>
    <w:rsid w:val="008F2050"/>
    <w:rsid w:val="008F2468"/>
    <w:rsid w:val="008F24FD"/>
    <w:rsid w:val="008F2668"/>
    <w:rsid w:val="008F2741"/>
    <w:rsid w:val="008F2801"/>
    <w:rsid w:val="008F2897"/>
    <w:rsid w:val="008F2C43"/>
    <w:rsid w:val="008F3229"/>
    <w:rsid w:val="008F3289"/>
    <w:rsid w:val="008F333B"/>
    <w:rsid w:val="008F34BD"/>
    <w:rsid w:val="008F37AF"/>
    <w:rsid w:val="008F396A"/>
    <w:rsid w:val="008F3B21"/>
    <w:rsid w:val="008F3B31"/>
    <w:rsid w:val="008F3EDA"/>
    <w:rsid w:val="008F3F5B"/>
    <w:rsid w:val="008F400A"/>
    <w:rsid w:val="008F4430"/>
    <w:rsid w:val="008F4646"/>
    <w:rsid w:val="008F472B"/>
    <w:rsid w:val="008F49E0"/>
    <w:rsid w:val="008F4B58"/>
    <w:rsid w:val="008F51F1"/>
    <w:rsid w:val="008F5438"/>
    <w:rsid w:val="008F54FC"/>
    <w:rsid w:val="008F565D"/>
    <w:rsid w:val="008F572A"/>
    <w:rsid w:val="008F5B6A"/>
    <w:rsid w:val="008F5DA7"/>
    <w:rsid w:val="008F5F68"/>
    <w:rsid w:val="008F615A"/>
    <w:rsid w:val="008F6666"/>
    <w:rsid w:val="008F68C1"/>
    <w:rsid w:val="008F7140"/>
    <w:rsid w:val="008F7346"/>
    <w:rsid w:val="008F75F8"/>
    <w:rsid w:val="008F76FB"/>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6CA"/>
    <w:rsid w:val="00902741"/>
    <w:rsid w:val="009028DA"/>
    <w:rsid w:val="00902A06"/>
    <w:rsid w:val="00902AA6"/>
    <w:rsid w:val="00902CC8"/>
    <w:rsid w:val="00903BE8"/>
    <w:rsid w:val="00903E71"/>
    <w:rsid w:val="009041DC"/>
    <w:rsid w:val="009045BC"/>
    <w:rsid w:val="00904BCB"/>
    <w:rsid w:val="00904D4A"/>
    <w:rsid w:val="0090564D"/>
    <w:rsid w:val="00905A4D"/>
    <w:rsid w:val="00905AF7"/>
    <w:rsid w:val="00905BAE"/>
    <w:rsid w:val="00905CC3"/>
    <w:rsid w:val="009060E3"/>
    <w:rsid w:val="0090617A"/>
    <w:rsid w:val="00906394"/>
    <w:rsid w:val="00906663"/>
    <w:rsid w:val="009066EC"/>
    <w:rsid w:val="00906A1C"/>
    <w:rsid w:val="00906AE5"/>
    <w:rsid w:val="00907316"/>
    <w:rsid w:val="009076BC"/>
    <w:rsid w:val="00907BC3"/>
    <w:rsid w:val="00907DB2"/>
    <w:rsid w:val="00907F2B"/>
    <w:rsid w:val="00910500"/>
    <w:rsid w:val="009108C1"/>
    <w:rsid w:val="00910D52"/>
    <w:rsid w:val="00910F09"/>
    <w:rsid w:val="00911199"/>
    <w:rsid w:val="00911484"/>
    <w:rsid w:val="009114A9"/>
    <w:rsid w:val="009118D7"/>
    <w:rsid w:val="00912089"/>
    <w:rsid w:val="009121CC"/>
    <w:rsid w:val="00912474"/>
    <w:rsid w:val="00912778"/>
    <w:rsid w:val="009127C1"/>
    <w:rsid w:val="00912992"/>
    <w:rsid w:val="00912A30"/>
    <w:rsid w:val="009136DE"/>
    <w:rsid w:val="0091382F"/>
    <w:rsid w:val="009138EA"/>
    <w:rsid w:val="00913A55"/>
    <w:rsid w:val="00914381"/>
    <w:rsid w:val="0091459C"/>
    <w:rsid w:val="00914B38"/>
    <w:rsid w:val="00914B86"/>
    <w:rsid w:val="00914E39"/>
    <w:rsid w:val="00915037"/>
    <w:rsid w:val="00915561"/>
    <w:rsid w:val="00915586"/>
    <w:rsid w:val="00915723"/>
    <w:rsid w:val="00915A77"/>
    <w:rsid w:val="00915B6C"/>
    <w:rsid w:val="00915BF8"/>
    <w:rsid w:val="00915D1C"/>
    <w:rsid w:val="009160BF"/>
    <w:rsid w:val="00916A53"/>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3C5F"/>
    <w:rsid w:val="00924040"/>
    <w:rsid w:val="009246CD"/>
    <w:rsid w:val="00924794"/>
    <w:rsid w:val="00924968"/>
    <w:rsid w:val="00924996"/>
    <w:rsid w:val="00924E33"/>
    <w:rsid w:val="00925022"/>
    <w:rsid w:val="009250FA"/>
    <w:rsid w:val="00925407"/>
    <w:rsid w:val="00925581"/>
    <w:rsid w:val="009255F2"/>
    <w:rsid w:val="00925A9F"/>
    <w:rsid w:val="00925D54"/>
    <w:rsid w:val="00925E58"/>
    <w:rsid w:val="00925ED6"/>
    <w:rsid w:val="009263ED"/>
    <w:rsid w:val="0092673F"/>
    <w:rsid w:val="00926838"/>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FD5"/>
    <w:rsid w:val="00934434"/>
    <w:rsid w:val="00934724"/>
    <w:rsid w:val="009349F6"/>
    <w:rsid w:val="00934BD7"/>
    <w:rsid w:val="0093538D"/>
    <w:rsid w:val="0093549C"/>
    <w:rsid w:val="009354B4"/>
    <w:rsid w:val="00935AE0"/>
    <w:rsid w:val="00935CB6"/>
    <w:rsid w:val="00935E93"/>
    <w:rsid w:val="00935EDE"/>
    <w:rsid w:val="009361DE"/>
    <w:rsid w:val="00936268"/>
    <w:rsid w:val="00936312"/>
    <w:rsid w:val="00936388"/>
    <w:rsid w:val="0093679D"/>
    <w:rsid w:val="009367E6"/>
    <w:rsid w:val="00936D5B"/>
    <w:rsid w:val="00936D92"/>
    <w:rsid w:val="00936F4F"/>
    <w:rsid w:val="009371EE"/>
    <w:rsid w:val="00937391"/>
    <w:rsid w:val="009377DA"/>
    <w:rsid w:val="00937BBB"/>
    <w:rsid w:val="00937F3E"/>
    <w:rsid w:val="00940E83"/>
    <w:rsid w:val="00940FC4"/>
    <w:rsid w:val="00940FC7"/>
    <w:rsid w:val="00941492"/>
    <w:rsid w:val="009415C2"/>
    <w:rsid w:val="009422AC"/>
    <w:rsid w:val="009426A7"/>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B3B"/>
    <w:rsid w:val="00944DFA"/>
    <w:rsid w:val="00945578"/>
    <w:rsid w:val="009458E3"/>
    <w:rsid w:val="00945BFB"/>
    <w:rsid w:val="00945D80"/>
    <w:rsid w:val="00945D9B"/>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1EAD"/>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DB"/>
    <w:rsid w:val="009541EB"/>
    <w:rsid w:val="00954584"/>
    <w:rsid w:val="00954A4B"/>
    <w:rsid w:val="0095502A"/>
    <w:rsid w:val="00955093"/>
    <w:rsid w:val="0095567D"/>
    <w:rsid w:val="0095598D"/>
    <w:rsid w:val="0095632E"/>
    <w:rsid w:val="00956578"/>
    <w:rsid w:val="00956652"/>
    <w:rsid w:val="0095675A"/>
    <w:rsid w:val="00956A26"/>
    <w:rsid w:val="00957153"/>
    <w:rsid w:val="00957597"/>
    <w:rsid w:val="009576D3"/>
    <w:rsid w:val="0095785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2D8"/>
    <w:rsid w:val="0096282F"/>
    <w:rsid w:val="00963480"/>
    <w:rsid w:val="009637AF"/>
    <w:rsid w:val="00963AA7"/>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990"/>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0A1"/>
    <w:rsid w:val="009701B6"/>
    <w:rsid w:val="009702AD"/>
    <w:rsid w:val="009703C3"/>
    <w:rsid w:val="009703DC"/>
    <w:rsid w:val="0097089C"/>
    <w:rsid w:val="00970A71"/>
    <w:rsid w:val="00970D99"/>
    <w:rsid w:val="00971086"/>
    <w:rsid w:val="009719A0"/>
    <w:rsid w:val="009719C3"/>
    <w:rsid w:val="00971A48"/>
    <w:rsid w:val="00971C28"/>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66B"/>
    <w:rsid w:val="00977BCB"/>
    <w:rsid w:val="00977ECD"/>
    <w:rsid w:val="00977F06"/>
    <w:rsid w:val="009803AA"/>
    <w:rsid w:val="0098078B"/>
    <w:rsid w:val="00980A77"/>
    <w:rsid w:val="00980C72"/>
    <w:rsid w:val="00980CA6"/>
    <w:rsid w:val="00980E96"/>
    <w:rsid w:val="00981065"/>
    <w:rsid w:val="009811F4"/>
    <w:rsid w:val="00981BF8"/>
    <w:rsid w:val="009820D2"/>
    <w:rsid w:val="0098213B"/>
    <w:rsid w:val="00982174"/>
    <w:rsid w:val="0098270F"/>
    <w:rsid w:val="00982769"/>
    <w:rsid w:val="00982A24"/>
    <w:rsid w:val="00982CA7"/>
    <w:rsid w:val="00982CF9"/>
    <w:rsid w:val="00983A61"/>
    <w:rsid w:val="00983D0E"/>
    <w:rsid w:val="00983DCA"/>
    <w:rsid w:val="0098408C"/>
    <w:rsid w:val="00984201"/>
    <w:rsid w:val="00984312"/>
    <w:rsid w:val="00984694"/>
    <w:rsid w:val="00984A18"/>
    <w:rsid w:val="00984EE3"/>
    <w:rsid w:val="0098579D"/>
    <w:rsid w:val="00985B08"/>
    <w:rsid w:val="00985BAC"/>
    <w:rsid w:val="00985BF5"/>
    <w:rsid w:val="00986230"/>
    <w:rsid w:val="00986237"/>
    <w:rsid w:val="0098657F"/>
    <w:rsid w:val="0098671F"/>
    <w:rsid w:val="009868CC"/>
    <w:rsid w:val="009868D6"/>
    <w:rsid w:val="00986A89"/>
    <w:rsid w:val="00986CD3"/>
    <w:rsid w:val="00986D27"/>
    <w:rsid w:val="00986DB4"/>
    <w:rsid w:val="0098714F"/>
    <w:rsid w:val="00987262"/>
    <w:rsid w:val="00987386"/>
    <w:rsid w:val="009875C1"/>
    <w:rsid w:val="00987999"/>
    <w:rsid w:val="00987BA0"/>
    <w:rsid w:val="00987C09"/>
    <w:rsid w:val="00987FDF"/>
    <w:rsid w:val="009906A2"/>
    <w:rsid w:val="00990BEB"/>
    <w:rsid w:val="00990CC9"/>
    <w:rsid w:val="00990FF9"/>
    <w:rsid w:val="00991244"/>
    <w:rsid w:val="00991831"/>
    <w:rsid w:val="0099190F"/>
    <w:rsid w:val="00991A58"/>
    <w:rsid w:val="00991C42"/>
    <w:rsid w:val="00992135"/>
    <w:rsid w:val="00992294"/>
    <w:rsid w:val="009922F8"/>
    <w:rsid w:val="009923E2"/>
    <w:rsid w:val="009924F2"/>
    <w:rsid w:val="00992984"/>
    <w:rsid w:val="00992D60"/>
    <w:rsid w:val="00993057"/>
    <w:rsid w:val="00993492"/>
    <w:rsid w:val="00993730"/>
    <w:rsid w:val="00993947"/>
    <w:rsid w:val="00993CBE"/>
    <w:rsid w:val="00993DC0"/>
    <w:rsid w:val="00993F72"/>
    <w:rsid w:val="00994496"/>
    <w:rsid w:val="00994858"/>
    <w:rsid w:val="00994861"/>
    <w:rsid w:val="00994F77"/>
    <w:rsid w:val="009953D7"/>
    <w:rsid w:val="00995EE0"/>
    <w:rsid w:val="009962A0"/>
    <w:rsid w:val="00996558"/>
    <w:rsid w:val="009969B2"/>
    <w:rsid w:val="00996C46"/>
    <w:rsid w:val="00996DC0"/>
    <w:rsid w:val="00997538"/>
    <w:rsid w:val="009975BA"/>
    <w:rsid w:val="00997632"/>
    <w:rsid w:val="00997A31"/>
    <w:rsid w:val="00997DC5"/>
    <w:rsid w:val="009A00AD"/>
    <w:rsid w:val="009A04FE"/>
    <w:rsid w:val="009A077C"/>
    <w:rsid w:val="009A0F87"/>
    <w:rsid w:val="009A1503"/>
    <w:rsid w:val="009A171E"/>
    <w:rsid w:val="009A17F1"/>
    <w:rsid w:val="009A1D74"/>
    <w:rsid w:val="009A1F21"/>
    <w:rsid w:val="009A2D8E"/>
    <w:rsid w:val="009A306D"/>
    <w:rsid w:val="009A3149"/>
    <w:rsid w:val="009A33CD"/>
    <w:rsid w:val="009A345E"/>
    <w:rsid w:val="009A3684"/>
    <w:rsid w:val="009A38C7"/>
    <w:rsid w:val="009A3E1E"/>
    <w:rsid w:val="009A3E32"/>
    <w:rsid w:val="009A3F39"/>
    <w:rsid w:val="009A49AC"/>
    <w:rsid w:val="009A4BC1"/>
    <w:rsid w:val="009A501D"/>
    <w:rsid w:val="009A5041"/>
    <w:rsid w:val="009A509D"/>
    <w:rsid w:val="009A518B"/>
    <w:rsid w:val="009A5755"/>
    <w:rsid w:val="009A58F3"/>
    <w:rsid w:val="009A595F"/>
    <w:rsid w:val="009A610A"/>
    <w:rsid w:val="009A6195"/>
    <w:rsid w:val="009A63AD"/>
    <w:rsid w:val="009A68E8"/>
    <w:rsid w:val="009A69F3"/>
    <w:rsid w:val="009A6AAB"/>
    <w:rsid w:val="009A6DF8"/>
    <w:rsid w:val="009A6F86"/>
    <w:rsid w:val="009A709F"/>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1C"/>
    <w:rsid w:val="009B2266"/>
    <w:rsid w:val="009B279D"/>
    <w:rsid w:val="009B2B7A"/>
    <w:rsid w:val="009B2DB7"/>
    <w:rsid w:val="009B2E2C"/>
    <w:rsid w:val="009B2E2D"/>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06B"/>
    <w:rsid w:val="009B731D"/>
    <w:rsid w:val="009B76AA"/>
    <w:rsid w:val="009B7CB2"/>
    <w:rsid w:val="009C05EA"/>
    <w:rsid w:val="009C0708"/>
    <w:rsid w:val="009C0A8A"/>
    <w:rsid w:val="009C0B09"/>
    <w:rsid w:val="009C0E38"/>
    <w:rsid w:val="009C0F7A"/>
    <w:rsid w:val="009C14BB"/>
    <w:rsid w:val="009C16E9"/>
    <w:rsid w:val="009C1773"/>
    <w:rsid w:val="009C1B8A"/>
    <w:rsid w:val="009C1CEF"/>
    <w:rsid w:val="009C1D8F"/>
    <w:rsid w:val="009C210E"/>
    <w:rsid w:val="009C2439"/>
    <w:rsid w:val="009C2544"/>
    <w:rsid w:val="009C2680"/>
    <w:rsid w:val="009C29E9"/>
    <w:rsid w:val="009C2E82"/>
    <w:rsid w:val="009C3006"/>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D0224"/>
    <w:rsid w:val="009D0731"/>
    <w:rsid w:val="009D07AA"/>
    <w:rsid w:val="009D0A05"/>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4608"/>
    <w:rsid w:val="009D4B88"/>
    <w:rsid w:val="009D4FEA"/>
    <w:rsid w:val="009D50C4"/>
    <w:rsid w:val="009D5269"/>
    <w:rsid w:val="009D52C9"/>
    <w:rsid w:val="009D53D7"/>
    <w:rsid w:val="009D5547"/>
    <w:rsid w:val="009D5577"/>
    <w:rsid w:val="009D661A"/>
    <w:rsid w:val="009D69CE"/>
    <w:rsid w:val="009D6B64"/>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20AA"/>
    <w:rsid w:val="009E20B9"/>
    <w:rsid w:val="009E2304"/>
    <w:rsid w:val="009E2491"/>
    <w:rsid w:val="009E2775"/>
    <w:rsid w:val="009E2904"/>
    <w:rsid w:val="009E2BCA"/>
    <w:rsid w:val="009E2BCB"/>
    <w:rsid w:val="009E322D"/>
    <w:rsid w:val="009E3241"/>
    <w:rsid w:val="009E3608"/>
    <w:rsid w:val="009E3A42"/>
    <w:rsid w:val="009E3B8D"/>
    <w:rsid w:val="009E3CD8"/>
    <w:rsid w:val="009E3D11"/>
    <w:rsid w:val="009E3EB2"/>
    <w:rsid w:val="009E4009"/>
    <w:rsid w:val="009E43E1"/>
    <w:rsid w:val="009E4879"/>
    <w:rsid w:val="009E4CE4"/>
    <w:rsid w:val="009E51B6"/>
    <w:rsid w:val="009E5349"/>
    <w:rsid w:val="009E5638"/>
    <w:rsid w:val="009E58CC"/>
    <w:rsid w:val="009E595D"/>
    <w:rsid w:val="009E59F4"/>
    <w:rsid w:val="009E5FC1"/>
    <w:rsid w:val="009E6053"/>
    <w:rsid w:val="009E611E"/>
    <w:rsid w:val="009E63DD"/>
    <w:rsid w:val="009E64D5"/>
    <w:rsid w:val="009E6678"/>
    <w:rsid w:val="009E67AF"/>
    <w:rsid w:val="009E68E3"/>
    <w:rsid w:val="009E73FF"/>
    <w:rsid w:val="009E7585"/>
    <w:rsid w:val="009E75E2"/>
    <w:rsid w:val="009E7792"/>
    <w:rsid w:val="009E7DBC"/>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4F53"/>
    <w:rsid w:val="009F525B"/>
    <w:rsid w:val="009F531E"/>
    <w:rsid w:val="009F5822"/>
    <w:rsid w:val="009F5851"/>
    <w:rsid w:val="009F5F41"/>
    <w:rsid w:val="009F652C"/>
    <w:rsid w:val="009F66CF"/>
    <w:rsid w:val="009F6CA9"/>
    <w:rsid w:val="009F6DA7"/>
    <w:rsid w:val="009F6DCA"/>
    <w:rsid w:val="009F6F84"/>
    <w:rsid w:val="009F7061"/>
    <w:rsid w:val="009F71A3"/>
    <w:rsid w:val="009F7486"/>
    <w:rsid w:val="009F7656"/>
    <w:rsid w:val="009F7A4C"/>
    <w:rsid w:val="00A00489"/>
    <w:rsid w:val="00A0079D"/>
    <w:rsid w:val="00A00A47"/>
    <w:rsid w:val="00A00B6D"/>
    <w:rsid w:val="00A00CC5"/>
    <w:rsid w:val="00A00D98"/>
    <w:rsid w:val="00A00EF9"/>
    <w:rsid w:val="00A00F3D"/>
    <w:rsid w:val="00A0127C"/>
    <w:rsid w:val="00A018A6"/>
    <w:rsid w:val="00A01E78"/>
    <w:rsid w:val="00A01EAF"/>
    <w:rsid w:val="00A02350"/>
    <w:rsid w:val="00A02480"/>
    <w:rsid w:val="00A0258B"/>
    <w:rsid w:val="00A0267E"/>
    <w:rsid w:val="00A026FD"/>
    <w:rsid w:val="00A02830"/>
    <w:rsid w:val="00A02AD9"/>
    <w:rsid w:val="00A02C33"/>
    <w:rsid w:val="00A0302B"/>
    <w:rsid w:val="00A0318F"/>
    <w:rsid w:val="00A03622"/>
    <w:rsid w:val="00A03899"/>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07999"/>
    <w:rsid w:val="00A1036F"/>
    <w:rsid w:val="00A10F15"/>
    <w:rsid w:val="00A11192"/>
    <w:rsid w:val="00A11838"/>
    <w:rsid w:val="00A11903"/>
    <w:rsid w:val="00A11AE5"/>
    <w:rsid w:val="00A11C08"/>
    <w:rsid w:val="00A11FC0"/>
    <w:rsid w:val="00A122B0"/>
    <w:rsid w:val="00A1281E"/>
    <w:rsid w:val="00A12917"/>
    <w:rsid w:val="00A12BCB"/>
    <w:rsid w:val="00A12CBA"/>
    <w:rsid w:val="00A13287"/>
    <w:rsid w:val="00A132CE"/>
    <w:rsid w:val="00A13525"/>
    <w:rsid w:val="00A138C6"/>
    <w:rsid w:val="00A139BA"/>
    <w:rsid w:val="00A13B82"/>
    <w:rsid w:val="00A13C6F"/>
    <w:rsid w:val="00A13DD7"/>
    <w:rsid w:val="00A13E6F"/>
    <w:rsid w:val="00A143CA"/>
    <w:rsid w:val="00A14EDC"/>
    <w:rsid w:val="00A152CB"/>
    <w:rsid w:val="00A163BF"/>
    <w:rsid w:val="00A16637"/>
    <w:rsid w:val="00A16D4B"/>
    <w:rsid w:val="00A16DBC"/>
    <w:rsid w:val="00A16E69"/>
    <w:rsid w:val="00A170BC"/>
    <w:rsid w:val="00A171DA"/>
    <w:rsid w:val="00A172C6"/>
    <w:rsid w:val="00A173C7"/>
    <w:rsid w:val="00A1766C"/>
    <w:rsid w:val="00A17831"/>
    <w:rsid w:val="00A17893"/>
    <w:rsid w:val="00A17C05"/>
    <w:rsid w:val="00A17C75"/>
    <w:rsid w:val="00A17DD2"/>
    <w:rsid w:val="00A17F31"/>
    <w:rsid w:val="00A200DB"/>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532"/>
    <w:rsid w:val="00A23873"/>
    <w:rsid w:val="00A244A2"/>
    <w:rsid w:val="00A2473F"/>
    <w:rsid w:val="00A247A5"/>
    <w:rsid w:val="00A247D0"/>
    <w:rsid w:val="00A24B5A"/>
    <w:rsid w:val="00A24CB3"/>
    <w:rsid w:val="00A24D47"/>
    <w:rsid w:val="00A24DDD"/>
    <w:rsid w:val="00A25084"/>
    <w:rsid w:val="00A250E1"/>
    <w:rsid w:val="00A258EE"/>
    <w:rsid w:val="00A25990"/>
    <w:rsid w:val="00A259E5"/>
    <w:rsid w:val="00A25D40"/>
    <w:rsid w:val="00A25D69"/>
    <w:rsid w:val="00A2632D"/>
    <w:rsid w:val="00A26716"/>
    <w:rsid w:val="00A268C8"/>
    <w:rsid w:val="00A269C9"/>
    <w:rsid w:val="00A26B9C"/>
    <w:rsid w:val="00A26E1D"/>
    <w:rsid w:val="00A271E4"/>
    <w:rsid w:val="00A273E2"/>
    <w:rsid w:val="00A27944"/>
    <w:rsid w:val="00A279CF"/>
    <w:rsid w:val="00A27A6F"/>
    <w:rsid w:val="00A27C48"/>
    <w:rsid w:val="00A27C62"/>
    <w:rsid w:val="00A27D29"/>
    <w:rsid w:val="00A27D71"/>
    <w:rsid w:val="00A27F9A"/>
    <w:rsid w:val="00A30189"/>
    <w:rsid w:val="00A306BD"/>
    <w:rsid w:val="00A307B5"/>
    <w:rsid w:val="00A30E1D"/>
    <w:rsid w:val="00A3111B"/>
    <w:rsid w:val="00A31230"/>
    <w:rsid w:val="00A31EAD"/>
    <w:rsid w:val="00A32162"/>
    <w:rsid w:val="00A32371"/>
    <w:rsid w:val="00A32447"/>
    <w:rsid w:val="00A32853"/>
    <w:rsid w:val="00A329FC"/>
    <w:rsid w:val="00A32C52"/>
    <w:rsid w:val="00A32F19"/>
    <w:rsid w:val="00A3311E"/>
    <w:rsid w:val="00A3311F"/>
    <w:rsid w:val="00A337D4"/>
    <w:rsid w:val="00A33891"/>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6D4"/>
    <w:rsid w:val="00A41A1E"/>
    <w:rsid w:val="00A41AB3"/>
    <w:rsid w:val="00A4207A"/>
    <w:rsid w:val="00A420B9"/>
    <w:rsid w:val="00A4250D"/>
    <w:rsid w:val="00A427B6"/>
    <w:rsid w:val="00A42970"/>
    <w:rsid w:val="00A42C80"/>
    <w:rsid w:val="00A42EE3"/>
    <w:rsid w:val="00A434B3"/>
    <w:rsid w:val="00A43558"/>
    <w:rsid w:val="00A436A3"/>
    <w:rsid w:val="00A43DAE"/>
    <w:rsid w:val="00A43E9C"/>
    <w:rsid w:val="00A440AD"/>
    <w:rsid w:val="00A44147"/>
    <w:rsid w:val="00A444C5"/>
    <w:rsid w:val="00A4476F"/>
    <w:rsid w:val="00A449D2"/>
    <w:rsid w:val="00A45194"/>
    <w:rsid w:val="00A4523C"/>
    <w:rsid w:val="00A45337"/>
    <w:rsid w:val="00A4533A"/>
    <w:rsid w:val="00A455E4"/>
    <w:rsid w:val="00A456A7"/>
    <w:rsid w:val="00A457E4"/>
    <w:rsid w:val="00A458C5"/>
    <w:rsid w:val="00A45A36"/>
    <w:rsid w:val="00A45C97"/>
    <w:rsid w:val="00A461EC"/>
    <w:rsid w:val="00A4631E"/>
    <w:rsid w:val="00A463FD"/>
    <w:rsid w:val="00A464AC"/>
    <w:rsid w:val="00A4685D"/>
    <w:rsid w:val="00A46BB1"/>
    <w:rsid w:val="00A46D32"/>
    <w:rsid w:val="00A47498"/>
    <w:rsid w:val="00A476DB"/>
    <w:rsid w:val="00A477DF"/>
    <w:rsid w:val="00A47B38"/>
    <w:rsid w:val="00A47ECF"/>
    <w:rsid w:val="00A47EEB"/>
    <w:rsid w:val="00A47FD5"/>
    <w:rsid w:val="00A500B2"/>
    <w:rsid w:val="00A50158"/>
    <w:rsid w:val="00A50300"/>
    <w:rsid w:val="00A5037B"/>
    <w:rsid w:val="00A5042A"/>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4199"/>
    <w:rsid w:val="00A5462D"/>
    <w:rsid w:val="00A54991"/>
    <w:rsid w:val="00A54CC0"/>
    <w:rsid w:val="00A54EA9"/>
    <w:rsid w:val="00A54EE8"/>
    <w:rsid w:val="00A55128"/>
    <w:rsid w:val="00A55132"/>
    <w:rsid w:val="00A55363"/>
    <w:rsid w:val="00A55580"/>
    <w:rsid w:val="00A555B9"/>
    <w:rsid w:val="00A55D0C"/>
    <w:rsid w:val="00A567D2"/>
    <w:rsid w:val="00A5681A"/>
    <w:rsid w:val="00A56911"/>
    <w:rsid w:val="00A56944"/>
    <w:rsid w:val="00A57097"/>
    <w:rsid w:val="00A570D7"/>
    <w:rsid w:val="00A57351"/>
    <w:rsid w:val="00A573AA"/>
    <w:rsid w:val="00A57C85"/>
    <w:rsid w:val="00A57F1C"/>
    <w:rsid w:val="00A60934"/>
    <w:rsid w:val="00A60BB3"/>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4AB6"/>
    <w:rsid w:val="00A6517F"/>
    <w:rsid w:val="00A6581B"/>
    <w:rsid w:val="00A65C11"/>
    <w:rsid w:val="00A66344"/>
    <w:rsid w:val="00A6686D"/>
    <w:rsid w:val="00A66B4A"/>
    <w:rsid w:val="00A674AB"/>
    <w:rsid w:val="00A674DF"/>
    <w:rsid w:val="00A67542"/>
    <w:rsid w:val="00A679F4"/>
    <w:rsid w:val="00A67A43"/>
    <w:rsid w:val="00A67C42"/>
    <w:rsid w:val="00A67EAF"/>
    <w:rsid w:val="00A67ED3"/>
    <w:rsid w:val="00A7002C"/>
    <w:rsid w:val="00A7034C"/>
    <w:rsid w:val="00A70CB5"/>
    <w:rsid w:val="00A710C9"/>
    <w:rsid w:val="00A71196"/>
    <w:rsid w:val="00A713D8"/>
    <w:rsid w:val="00A71467"/>
    <w:rsid w:val="00A718DC"/>
    <w:rsid w:val="00A7194A"/>
    <w:rsid w:val="00A71CDE"/>
    <w:rsid w:val="00A71D0C"/>
    <w:rsid w:val="00A71F06"/>
    <w:rsid w:val="00A72459"/>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9C"/>
    <w:rsid w:val="00A800A7"/>
    <w:rsid w:val="00A8021F"/>
    <w:rsid w:val="00A80308"/>
    <w:rsid w:val="00A80820"/>
    <w:rsid w:val="00A8098A"/>
    <w:rsid w:val="00A80ED1"/>
    <w:rsid w:val="00A80F7B"/>
    <w:rsid w:val="00A80F91"/>
    <w:rsid w:val="00A80FD7"/>
    <w:rsid w:val="00A8131E"/>
    <w:rsid w:val="00A81585"/>
    <w:rsid w:val="00A8175E"/>
    <w:rsid w:val="00A817A9"/>
    <w:rsid w:val="00A81C24"/>
    <w:rsid w:val="00A81DEA"/>
    <w:rsid w:val="00A82322"/>
    <w:rsid w:val="00A823E3"/>
    <w:rsid w:val="00A82BEB"/>
    <w:rsid w:val="00A82F84"/>
    <w:rsid w:val="00A83124"/>
    <w:rsid w:val="00A8317E"/>
    <w:rsid w:val="00A834B9"/>
    <w:rsid w:val="00A8354D"/>
    <w:rsid w:val="00A8380C"/>
    <w:rsid w:val="00A83946"/>
    <w:rsid w:val="00A83F92"/>
    <w:rsid w:val="00A83FC8"/>
    <w:rsid w:val="00A8434D"/>
    <w:rsid w:val="00A8448F"/>
    <w:rsid w:val="00A84B03"/>
    <w:rsid w:val="00A84B16"/>
    <w:rsid w:val="00A84B28"/>
    <w:rsid w:val="00A85071"/>
    <w:rsid w:val="00A8544C"/>
    <w:rsid w:val="00A858E9"/>
    <w:rsid w:val="00A85C6B"/>
    <w:rsid w:val="00A85EEB"/>
    <w:rsid w:val="00A861F3"/>
    <w:rsid w:val="00A863AD"/>
    <w:rsid w:val="00A8655E"/>
    <w:rsid w:val="00A8657B"/>
    <w:rsid w:val="00A8679A"/>
    <w:rsid w:val="00A86813"/>
    <w:rsid w:val="00A86AC0"/>
    <w:rsid w:val="00A86ACA"/>
    <w:rsid w:val="00A86EAB"/>
    <w:rsid w:val="00A870D6"/>
    <w:rsid w:val="00A8764C"/>
    <w:rsid w:val="00A877C0"/>
    <w:rsid w:val="00A877D1"/>
    <w:rsid w:val="00A878E6"/>
    <w:rsid w:val="00A90D92"/>
    <w:rsid w:val="00A90F93"/>
    <w:rsid w:val="00A90FD3"/>
    <w:rsid w:val="00A91179"/>
    <w:rsid w:val="00A9126D"/>
    <w:rsid w:val="00A9200F"/>
    <w:rsid w:val="00A92230"/>
    <w:rsid w:val="00A923A5"/>
    <w:rsid w:val="00A9258E"/>
    <w:rsid w:val="00A92A7E"/>
    <w:rsid w:val="00A92CFD"/>
    <w:rsid w:val="00A92D56"/>
    <w:rsid w:val="00A931A6"/>
    <w:rsid w:val="00A93415"/>
    <w:rsid w:val="00A934B6"/>
    <w:rsid w:val="00A93733"/>
    <w:rsid w:val="00A93776"/>
    <w:rsid w:val="00A939EC"/>
    <w:rsid w:val="00A93A9A"/>
    <w:rsid w:val="00A93B34"/>
    <w:rsid w:val="00A9452A"/>
    <w:rsid w:val="00A94649"/>
    <w:rsid w:val="00A9475C"/>
    <w:rsid w:val="00A94D93"/>
    <w:rsid w:val="00A94E8C"/>
    <w:rsid w:val="00A94F20"/>
    <w:rsid w:val="00A952C6"/>
    <w:rsid w:val="00A954FA"/>
    <w:rsid w:val="00A95534"/>
    <w:rsid w:val="00A95AC7"/>
    <w:rsid w:val="00A960EE"/>
    <w:rsid w:val="00A962CD"/>
    <w:rsid w:val="00A96C73"/>
    <w:rsid w:val="00A96DF0"/>
    <w:rsid w:val="00A97161"/>
    <w:rsid w:val="00A974A1"/>
    <w:rsid w:val="00A9763F"/>
    <w:rsid w:val="00A97775"/>
    <w:rsid w:val="00A97841"/>
    <w:rsid w:val="00A97906"/>
    <w:rsid w:val="00A97B49"/>
    <w:rsid w:val="00AA066F"/>
    <w:rsid w:val="00AA0C4F"/>
    <w:rsid w:val="00AA0E2D"/>
    <w:rsid w:val="00AA1157"/>
    <w:rsid w:val="00AA1172"/>
    <w:rsid w:val="00AA1ABD"/>
    <w:rsid w:val="00AA1BE6"/>
    <w:rsid w:val="00AA1C19"/>
    <w:rsid w:val="00AA1EC6"/>
    <w:rsid w:val="00AA1FEF"/>
    <w:rsid w:val="00AA2872"/>
    <w:rsid w:val="00AA29F0"/>
    <w:rsid w:val="00AA2F1B"/>
    <w:rsid w:val="00AA3390"/>
    <w:rsid w:val="00AA3A8F"/>
    <w:rsid w:val="00AA432C"/>
    <w:rsid w:val="00AA438B"/>
    <w:rsid w:val="00AA480F"/>
    <w:rsid w:val="00AA4840"/>
    <w:rsid w:val="00AA49B5"/>
    <w:rsid w:val="00AA4B53"/>
    <w:rsid w:val="00AA4F7E"/>
    <w:rsid w:val="00AA5407"/>
    <w:rsid w:val="00AA5716"/>
    <w:rsid w:val="00AA57C4"/>
    <w:rsid w:val="00AA5B55"/>
    <w:rsid w:val="00AA5BAC"/>
    <w:rsid w:val="00AA5CBA"/>
    <w:rsid w:val="00AA608A"/>
    <w:rsid w:val="00AA68C2"/>
    <w:rsid w:val="00AA6A0A"/>
    <w:rsid w:val="00AA7065"/>
    <w:rsid w:val="00AA71E9"/>
    <w:rsid w:val="00AA727D"/>
    <w:rsid w:val="00AA76BF"/>
    <w:rsid w:val="00AA79EA"/>
    <w:rsid w:val="00AA7BF2"/>
    <w:rsid w:val="00AA7FF3"/>
    <w:rsid w:val="00AB015F"/>
    <w:rsid w:val="00AB021F"/>
    <w:rsid w:val="00AB05C2"/>
    <w:rsid w:val="00AB0838"/>
    <w:rsid w:val="00AB0B92"/>
    <w:rsid w:val="00AB0E6D"/>
    <w:rsid w:val="00AB114D"/>
    <w:rsid w:val="00AB136E"/>
    <w:rsid w:val="00AB1B58"/>
    <w:rsid w:val="00AB23B7"/>
    <w:rsid w:val="00AB2474"/>
    <w:rsid w:val="00AB2493"/>
    <w:rsid w:val="00AB2678"/>
    <w:rsid w:val="00AB2861"/>
    <w:rsid w:val="00AB2D6C"/>
    <w:rsid w:val="00AB2F9E"/>
    <w:rsid w:val="00AB3529"/>
    <w:rsid w:val="00AB3897"/>
    <w:rsid w:val="00AB396B"/>
    <w:rsid w:val="00AB3EBE"/>
    <w:rsid w:val="00AB3FD2"/>
    <w:rsid w:val="00AB4442"/>
    <w:rsid w:val="00AB45DF"/>
    <w:rsid w:val="00AB45E2"/>
    <w:rsid w:val="00AB468C"/>
    <w:rsid w:val="00AB4778"/>
    <w:rsid w:val="00AB4C6F"/>
    <w:rsid w:val="00AB4CE1"/>
    <w:rsid w:val="00AB4FC8"/>
    <w:rsid w:val="00AB502F"/>
    <w:rsid w:val="00AB503E"/>
    <w:rsid w:val="00AB519C"/>
    <w:rsid w:val="00AB53EC"/>
    <w:rsid w:val="00AB54B3"/>
    <w:rsid w:val="00AB5770"/>
    <w:rsid w:val="00AB5A68"/>
    <w:rsid w:val="00AB60E6"/>
    <w:rsid w:val="00AB6158"/>
    <w:rsid w:val="00AB61C8"/>
    <w:rsid w:val="00AB62AA"/>
    <w:rsid w:val="00AB64F3"/>
    <w:rsid w:val="00AB6BA2"/>
    <w:rsid w:val="00AB73B3"/>
    <w:rsid w:val="00AB773F"/>
    <w:rsid w:val="00AB7C7F"/>
    <w:rsid w:val="00AB7DB9"/>
    <w:rsid w:val="00AC00D9"/>
    <w:rsid w:val="00AC085B"/>
    <w:rsid w:val="00AC197F"/>
    <w:rsid w:val="00AC22E2"/>
    <w:rsid w:val="00AC23F5"/>
    <w:rsid w:val="00AC2957"/>
    <w:rsid w:val="00AC301B"/>
    <w:rsid w:val="00AC314A"/>
    <w:rsid w:val="00AC359E"/>
    <w:rsid w:val="00AC386F"/>
    <w:rsid w:val="00AC3899"/>
    <w:rsid w:val="00AC3B32"/>
    <w:rsid w:val="00AC3E2A"/>
    <w:rsid w:val="00AC4634"/>
    <w:rsid w:val="00AC470F"/>
    <w:rsid w:val="00AC478D"/>
    <w:rsid w:val="00AC4A33"/>
    <w:rsid w:val="00AC4FA5"/>
    <w:rsid w:val="00AC5483"/>
    <w:rsid w:val="00AC5A6C"/>
    <w:rsid w:val="00AC5C96"/>
    <w:rsid w:val="00AC5E0B"/>
    <w:rsid w:val="00AC63AB"/>
    <w:rsid w:val="00AC663D"/>
    <w:rsid w:val="00AC6855"/>
    <w:rsid w:val="00AC69E9"/>
    <w:rsid w:val="00AC6D46"/>
    <w:rsid w:val="00AC7586"/>
    <w:rsid w:val="00AC7729"/>
    <w:rsid w:val="00AC7B62"/>
    <w:rsid w:val="00AD00CA"/>
    <w:rsid w:val="00AD013C"/>
    <w:rsid w:val="00AD0230"/>
    <w:rsid w:val="00AD03ED"/>
    <w:rsid w:val="00AD064E"/>
    <w:rsid w:val="00AD0AE8"/>
    <w:rsid w:val="00AD0F24"/>
    <w:rsid w:val="00AD1158"/>
    <w:rsid w:val="00AD14CC"/>
    <w:rsid w:val="00AD1584"/>
    <w:rsid w:val="00AD15B8"/>
    <w:rsid w:val="00AD1798"/>
    <w:rsid w:val="00AD1B83"/>
    <w:rsid w:val="00AD1B9A"/>
    <w:rsid w:val="00AD1B9E"/>
    <w:rsid w:val="00AD21D2"/>
    <w:rsid w:val="00AD27F1"/>
    <w:rsid w:val="00AD2928"/>
    <w:rsid w:val="00AD2944"/>
    <w:rsid w:val="00AD2A2D"/>
    <w:rsid w:val="00AD2E5B"/>
    <w:rsid w:val="00AD331E"/>
    <w:rsid w:val="00AD3698"/>
    <w:rsid w:val="00AD37D5"/>
    <w:rsid w:val="00AD3B49"/>
    <w:rsid w:val="00AD3EC3"/>
    <w:rsid w:val="00AD4042"/>
    <w:rsid w:val="00AD4290"/>
    <w:rsid w:val="00AD45E8"/>
    <w:rsid w:val="00AD4648"/>
    <w:rsid w:val="00AD4F01"/>
    <w:rsid w:val="00AD5379"/>
    <w:rsid w:val="00AD57E0"/>
    <w:rsid w:val="00AD5838"/>
    <w:rsid w:val="00AD58FF"/>
    <w:rsid w:val="00AD5B3B"/>
    <w:rsid w:val="00AD6055"/>
    <w:rsid w:val="00AD6302"/>
    <w:rsid w:val="00AD63C0"/>
    <w:rsid w:val="00AD66CC"/>
    <w:rsid w:val="00AD6AD8"/>
    <w:rsid w:val="00AD6FE9"/>
    <w:rsid w:val="00AD72F1"/>
    <w:rsid w:val="00AD7564"/>
    <w:rsid w:val="00AE0098"/>
    <w:rsid w:val="00AE0119"/>
    <w:rsid w:val="00AE0277"/>
    <w:rsid w:val="00AE0286"/>
    <w:rsid w:val="00AE08A6"/>
    <w:rsid w:val="00AE0D27"/>
    <w:rsid w:val="00AE115A"/>
    <w:rsid w:val="00AE1172"/>
    <w:rsid w:val="00AE1377"/>
    <w:rsid w:val="00AE13C5"/>
    <w:rsid w:val="00AE13D1"/>
    <w:rsid w:val="00AE147E"/>
    <w:rsid w:val="00AE1DD5"/>
    <w:rsid w:val="00AE1F2C"/>
    <w:rsid w:val="00AE2083"/>
    <w:rsid w:val="00AE26AD"/>
    <w:rsid w:val="00AE275B"/>
    <w:rsid w:val="00AE2848"/>
    <w:rsid w:val="00AE2EB2"/>
    <w:rsid w:val="00AE337C"/>
    <w:rsid w:val="00AE349E"/>
    <w:rsid w:val="00AE3B38"/>
    <w:rsid w:val="00AE3B79"/>
    <w:rsid w:val="00AE3D2E"/>
    <w:rsid w:val="00AE408C"/>
    <w:rsid w:val="00AE458C"/>
    <w:rsid w:val="00AE46C5"/>
    <w:rsid w:val="00AE4A2B"/>
    <w:rsid w:val="00AE520F"/>
    <w:rsid w:val="00AE5626"/>
    <w:rsid w:val="00AE5654"/>
    <w:rsid w:val="00AE57F4"/>
    <w:rsid w:val="00AE5B1B"/>
    <w:rsid w:val="00AE5BBF"/>
    <w:rsid w:val="00AE5F6E"/>
    <w:rsid w:val="00AE5FB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A5"/>
    <w:rsid w:val="00AF2DF9"/>
    <w:rsid w:val="00AF30BB"/>
    <w:rsid w:val="00AF3170"/>
    <w:rsid w:val="00AF34A6"/>
    <w:rsid w:val="00AF3556"/>
    <w:rsid w:val="00AF35CD"/>
    <w:rsid w:val="00AF392A"/>
    <w:rsid w:val="00AF3B10"/>
    <w:rsid w:val="00AF4365"/>
    <w:rsid w:val="00AF474A"/>
    <w:rsid w:val="00AF4925"/>
    <w:rsid w:val="00AF56A4"/>
    <w:rsid w:val="00AF5908"/>
    <w:rsid w:val="00AF5B73"/>
    <w:rsid w:val="00AF69AC"/>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044"/>
    <w:rsid w:val="00B021C4"/>
    <w:rsid w:val="00B023EC"/>
    <w:rsid w:val="00B025B4"/>
    <w:rsid w:val="00B02985"/>
    <w:rsid w:val="00B02AA0"/>
    <w:rsid w:val="00B02E8E"/>
    <w:rsid w:val="00B02EEC"/>
    <w:rsid w:val="00B0391B"/>
    <w:rsid w:val="00B03E98"/>
    <w:rsid w:val="00B045B0"/>
    <w:rsid w:val="00B0463A"/>
    <w:rsid w:val="00B046CD"/>
    <w:rsid w:val="00B04884"/>
    <w:rsid w:val="00B04A93"/>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DDE"/>
    <w:rsid w:val="00B06EA8"/>
    <w:rsid w:val="00B06F1D"/>
    <w:rsid w:val="00B06FE6"/>
    <w:rsid w:val="00B06FF2"/>
    <w:rsid w:val="00B0727D"/>
    <w:rsid w:val="00B072A9"/>
    <w:rsid w:val="00B0747A"/>
    <w:rsid w:val="00B0766B"/>
    <w:rsid w:val="00B103D7"/>
    <w:rsid w:val="00B103DE"/>
    <w:rsid w:val="00B10862"/>
    <w:rsid w:val="00B1091E"/>
    <w:rsid w:val="00B10E96"/>
    <w:rsid w:val="00B11283"/>
    <w:rsid w:val="00B11373"/>
    <w:rsid w:val="00B11758"/>
    <w:rsid w:val="00B1191B"/>
    <w:rsid w:val="00B1226E"/>
    <w:rsid w:val="00B122AB"/>
    <w:rsid w:val="00B126F3"/>
    <w:rsid w:val="00B12CCD"/>
    <w:rsid w:val="00B12E0F"/>
    <w:rsid w:val="00B1327E"/>
    <w:rsid w:val="00B13F33"/>
    <w:rsid w:val="00B13F7F"/>
    <w:rsid w:val="00B147D5"/>
    <w:rsid w:val="00B14857"/>
    <w:rsid w:val="00B148F4"/>
    <w:rsid w:val="00B14A87"/>
    <w:rsid w:val="00B14BE3"/>
    <w:rsid w:val="00B14CBF"/>
    <w:rsid w:val="00B150B5"/>
    <w:rsid w:val="00B1525B"/>
    <w:rsid w:val="00B1556E"/>
    <w:rsid w:val="00B15775"/>
    <w:rsid w:val="00B1583B"/>
    <w:rsid w:val="00B1623F"/>
    <w:rsid w:val="00B163F4"/>
    <w:rsid w:val="00B16443"/>
    <w:rsid w:val="00B16E84"/>
    <w:rsid w:val="00B17016"/>
    <w:rsid w:val="00B176B6"/>
    <w:rsid w:val="00B179ED"/>
    <w:rsid w:val="00B17B15"/>
    <w:rsid w:val="00B17F83"/>
    <w:rsid w:val="00B2047C"/>
    <w:rsid w:val="00B204DC"/>
    <w:rsid w:val="00B2051F"/>
    <w:rsid w:val="00B20979"/>
    <w:rsid w:val="00B20C67"/>
    <w:rsid w:val="00B20F32"/>
    <w:rsid w:val="00B21152"/>
    <w:rsid w:val="00B21644"/>
    <w:rsid w:val="00B21822"/>
    <w:rsid w:val="00B21974"/>
    <w:rsid w:val="00B21A13"/>
    <w:rsid w:val="00B2201C"/>
    <w:rsid w:val="00B222D5"/>
    <w:rsid w:val="00B225D4"/>
    <w:rsid w:val="00B22A83"/>
    <w:rsid w:val="00B22BF0"/>
    <w:rsid w:val="00B22D3C"/>
    <w:rsid w:val="00B22F22"/>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636"/>
    <w:rsid w:val="00B26691"/>
    <w:rsid w:val="00B26C51"/>
    <w:rsid w:val="00B26D18"/>
    <w:rsid w:val="00B26DFC"/>
    <w:rsid w:val="00B26E22"/>
    <w:rsid w:val="00B272FA"/>
    <w:rsid w:val="00B27A4C"/>
    <w:rsid w:val="00B27C0C"/>
    <w:rsid w:val="00B27C0F"/>
    <w:rsid w:val="00B3028C"/>
    <w:rsid w:val="00B304EA"/>
    <w:rsid w:val="00B306A9"/>
    <w:rsid w:val="00B3072E"/>
    <w:rsid w:val="00B307D3"/>
    <w:rsid w:val="00B30BB7"/>
    <w:rsid w:val="00B30C60"/>
    <w:rsid w:val="00B30F33"/>
    <w:rsid w:val="00B31382"/>
    <w:rsid w:val="00B3150F"/>
    <w:rsid w:val="00B316A4"/>
    <w:rsid w:val="00B317AC"/>
    <w:rsid w:val="00B31905"/>
    <w:rsid w:val="00B31BDB"/>
    <w:rsid w:val="00B31C89"/>
    <w:rsid w:val="00B321A4"/>
    <w:rsid w:val="00B32403"/>
    <w:rsid w:val="00B32733"/>
    <w:rsid w:val="00B32E8C"/>
    <w:rsid w:val="00B3349D"/>
    <w:rsid w:val="00B336B6"/>
    <w:rsid w:val="00B336E0"/>
    <w:rsid w:val="00B33B31"/>
    <w:rsid w:val="00B33F8C"/>
    <w:rsid w:val="00B340E6"/>
    <w:rsid w:val="00B34402"/>
    <w:rsid w:val="00B34A7C"/>
    <w:rsid w:val="00B34DD3"/>
    <w:rsid w:val="00B34FB7"/>
    <w:rsid w:val="00B350D1"/>
    <w:rsid w:val="00B355BE"/>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765"/>
    <w:rsid w:val="00B41C28"/>
    <w:rsid w:val="00B41FA5"/>
    <w:rsid w:val="00B42076"/>
    <w:rsid w:val="00B42112"/>
    <w:rsid w:val="00B4251D"/>
    <w:rsid w:val="00B42586"/>
    <w:rsid w:val="00B429FF"/>
    <w:rsid w:val="00B42AE8"/>
    <w:rsid w:val="00B42B03"/>
    <w:rsid w:val="00B42E68"/>
    <w:rsid w:val="00B4300F"/>
    <w:rsid w:val="00B43891"/>
    <w:rsid w:val="00B439CA"/>
    <w:rsid w:val="00B43A2D"/>
    <w:rsid w:val="00B44163"/>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837"/>
    <w:rsid w:val="00B52A8C"/>
    <w:rsid w:val="00B52DCC"/>
    <w:rsid w:val="00B52E1C"/>
    <w:rsid w:val="00B52E23"/>
    <w:rsid w:val="00B52E62"/>
    <w:rsid w:val="00B52EB0"/>
    <w:rsid w:val="00B532AA"/>
    <w:rsid w:val="00B53368"/>
    <w:rsid w:val="00B538D5"/>
    <w:rsid w:val="00B53B43"/>
    <w:rsid w:val="00B53D26"/>
    <w:rsid w:val="00B53FEC"/>
    <w:rsid w:val="00B549DD"/>
    <w:rsid w:val="00B54A4B"/>
    <w:rsid w:val="00B54CAB"/>
    <w:rsid w:val="00B55002"/>
    <w:rsid w:val="00B5524F"/>
    <w:rsid w:val="00B55A5C"/>
    <w:rsid w:val="00B56455"/>
    <w:rsid w:val="00B56510"/>
    <w:rsid w:val="00B565BD"/>
    <w:rsid w:val="00B5671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ADE"/>
    <w:rsid w:val="00B61BBE"/>
    <w:rsid w:val="00B61CF9"/>
    <w:rsid w:val="00B61D97"/>
    <w:rsid w:val="00B61E86"/>
    <w:rsid w:val="00B626D7"/>
    <w:rsid w:val="00B62716"/>
    <w:rsid w:val="00B628B9"/>
    <w:rsid w:val="00B63179"/>
    <w:rsid w:val="00B634D0"/>
    <w:rsid w:val="00B63DE7"/>
    <w:rsid w:val="00B64846"/>
    <w:rsid w:val="00B64FD6"/>
    <w:rsid w:val="00B65339"/>
    <w:rsid w:val="00B656E2"/>
    <w:rsid w:val="00B65910"/>
    <w:rsid w:val="00B65B49"/>
    <w:rsid w:val="00B65B7D"/>
    <w:rsid w:val="00B65F69"/>
    <w:rsid w:val="00B66040"/>
    <w:rsid w:val="00B666AA"/>
    <w:rsid w:val="00B66782"/>
    <w:rsid w:val="00B66D6D"/>
    <w:rsid w:val="00B66EC1"/>
    <w:rsid w:val="00B66F36"/>
    <w:rsid w:val="00B67533"/>
    <w:rsid w:val="00B67ED1"/>
    <w:rsid w:val="00B70481"/>
    <w:rsid w:val="00B708E0"/>
    <w:rsid w:val="00B70D96"/>
    <w:rsid w:val="00B71075"/>
    <w:rsid w:val="00B714E9"/>
    <w:rsid w:val="00B7185B"/>
    <w:rsid w:val="00B7199F"/>
    <w:rsid w:val="00B71F76"/>
    <w:rsid w:val="00B71FE4"/>
    <w:rsid w:val="00B72102"/>
    <w:rsid w:val="00B72211"/>
    <w:rsid w:val="00B72427"/>
    <w:rsid w:val="00B7242F"/>
    <w:rsid w:val="00B7259E"/>
    <w:rsid w:val="00B72706"/>
    <w:rsid w:val="00B7278A"/>
    <w:rsid w:val="00B72ACF"/>
    <w:rsid w:val="00B73088"/>
    <w:rsid w:val="00B730BA"/>
    <w:rsid w:val="00B731C6"/>
    <w:rsid w:val="00B732E9"/>
    <w:rsid w:val="00B74001"/>
    <w:rsid w:val="00B74088"/>
    <w:rsid w:val="00B744BB"/>
    <w:rsid w:val="00B7462D"/>
    <w:rsid w:val="00B74939"/>
    <w:rsid w:val="00B74D45"/>
    <w:rsid w:val="00B74F4A"/>
    <w:rsid w:val="00B75259"/>
    <w:rsid w:val="00B75905"/>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8EF"/>
    <w:rsid w:val="00B80A3A"/>
    <w:rsid w:val="00B8106D"/>
    <w:rsid w:val="00B81404"/>
    <w:rsid w:val="00B814C3"/>
    <w:rsid w:val="00B8176B"/>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BE3"/>
    <w:rsid w:val="00B83C03"/>
    <w:rsid w:val="00B83CC0"/>
    <w:rsid w:val="00B83DEB"/>
    <w:rsid w:val="00B83E28"/>
    <w:rsid w:val="00B83FF7"/>
    <w:rsid w:val="00B846A1"/>
    <w:rsid w:val="00B84D1B"/>
    <w:rsid w:val="00B856C1"/>
    <w:rsid w:val="00B85932"/>
    <w:rsid w:val="00B85FD2"/>
    <w:rsid w:val="00B86241"/>
    <w:rsid w:val="00B866A4"/>
    <w:rsid w:val="00B86DAA"/>
    <w:rsid w:val="00B86E48"/>
    <w:rsid w:val="00B87211"/>
    <w:rsid w:val="00B87450"/>
    <w:rsid w:val="00B87533"/>
    <w:rsid w:val="00B876AA"/>
    <w:rsid w:val="00B8778B"/>
    <w:rsid w:val="00B877B1"/>
    <w:rsid w:val="00B87B75"/>
    <w:rsid w:val="00B90163"/>
    <w:rsid w:val="00B902CC"/>
    <w:rsid w:val="00B90B9E"/>
    <w:rsid w:val="00B90FAA"/>
    <w:rsid w:val="00B912D4"/>
    <w:rsid w:val="00B918B9"/>
    <w:rsid w:val="00B9196A"/>
    <w:rsid w:val="00B92543"/>
    <w:rsid w:val="00B92598"/>
    <w:rsid w:val="00B929E9"/>
    <w:rsid w:val="00B92CDB"/>
    <w:rsid w:val="00B930F3"/>
    <w:rsid w:val="00B931E9"/>
    <w:rsid w:val="00B9356A"/>
    <w:rsid w:val="00B93D9E"/>
    <w:rsid w:val="00B9450F"/>
    <w:rsid w:val="00B9487F"/>
    <w:rsid w:val="00B94A18"/>
    <w:rsid w:val="00B9570E"/>
    <w:rsid w:val="00B9597F"/>
    <w:rsid w:val="00B95B1B"/>
    <w:rsid w:val="00B95F8E"/>
    <w:rsid w:val="00B95FED"/>
    <w:rsid w:val="00B961E3"/>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944"/>
    <w:rsid w:val="00BA1A38"/>
    <w:rsid w:val="00BA1B9B"/>
    <w:rsid w:val="00BA2101"/>
    <w:rsid w:val="00BA23AA"/>
    <w:rsid w:val="00BA23DE"/>
    <w:rsid w:val="00BA253A"/>
    <w:rsid w:val="00BA2577"/>
    <w:rsid w:val="00BA276A"/>
    <w:rsid w:val="00BA2C76"/>
    <w:rsid w:val="00BA3847"/>
    <w:rsid w:val="00BA39C9"/>
    <w:rsid w:val="00BA3C51"/>
    <w:rsid w:val="00BA3D8C"/>
    <w:rsid w:val="00BA3F87"/>
    <w:rsid w:val="00BA46D1"/>
    <w:rsid w:val="00BA4C43"/>
    <w:rsid w:val="00BA4CE9"/>
    <w:rsid w:val="00BA55E7"/>
    <w:rsid w:val="00BA5A28"/>
    <w:rsid w:val="00BA5A89"/>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43"/>
    <w:rsid w:val="00BB2498"/>
    <w:rsid w:val="00BB26EC"/>
    <w:rsid w:val="00BB2BD1"/>
    <w:rsid w:val="00BB2D60"/>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0C2F"/>
    <w:rsid w:val="00BC104B"/>
    <w:rsid w:val="00BC1374"/>
    <w:rsid w:val="00BC140A"/>
    <w:rsid w:val="00BC166D"/>
    <w:rsid w:val="00BC1929"/>
    <w:rsid w:val="00BC192F"/>
    <w:rsid w:val="00BC1FEE"/>
    <w:rsid w:val="00BC217D"/>
    <w:rsid w:val="00BC28BD"/>
    <w:rsid w:val="00BC292C"/>
    <w:rsid w:val="00BC2E39"/>
    <w:rsid w:val="00BC2E82"/>
    <w:rsid w:val="00BC2FAD"/>
    <w:rsid w:val="00BC3251"/>
    <w:rsid w:val="00BC37EE"/>
    <w:rsid w:val="00BC3C61"/>
    <w:rsid w:val="00BC3E51"/>
    <w:rsid w:val="00BC414A"/>
    <w:rsid w:val="00BC41A0"/>
    <w:rsid w:val="00BC43E2"/>
    <w:rsid w:val="00BC4714"/>
    <w:rsid w:val="00BC49FC"/>
    <w:rsid w:val="00BC4A12"/>
    <w:rsid w:val="00BC4AA3"/>
    <w:rsid w:val="00BC4D78"/>
    <w:rsid w:val="00BC4E72"/>
    <w:rsid w:val="00BC55BD"/>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A13"/>
    <w:rsid w:val="00BD0DCF"/>
    <w:rsid w:val="00BD1033"/>
    <w:rsid w:val="00BD1123"/>
    <w:rsid w:val="00BD1D9D"/>
    <w:rsid w:val="00BD1F02"/>
    <w:rsid w:val="00BD1F5B"/>
    <w:rsid w:val="00BD1F5E"/>
    <w:rsid w:val="00BD1FB4"/>
    <w:rsid w:val="00BD2037"/>
    <w:rsid w:val="00BD2082"/>
    <w:rsid w:val="00BD231A"/>
    <w:rsid w:val="00BD23CC"/>
    <w:rsid w:val="00BD2869"/>
    <w:rsid w:val="00BD2898"/>
    <w:rsid w:val="00BD2D26"/>
    <w:rsid w:val="00BD3AE6"/>
    <w:rsid w:val="00BD4228"/>
    <w:rsid w:val="00BD458D"/>
    <w:rsid w:val="00BD4858"/>
    <w:rsid w:val="00BD4A0D"/>
    <w:rsid w:val="00BD4AC2"/>
    <w:rsid w:val="00BD4B5A"/>
    <w:rsid w:val="00BD50E6"/>
    <w:rsid w:val="00BD5143"/>
    <w:rsid w:val="00BD5151"/>
    <w:rsid w:val="00BD52B7"/>
    <w:rsid w:val="00BD54F9"/>
    <w:rsid w:val="00BD6259"/>
    <w:rsid w:val="00BD63DC"/>
    <w:rsid w:val="00BD6580"/>
    <w:rsid w:val="00BD6651"/>
    <w:rsid w:val="00BD6C05"/>
    <w:rsid w:val="00BD7101"/>
    <w:rsid w:val="00BD721C"/>
    <w:rsid w:val="00BD77C8"/>
    <w:rsid w:val="00BD7820"/>
    <w:rsid w:val="00BE0287"/>
    <w:rsid w:val="00BE02E5"/>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8EF"/>
    <w:rsid w:val="00BE59EE"/>
    <w:rsid w:val="00BE5C58"/>
    <w:rsid w:val="00BE609F"/>
    <w:rsid w:val="00BE64A5"/>
    <w:rsid w:val="00BE67BC"/>
    <w:rsid w:val="00BE69CE"/>
    <w:rsid w:val="00BE69E7"/>
    <w:rsid w:val="00BE6A00"/>
    <w:rsid w:val="00BE6C72"/>
    <w:rsid w:val="00BE6D54"/>
    <w:rsid w:val="00BE6E87"/>
    <w:rsid w:val="00BE6EE9"/>
    <w:rsid w:val="00BE7352"/>
    <w:rsid w:val="00BE741D"/>
    <w:rsid w:val="00BE76AC"/>
    <w:rsid w:val="00BE79F5"/>
    <w:rsid w:val="00BE7AA5"/>
    <w:rsid w:val="00BF02CB"/>
    <w:rsid w:val="00BF03B6"/>
    <w:rsid w:val="00BF06D2"/>
    <w:rsid w:val="00BF0870"/>
    <w:rsid w:val="00BF09B6"/>
    <w:rsid w:val="00BF09CA"/>
    <w:rsid w:val="00BF1293"/>
    <w:rsid w:val="00BF144C"/>
    <w:rsid w:val="00BF180A"/>
    <w:rsid w:val="00BF18F6"/>
    <w:rsid w:val="00BF1E58"/>
    <w:rsid w:val="00BF2010"/>
    <w:rsid w:val="00BF2116"/>
    <w:rsid w:val="00BF2491"/>
    <w:rsid w:val="00BF26C0"/>
    <w:rsid w:val="00BF2A53"/>
    <w:rsid w:val="00BF2BB1"/>
    <w:rsid w:val="00BF2E08"/>
    <w:rsid w:val="00BF3397"/>
    <w:rsid w:val="00BF33EC"/>
    <w:rsid w:val="00BF34B8"/>
    <w:rsid w:val="00BF371F"/>
    <w:rsid w:val="00BF37DC"/>
    <w:rsid w:val="00BF38E3"/>
    <w:rsid w:val="00BF48E7"/>
    <w:rsid w:val="00BF4D7E"/>
    <w:rsid w:val="00BF4E5C"/>
    <w:rsid w:val="00BF52E3"/>
    <w:rsid w:val="00BF5846"/>
    <w:rsid w:val="00BF5A7B"/>
    <w:rsid w:val="00BF5E9E"/>
    <w:rsid w:val="00BF629E"/>
    <w:rsid w:val="00BF688E"/>
    <w:rsid w:val="00BF69F9"/>
    <w:rsid w:val="00BF6AB2"/>
    <w:rsid w:val="00BF6AF5"/>
    <w:rsid w:val="00BF71D5"/>
    <w:rsid w:val="00BF72BA"/>
    <w:rsid w:val="00BF734B"/>
    <w:rsid w:val="00BF767F"/>
    <w:rsid w:val="00BF7757"/>
    <w:rsid w:val="00BF79C8"/>
    <w:rsid w:val="00BF7F35"/>
    <w:rsid w:val="00C0055E"/>
    <w:rsid w:val="00C0068D"/>
    <w:rsid w:val="00C006C4"/>
    <w:rsid w:val="00C007A5"/>
    <w:rsid w:val="00C00B98"/>
    <w:rsid w:val="00C00C9B"/>
    <w:rsid w:val="00C01236"/>
    <w:rsid w:val="00C01429"/>
    <w:rsid w:val="00C0164C"/>
    <w:rsid w:val="00C01659"/>
    <w:rsid w:val="00C01685"/>
    <w:rsid w:val="00C0169F"/>
    <w:rsid w:val="00C01B88"/>
    <w:rsid w:val="00C01F5E"/>
    <w:rsid w:val="00C01FDF"/>
    <w:rsid w:val="00C02062"/>
    <w:rsid w:val="00C020A1"/>
    <w:rsid w:val="00C02541"/>
    <w:rsid w:val="00C02FCC"/>
    <w:rsid w:val="00C0317B"/>
    <w:rsid w:val="00C0326B"/>
    <w:rsid w:val="00C0336D"/>
    <w:rsid w:val="00C03633"/>
    <w:rsid w:val="00C04287"/>
    <w:rsid w:val="00C04712"/>
    <w:rsid w:val="00C04A10"/>
    <w:rsid w:val="00C04AA7"/>
    <w:rsid w:val="00C04CA7"/>
    <w:rsid w:val="00C04DED"/>
    <w:rsid w:val="00C050C1"/>
    <w:rsid w:val="00C0533F"/>
    <w:rsid w:val="00C05427"/>
    <w:rsid w:val="00C05768"/>
    <w:rsid w:val="00C0581E"/>
    <w:rsid w:val="00C058BA"/>
    <w:rsid w:val="00C05979"/>
    <w:rsid w:val="00C05B39"/>
    <w:rsid w:val="00C05C9B"/>
    <w:rsid w:val="00C0677F"/>
    <w:rsid w:val="00C06A63"/>
    <w:rsid w:val="00C06EF5"/>
    <w:rsid w:val="00C077F8"/>
    <w:rsid w:val="00C07C48"/>
    <w:rsid w:val="00C07FD1"/>
    <w:rsid w:val="00C10507"/>
    <w:rsid w:val="00C10576"/>
    <w:rsid w:val="00C10798"/>
    <w:rsid w:val="00C1107C"/>
    <w:rsid w:val="00C113DB"/>
    <w:rsid w:val="00C119BB"/>
    <w:rsid w:val="00C11A50"/>
    <w:rsid w:val="00C11CD2"/>
    <w:rsid w:val="00C11CFE"/>
    <w:rsid w:val="00C1204F"/>
    <w:rsid w:val="00C12352"/>
    <w:rsid w:val="00C12444"/>
    <w:rsid w:val="00C12FC3"/>
    <w:rsid w:val="00C137C9"/>
    <w:rsid w:val="00C13E00"/>
    <w:rsid w:val="00C13E86"/>
    <w:rsid w:val="00C13FE3"/>
    <w:rsid w:val="00C14958"/>
    <w:rsid w:val="00C149D3"/>
    <w:rsid w:val="00C14D7A"/>
    <w:rsid w:val="00C14ED2"/>
    <w:rsid w:val="00C14F80"/>
    <w:rsid w:val="00C153B7"/>
    <w:rsid w:val="00C15607"/>
    <w:rsid w:val="00C1572C"/>
    <w:rsid w:val="00C15732"/>
    <w:rsid w:val="00C158E4"/>
    <w:rsid w:val="00C16659"/>
    <w:rsid w:val="00C16873"/>
    <w:rsid w:val="00C16AB2"/>
    <w:rsid w:val="00C16F0B"/>
    <w:rsid w:val="00C170F6"/>
    <w:rsid w:val="00C17912"/>
    <w:rsid w:val="00C17A89"/>
    <w:rsid w:val="00C17E1F"/>
    <w:rsid w:val="00C17E54"/>
    <w:rsid w:val="00C17ED5"/>
    <w:rsid w:val="00C2014D"/>
    <w:rsid w:val="00C2019C"/>
    <w:rsid w:val="00C2027D"/>
    <w:rsid w:val="00C20B52"/>
    <w:rsid w:val="00C20B57"/>
    <w:rsid w:val="00C20BBF"/>
    <w:rsid w:val="00C20D4C"/>
    <w:rsid w:val="00C20FFB"/>
    <w:rsid w:val="00C21419"/>
    <w:rsid w:val="00C21442"/>
    <w:rsid w:val="00C215AE"/>
    <w:rsid w:val="00C216BF"/>
    <w:rsid w:val="00C21AAF"/>
    <w:rsid w:val="00C21B65"/>
    <w:rsid w:val="00C2212A"/>
    <w:rsid w:val="00C2226A"/>
    <w:rsid w:val="00C22613"/>
    <w:rsid w:val="00C22681"/>
    <w:rsid w:val="00C226C8"/>
    <w:rsid w:val="00C2276B"/>
    <w:rsid w:val="00C228AE"/>
    <w:rsid w:val="00C22ABD"/>
    <w:rsid w:val="00C22BF4"/>
    <w:rsid w:val="00C22F9E"/>
    <w:rsid w:val="00C230A1"/>
    <w:rsid w:val="00C23533"/>
    <w:rsid w:val="00C2373B"/>
    <w:rsid w:val="00C2397D"/>
    <w:rsid w:val="00C239A9"/>
    <w:rsid w:val="00C23D5E"/>
    <w:rsid w:val="00C23DFF"/>
    <w:rsid w:val="00C23F24"/>
    <w:rsid w:val="00C244ED"/>
    <w:rsid w:val="00C24609"/>
    <w:rsid w:val="00C24ABF"/>
    <w:rsid w:val="00C2502A"/>
    <w:rsid w:val="00C254DA"/>
    <w:rsid w:val="00C25578"/>
    <w:rsid w:val="00C25768"/>
    <w:rsid w:val="00C25A13"/>
    <w:rsid w:val="00C25D0A"/>
    <w:rsid w:val="00C25D94"/>
    <w:rsid w:val="00C26006"/>
    <w:rsid w:val="00C2620F"/>
    <w:rsid w:val="00C26483"/>
    <w:rsid w:val="00C2668B"/>
    <w:rsid w:val="00C266BF"/>
    <w:rsid w:val="00C26A57"/>
    <w:rsid w:val="00C26BD1"/>
    <w:rsid w:val="00C26F0D"/>
    <w:rsid w:val="00C2754E"/>
    <w:rsid w:val="00C27AC3"/>
    <w:rsid w:val="00C27BBA"/>
    <w:rsid w:val="00C27C88"/>
    <w:rsid w:val="00C3001C"/>
    <w:rsid w:val="00C30358"/>
    <w:rsid w:val="00C308ED"/>
    <w:rsid w:val="00C30A18"/>
    <w:rsid w:val="00C30FA9"/>
    <w:rsid w:val="00C312F5"/>
    <w:rsid w:val="00C31C15"/>
    <w:rsid w:val="00C327EB"/>
    <w:rsid w:val="00C32C25"/>
    <w:rsid w:val="00C32E0E"/>
    <w:rsid w:val="00C32E4C"/>
    <w:rsid w:val="00C3350E"/>
    <w:rsid w:val="00C33760"/>
    <w:rsid w:val="00C3391C"/>
    <w:rsid w:val="00C33BE4"/>
    <w:rsid w:val="00C33C4C"/>
    <w:rsid w:val="00C349E9"/>
    <w:rsid w:val="00C34A28"/>
    <w:rsid w:val="00C34A3B"/>
    <w:rsid w:val="00C34ACC"/>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8E6"/>
    <w:rsid w:val="00C40932"/>
    <w:rsid w:val="00C409DC"/>
    <w:rsid w:val="00C41082"/>
    <w:rsid w:val="00C41167"/>
    <w:rsid w:val="00C419F0"/>
    <w:rsid w:val="00C41ADD"/>
    <w:rsid w:val="00C41B38"/>
    <w:rsid w:val="00C420B9"/>
    <w:rsid w:val="00C4212D"/>
    <w:rsid w:val="00C4226E"/>
    <w:rsid w:val="00C423B1"/>
    <w:rsid w:val="00C429F4"/>
    <w:rsid w:val="00C42B5D"/>
    <w:rsid w:val="00C42F77"/>
    <w:rsid w:val="00C43719"/>
    <w:rsid w:val="00C437D6"/>
    <w:rsid w:val="00C43FEF"/>
    <w:rsid w:val="00C440A1"/>
    <w:rsid w:val="00C44593"/>
    <w:rsid w:val="00C44778"/>
    <w:rsid w:val="00C44E1D"/>
    <w:rsid w:val="00C44E46"/>
    <w:rsid w:val="00C45024"/>
    <w:rsid w:val="00C45278"/>
    <w:rsid w:val="00C455E2"/>
    <w:rsid w:val="00C457B1"/>
    <w:rsid w:val="00C45F74"/>
    <w:rsid w:val="00C4611F"/>
    <w:rsid w:val="00C46240"/>
    <w:rsid w:val="00C462CD"/>
    <w:rsid w:val="00C463BF"/>
    <w:rsid w:val="00C463F3"/>
    <w:rsid w:val="00C4642E"/>
    <w:rsid w:val="00C469E4"/>
    <w:rsid w:val="00C47A87"/>
    <w:rsid w:val="00C47D87"/>
    <w:rsid w:val="00C47DDC"/>
    <w:rsid w:val="00C47FD9"/>
    <w:rsid w:val="00C47FED"/>
    <w:rsid w:val="00C50213"/>
    <w:rsid w:val="00C508FE"/>
    <w:rsid w:val="00C51492"/>
    <w:rsid w:val="00C51DDB"/>
    <w:rsid w:val="00C51ECB"/>
    <w:rsid w:val="00C52063"/>
    <w:rsid w:val="00C52193"/>
    <w:rsid w:val="00C52738"/>
    <w:rsid w:val="00C52F97"/>
    <w:rsid w:val="00C53200"/>
    <w:rsid w:val="00C5353C"/>
    <w:rsid w:val="00C53BEF"/>
    <w:rsid w:val="00C54341"/>
    <w:rsid w:val="00C543B3"/>
    <w:rsid w:val="00C54BC3"/>
    <w:rsid w:val="00C54D9F"/>
    <w:rsid w:val="00C54FFE"/>
    <w:rsid w:val="00C553CE"/>
    <w:rsid w:val="00C55659"/>
    <w:rsid w:val="00C55760"/>
    <w:rsid w:val="00C55A57"/>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604EF"/>
    <w:rsid w:val="00C607D9"/>
    <w:rsid w:val="00C60AB7"/>
    <w:rsid w:val="00C610EA"/>
    <w:rsid w:val="00C61144"/>
    <w:rsid w:val="00C61821"/>
    <w:rsid w:val="00C618D7"/>
    <w:rsid w:val="00C621A8"/>
    <w:rsid w:val="00C626ED"/>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85"/>
    <w:rsid w:val="00C65BC1"/>
    <w:rsid w:val="00C65DC9"/>
    <w:rsid w:val="00C65F3F"/>
    <w:rsid w:val="00C66EFA"/>
    <w:rsid w:val="00C66FF0"/>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6BA0"/>
    <w:rsid w:val="00C77003"/>
    <w:rsid w:val="00C77694"/>
    <w:rsid w:val="00C7788A"/>
    <w:rsid w:val="00C77B1D"/>
    <w:rsid w:val="00C80250"/>
    <w:rsid w:val="00C805D9"/>
    <w:rsid w:val="00C80ADD"/>
    <w:rsid w:val="00C80F78"/>
    <w:rsid w:val="00C81488"/>
    <w:rsid w:val="00C815AB"/>
    <w:rsid w:val="00C81BB3"/>
    <w:rsid w:val="00C81E42"/>
    <w:rsid w:val="00C820C1"/>
    <w:rsid w:val="00C8289E"/>
    <w:rsid w:val="00C82DDD"/>
    <w:rsid w:val="00C834BE"/>
    <w:rsid w:val="00C83B4C"/>
    <w:rsid w:val="00C83B53"/>
    <w:rsid w:val="00C83BB5"/>
    <w:rsid w:val="00C83D3F"/>
    <w:rsid w:val="00C83F9B"/>
    <w:rsid w:val="00C842A4"/>
    <w:rsid w:val="00C848F5"/>
    <w:rsid w:val="00C84D92"/>
    <w:rsid w:val="00C84D98"/>
    <w:rsid w:val="00C84E42"/>
    <w:rsid w:val="00C852EB"/>
    <w:rsid w:val="00C85F03"/>
    <w:rsid w:val="00C86082"/>
    <w:rsid w:val="00C860B8"/>
    <w:rsid w:val="00C86332"/>
    <w:rsid w:val="00C865B6"/>
    <w:rsid w:val="00C866D6"/>
    <w:rsid w:val="00C86CAA"/>
    <w:rsid w:val="00C8716F"/>
    <w:rsid w:val="00C8726E"/>
    <w:rsid w:val="00C877E1"/>
    <w:rsid w:val="00C877FD"/>
    <w:rsid w:val="00C87BDB"/>
    <w:rsid w:val="00C90164"/>
    <w:rsid w:val="00C903E5"/>
    <w:rsid w:val="00C9079B"/>
    <w:rsid w:val="00C90A3F"/>
    <w:rsid w:val="00C90AFE"/>
    <w:rsid w:val="00C90C44"/>
    <w:rsid w:val="00C90F00"/>
    <w:rsid w:val="00C91206"/>
    <w:rsid w:val="00C913DB"/>
    <w:rsid w:val="00C91478"/>
    <w:rsid w:val="00C914D8"/>
    <w:rsid w:val="00C9156B"/>
    <w:rsid w:val="00C91775"/>
    <w:rsid w:val="00C917D2"/>
    <w:rsid w:val="00C91828"/>
    <w:rsid w:val="00C91E30"/>
    <w:rsid w:val="00C9284D"/>
    <w:rsid w:val="00C92BFD"/>
    <w:rsid w:val="00C93240"/>
    <w:rsid w:val="00C93277"/>
    <w:rsid w:val="00C93DF9"/>
    <w:rsid w:val="00C93E14"/>
    <w:rsid w:val="00C94784"/>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A2E"/>
    <w:rsid w:val="00CA0B80"/>
    <w:rsid w:val="00CA0E7B"/>
    <w:rsid w:val="00CA1079"/>
    <w:rsid w:val="00CA135E"/>
    <w:rsid w:val="00CA1B78"/>
    <w:rsid w:val="00CA1D15"/>
    <w:rsid w:val="00CA1DBB"/>
    <w:rsid w:val="00CA20C9"/>
    <w:rsid w:val="00CA2484"/>
    <w:rsid w:val="00CA2D8B"/>
    <w:rsid w:val="00CA321C"/>
    <w:rsid w:val="00CA335F"/>
    <w:rsid w:val="00CA3895"/>
    <w:rsid w:val="00CA3C12"/>
    <w:rsid w:val="00CA431F"/>
    <w:rsid w:val="00CA450F"/>
    <w:rsid w:val="00CA451E"/>
    <w:rsid w:val="00CA4A3B"/>
    <w:rsid w:val="00CA4F2A"/>
    <w:rsid w:val="00CA62F7"/>
    <w:rsid w:val="00CA6465"/>
    <w:rsid w:val="00CA6807"/>
    <w:rsid w:val="00CA6875"/>
    <w:rsid w:val="00CA6ACF"/>
    <w:rsid w:val="00CA6FDC"/>
    <w:rsid w:val="00CA76A0"/>
    <w:rsid w:val="00CA7CC9"/>
    <w:rsid w:val="00CA7E70"/>
    <w:rsid w:val="00CB00A9"/>
    <w:rsid w:val="00CB00F4"/>
    <w:rsid w:val="00CB0157"/>
    <w:rsid w:val="00CB035D"/>
    <w:rsid w:val="00CB0402"/>
    <w:rsid w:val="00CB078D"/>
    <w:rsid w:val="00CB0A40"/>
    <w:rsid w:val="00CB0ACA"/>
    <w:rsid w:val="00CB0B58"/>
    <w:rsid w:val="00CB0CF8"/>
    <w:rsid w:val="00CB1435"/>
    <w:rsid w:val="00CB14FE"/>
    <w:rsid w:val="00CB1786"/>
    <w:rsid w:val="00CB1891"/>
    <w:rsid w:val="00CB1CC6"/>
    <w:rsid w:val="00CB1CD6"/>
    <w:rsid w:val="00CB1DD9"/>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77B"/>
    <w:rsid w:val="00CB5BB5"/>
    <w:rsid w:val="00CB5CC9"/>
    <w:rsid w:val="00CB5E4A"/>
    <w:rsid w:val="00CB5F77"/>
    <w:rsid w:val="00CB63DB"/>
    <w:rsid w:val="00CB6415"/>
    <w:rsid w:val="00CB651F"/>
    <w:rsid w:val="00CB655B"/>
    <w:rsid w:val="00CB6A61"/>
    <w:rsid w:val="00CB6B7A"/>
    <w:rsid w:val="00CB6C1E"/>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9F"/>
    <w:rsid w:val="00CC0C09"/>
    <w:rsid w:val="00CC0E4C"/>
    <w:rsid w:val="00CC0F74"/>
    <w:rsid w:val="00CC116F"/>
    <w:rsid w:val="00CC144F"/>
    <w:rsid w:val="00CC1529"/>
    <w:rsid w:val="00CC1D9B"/>
    <w:rsid w:val="00CC1DF8"/>
    <w:rsid w:val="00CC20CF"/>
    <w:rsid w:val="00CC2203"/>
    <w:rsid w:val="00CC2430"/>
    <w:rsid w:val="00CC26F3"/>
    <w:rsid w:val="00CC27DF"/>
    <w:rsid w:val="00CC2A8A"/>
    <w:rsid w:val="00CC2D93"/>
    <w:rsid w:val="00CC2FD4"/>
    <w:rsid w:val="00CC31DA"/>
    <w:rsid w:val="00CC331F"/>
    <w:rsid w:val="00CC362C"/>
    <w:rsid w:val="00CC381C"/>
    <w:rsid w:val="00CC385D"/>
    <w:rsid w:val="00CC413D"/>
    <w:rsid w:val="00CC44F2"/>
    <w:rsid w:val="00CC4705"/>
    <w:rsid w:val="00CC489F"/>
    <w:rsid w:val="00CC4FF0"/>
    <w:rsid w:val="00CC5BE3"/>
    <w:rsid w:val="00CC5F0A"/>
    <w:rsid w:val="00CC5FD9"/>
    <w:rsid w:val="00CC613A"/>
    <w:rsid w:val="00CC642A"/>
    <w:rsid w:val="00CC664D"/>
    <w:rsid w:val="00CC69E5"/>
    <w:rsid w:val="00CC6B27"/>
    <w:rsid w:val="00CC6BCC"/>
    <w:rsid w:val="00CC770F"/>
    <w:rsid w:val="00CC7D14"/>
    <w:rsid w:val="00CD028E"/>
    <w:rsid w:val="00CD03D8"/>
    <w:rsid w:val="00CD047A"/>
    <w:rsid w:val="00CD0770"/>
    <w:rsid w:val="00CD08E0"/>
    <w:rsid w:val="00CD1114"/>
    <w:rsid w:val="00CD177A"/>
    <w:rsid w:val="00CD1BEC"/>
    <w:rsid w:val="00CD1E9E"/>
    <w:rsid w:val="00CD1F60"/>
    <w:rsid w:val="00CD206B"/>
    <w:rsid w:val="00CD207C"/>
    <w:rsid w:val="00CD2167"/>
    <w:rsid w:val="00CD2800"/>
    <w:rsid w:val="00CD282E"/>
    <w:rsid w:val="00CD2AED"/>
    <w:rsid w:val="00CD2E8D"/>
    <w:rsid w:val="00CD32E1"/>
    <w:rsid w:val="00CD370E"/>
    <w:rsid w:val="00CD3BD6"/>
    <w:rsid w:val="00CD42D6"/>
    <w:rsid w:val="00CD493B"/>
    <w:rsid w:val="00CD4C31"/>
    <w:rsid w:val="00CD4C67"/>
    <w:rsid w:val="00CD5733"/>
    <w:rsid w:val="00CD5F42"/>
    <w:rsid w:val="00CD615B"/>
    <w:rsid w:val="00CD6E6A"/>
    <w:rsid w:val="00CD70A3"/>
    <w:rsid w:val="00CD7169"/>
    <w:rsid w:val="00CD7433"/>
    <w:rsid w:val="00CD7501"/>
    <w:rsid w:val="00CD76B4"/>
    <w:rsid w:val="00CD76FB"/>
    <w:rsid w:val="00CD77BF"/>
    <w:rsid w:val="00CD7C64"/>
    <w:rsid w:val="00CD7D01"/>
    <w:rsid w:val="00CE00B4"/>
    <w:rsid w:val="00CE06E7"/>
    <w:rsid w:val="00CE0A7B"/>
    <w:rsid w:val="00CE1395"/>
    <w:rsid w:val="00CE1534"/>
    <w:rsid w:val="00CE1643"/>
    <w:rsid w:val="00CE1720"/>
    <w:rsid w:val="00CE199B"/>
    <w:rsid w:val="00CE1E36"/>
    <w:rsid w:val="00CE1E97"/>
    <w:rsid w:val="00CE25DF"/>
    <w:rsid w:val="00CE387E"/>
    <w:rsid w:val="00CE3AA6"/>
    <w:rsid w:val="00CE4598"/>
    <w:rsid w:val="00CE47AF"/>
    <w:rsid w:val="00CE4F0C"/>
    <w:rsid w:val="00CE5070"/>
    <w:rsid w:val="00CE565C"/>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ABD"/>
    <w:rsid w:val="00CE7C92"/>
    <w:rsid w:val="00CF0366"/>
    <w:rsid w:val="00CF0A82"/>
    <w:rsid w:val="00CF0BA9"/>
    <w:rsid w:val="00CF0D22"/>
    <w:rsid w:val="00CF0D6F"/>
    <w:rsid w:val="00CF1216"/>
    <w:rsid w:val="00CF1219"/>
    <w:rsid w:val="00CF13A4"/>
    <w:rsid w:val="00CF1574"/>
    <w:rsid w:val="00CF17D9"/>
    <w:rsid w:val="00CF1D6B"/>
    <w:rsid w:val="00CF207E"/>
    <w:rsid w:val="00CF2505"/>
    <w:rsid w:val="00CF29D9"/>
    <w:rsid w:val="00CF2F37"/>
    <w:rsid w:val="00CF2F4F"/>
    <w:rsid w:val="00CF335E"/>
    <w:rsid w:val="00CF39B3"/>
    <w:rsid w:val="00CF3B73"/>
    <w:rsid w:val="00CF3C53"/>
    <w:rsid w:val="00CF3D0A"/>
    <w:rsid w:val="00CF3DA0"/>
    <w:rsid w:val="00CF40DC"/>
    <w:rsid w:val="00CF423A"/>
    <w:rsid w:val="00CF4855"/>
    <w:rsid w:val="00CF4BA5"/>
    <w:rsid w:val="00CF4C8D"/>
    <w:rsid w:val="00CF4CDD"/>
    <w:rsid w:val="00CF4DC0"/>
    <w:rsid w:val="00CF53CC"/>
    <w:rsid w:val="00CF5904"/>
    <w:rsid w:val="00CF5A42"/>
    <w:rsid w:val="00CF5A55"/>
    <w:rsid w:val="00CF5DFA"/>
    <w:rsid w:val="00CF665A"/>
    <w:rsid w:val="00CF6738"/>
    <w:rsid w:val="00CF683C"/>
    <w:rsid w:val="00CF688A"/>
    <w:rsid w:val="00CF68E6"/>
    <w:rsid w:val="00CF69BE"/>
    <w:rsid w:val="00CF6CC9"/>
    <w:rsid w:val="00CF7159"/>
    <w:rsid w:val="00CF7A6C"/>
    <w:rsid w:val="00CF7CEF"/>
    <w:rsid w:val="00CF7E76"/>
    <w:rsid w:val="00D00122"/>
    <w:rsid w:val="00D00455"/>
    <w:rsid w:val="00D00638"/>
    <w:rsid w:val="00D01F3A"/>
    <w:rsid w:val="00D02077"/>
    <w:rsid w:val="00D02226"/>
    <w:rsid w:val="00D0256C"/>
    <w:rsid w:val="00D0285F"/>
    <w:rsid w:val="00D03293"/>
    <w:rsid w:val="00D0390B"/>
    <w:rsid w:val="00D03CA0"/>
    <w:rsid w:val="00D03CB4"/>
    <w:rsid w:val="00D0429D"/>
    <w:rsid w:val="00D0440B"/>
    <w:rsid w:val="00D049D0"/>
    <w:rsid w:val="00D04B13"/>
    <w:rsid w:val="00D04F42"/>
    <w:rsid w:val="00D050A0"/>
    <w:rsid w:val="00D05578"/>
    <w:rsid w:val="00D05E78"/>
    <w:rsid w:val="00D061BA"/>
    <w:rsid w:val="00D0651F"/>
    <w:rsid w:val="00D06784"/>
    <w:rsid w:val="00D06BB9"/>
    <w:rsid w:val="00D06CA9"/>
    <w:rsid w:val="00D06F99"/>
    <w:rsid w:val="00D07252"/>
    <w:rsid w:val="00D0726C"/>
    <w:rsid w:val="00D07564"/>
    <w:rsid w:val="00D0767F"/>
    <w:rsid w:val="00D07717"/>
    <w:rsid w:val="00D07759"/>
    <w:rsid w:val="00D07803"/>
    <w:rsid w:val="00D0786C"/>
    <w:rsid w:val="00D079B4"/>
    <w:rsid w:val="00D07AA2"/>
    <w:rsid w:val="00D10CB2"/>
    <w:rsid w:val="00D10E05"/>
    <w:rsid w:val="00D10E50"/>
    <w:rsid w:val="00D10FAC"/>
    <w:rsid w:val="00D11125"/>
    <w:rsid w:val="00D113BD"/>
    <w:rsid w:val="00D11646"/>
    <w:rsid w:val="00D117E6"/>
    <w:rsid w:val="00D119A4"/>
    <w:rsid w:val="00D119D2"/>
    <w:rsid w:val="00D1230A"/>
    <w:rsid w:val="00D125B1"/>
    <w:rsid w:val="00D12659"/>
    <w:rsid w:val="00D127DD"/>
    <w:rsid w:val="00D129C7"/>
    <w:rsid w:val="00D12A82"/>
    <w:rsid w:val="00D13227"/>
    <w:rsid w:val="00D134A8"/>
    <w:rsid w:val="00D134CE"/>
    <w:rsid w:val="00D138E8"/>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4BB"/>
    <w:rsid w:val="00D20597"/>
    <w:rsid w:val="00D20605"/>
    <w:rsid w:val="00D20C19"/>
    <w:rsid w:val="00D20D4D"/>
    <w:rsid w:val="00D20D92"/>
    <w:rsid w:val="00D20ECA"/>
    <w:rsid w:val="00D211C2"/>
    <w:rsid w:val="00D21367"/>
    <w:rsid w:val="00D2148D"/>
    <w:rsid w:val="00D219D3"/>
    <w:rsid w:val="00D21B3A"/>
    <w:rsid w:val="00D21C54"/>
    <w:rsid w:val="00D21C7E"/>
    <w:rsid w:val="00D21EE7"/>
    <w:rsid w:val="00D21F07"/>
    <w:rsid w:val="00D22034"/>
    <w:rsid w:val="00D220BC"/>
    <w:rsid w:val="00D22C0D"/>
    <w:rsid w:val="00D22F41"/>
    <w:rsid w:val="00D23139"/>
    <w:rsid w:val="00D231B8"/>
    <w:rsid w:val="00D23693"/>
    <w:rsid w:val="00D23CDE"/>
    <w:rsid w:val="00D241AB"/>
    <w:rsid w:val="00D2436C"/>
    <w:rsid w:val="00D244DB"/>
    <w:rsid w:val="00D2480F"/>
    <w:rsid w:val="00D249B1"/>
    <w:rsid w:val="00D25419"/>
    <w:rsid w:val="00D25919"/>
    <w:rsid w:val="00D25CD4"/>
    <w:rsid w:val="00D25F2A"/>
    <w:rsid w:val="00D26E3D"/>
    <w:rsid w:val="00D271AA"/>
    <w:rsid w:val="00D27534"/>
    <w:rsid w:val="00D276AE"/>
    <w:rsid w:val="00D27738"/>
    <w:rsid w:val="00D27A70"/>
    <w:rsid w:val="00D27B9E"/>
    <w:rsid w:val="00D305EA"/>
    <w:rsid w:val="00D30683"/>
    <w:rsid w:val="00D30C7C"/>
    <w:rsid w:val="00D30FAC"/>
    <w:rsid w:val="00D31153"/>
    <w:rsid w:val="00D31599"/>
    <w:rsid w:val="00D316F1"/>
    <w:rsid w:val="00D316F8"/>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70A"/>
    <w:rsid w:val="00D3696C"/>
    <w:rsid w:val="00D37205"/>
    <w:rsid w:val="00D3725C"/>
    <w:rsid w:val="00D37301"/>
    <w:rsid w:val="00D3782B"/>
    <w:rsid w:val="00D37A61"/>
    <w:rsid w:val="00D37E0C"/>
    <w:rsid w:val="00D40081"/>
    <w:rsid w:val="00D4010D"/>
    <w:rsid w:val="00D40129"/>
    <w:rsid w:val="00D4015C"/>
    <w:rsid w:val="00D40339"/>
    <w:rsid w:val="00D4036E"/>
    <w:rsid w:val="00D40507"/>
    <w:rsid w:val="00D4053A"/>
    <w:rsid w:val="00D40E04"/>
    <w:rsid w:val="00D410A4"/>
    <w:rsid w:val="00D41AA7"/>
    <w:rsid w:val="00D41C28"/>
    <w:rsid w:val="00D42043"/>
    <w:rsid w:val="00D429AE"/>
    <w:rsid w:val="00D42ADC"/>
    <w:rsid w:val="00D4303B"/>
    <w:rsid w:val="00D430B2"/>
    <w:rsid w:val="00D4335C"/>
    <w:rsid w:val="00D4343E"/>
    <w:rsid w:val="00D43489"/>
    <w:rsid w:val="00D4394E"/>
    <w:rsid w:val="00D44506"/>
    <w:rsid w:val="00D4451C"/>
    <w:rsid w:val="00D4489F"/>
    <w:rsid w:val="00D44B19"/>
    <w:rsid w:val="00D44ED1"/>
    <w:rsid w:val="00D453A6"/>
    <w:rsid w:val="00D45498"/>
    <w:rsid w:val="00D456D6"/>
    <w:rsid w:val="00D45848"/>
    <w:rsid w:val="00D46810"/>
    <w:rsid w:val="00D46B14"/>
    <w:rsid w:val="00D46B49"/>
    <w:rsid w:val="00D46DA1"/>
    <w:rsid w:val="00D46EA5"/>
    <w:rsid w:val="00D47529"/>
    <w:rsid w:val="00D476C3"/>
    <w:rsid w:val="00D4798E"/>
    <w:rsid w:val="00D47BEB"/>
    <w:rsid w:val="00D47E8E"/>
    <w:rsid w:val="00D47FDC"/>
    <w:rsid w:val="00D50359"/>
    <w:rsid w:val="00D507DE"/>
    <w:rsid w:val="00D508EB"/>
    <w:rsid w:val="00D50A44"/>
    <w:rsid w:val="00D50A57"/>
    <w:rsid w:val="00D50DC1"/>
    <w:rsid w:val="00D51732"/>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DA8"/>
    <w:rsid w:val="00D54FCF"/>
    <w:rsid w:val="00D54FF8"/>
    <w:rsid w:val="00D5530A"/>
    <w:rsid w:val="00D5596A"/>
    <w:rsid w:val="00D55EB0"/>
    <w:rsid w:val="00D55EF1"/>
    <w:rsid w:val="00D56778"/>
    <w:rsid w:val="00D56835"/>
    <w:rsid w:val="00D56F52"/>
    <w:rsid w:val="00D5706F"/>
    <w:rsid w:val="00D572A3"/>
    <w:rsid w:val="00D5761D"/>
    <w:rsid w:val="00D57F32"/>
    <w:rsid w:val="00D605BA"/>
    <w:rsid w:val="00D605C3"/>
    <w:rsid w:val="00D60785"/>
    <w:rsid w:val="00D60CFB"/>
    <w:rsid w:val="00D60F47"/>
    <w:rsid w:val="00D6129E"/>
    <w:rsid w:val="00D61359"/>
    <w:rsid w:val="00D61E9E"/>
    <w:rsid w:val="00D6206F"/>
    <w:rsid w:val="00D62536"/>
    <w:rsid w:val="00D6275F"/>
    <w:rsid w:val="00D6289E"/>
    <w:rsid w:val="00D62CC9"/>
    <w:rsid w:val="00D62E5F"/>
    <w:rsid w:val="00D63073"/>
    <w:rsid w:val="00D63417"/>
    <w:rsid w:val="00D63A53"/>
    <w:rsid w:val="00D63B5A"/>
    <w:rsid w:val="00D63D4A"/>
    <w:rsid w:val="00D643A3"/>
    <w:rsid w:val="00D645C9"/>
    <w:rsid w:val="00D64934"/>
    <w:rsid w:val="00D64C36"/>
    <w:rsid w:val="00D64D1B"/>
    <w:rsid w:val="00D64D46"/>
    <w:rsid w:val="00D65AE1"/>
    <w:rsid w:val="00D65BC5"/>
    <w:rsid w:val="00D661CC"/>
    <w:rsid w:val="00D6626C"/>
    <w:rsid w:val="00D66554"/>
    <w:rsid w:val="00D66D64"/>
    <w:rsid w:val="00D66FF5"/>
    <w:rsid w:val="00D670BA"/>
    <w:rsid w:val="00D67220"/>
    <w:rsid w:val="00D672DD"/>
    <w:rsid w:val="00D67320"/>
    <w:rsid w:val="00D67844"/>
    <w:rsid w:val="00D67AE1"/>
    <w:rsid w:val="00D67B17"/>
    <w:rsid w:val="00D67D26"/>
    <w:rsid w:val="00D70086"/>
    <w:rsid w:val="00D70493"/>
    <w:rsid w:val="00D706E1"/>
    <w:rsid w:val="00D70824"/>
    <w:rsid w:val="00D70849"/>
    <w:rsid w:val="00D70B5F"/>
    <w:rsid w:val="00D70D88"/>
    <w:rsid w:val="00D711DC"/>
    <w:rsid w:val="00D7125C"/>
    <w:rsid w:val="00D712DD"/>
    <w:rsid w:val="00D71422"/>
    <w:rsid w:val="00D71D71"/>
    <w:rsid w:val="00D72156"/>
    <w:rsid w:val="00D725D1"/>
    <w:rsid w:val="00D726DC"/>
    <w:rsid w:val="00D72756"/>
    <w:rsid w:val="00D72C70"/>
    <w:rsid w:val="00D732E0"/>
    <w:rsid w:val="00D732E3"/>
    <w:rsid w:val="00D7359D"/>
    <w:rsid w:val="00D737F4"/>
    <w:rsid w:val="00D73A32"/>
    <w:rsid w:val="00D73E85"/>
    <w:rsid w:val="00D7406A"/>
    <w:rsid w:val="00D740ED"/>
    <w:rsid w:val="00D741AD"/>
    <w:rsid w:val="00D74467"/>
    <w:rsid w:val="00D744B9"/>
    <w:rsid w:val="00D74877"/>
    <w:rsid w:val="00D74AB5"/>
    <w:rsid w:val="00D74BEC"/>
    <w:rsid w:val="00D75144"/>
    <w:rsid w:val="00D753F0"/>
    <w:rsid w:val="00D7546E"/>
    <w:rsid w:val="00D75738"/>
    <w:rsid w:val="00D757A0"/>
    <w:rsid w:val="00D7589F"/>
    <w:rsid w:val="00D7658E"/>
    <w:rsid w:val="00D767A6"/>
    <w:rsid w:val="00D76ADA"/>
    <w:rsid w:val="00D76C8E"/>
    <w:rsid w:val="00D76D17"/>
    <w:rsid w:val="00D77006"/>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1983"/>
    <w:rsid w:val="00D81C09"/>
    <w:rsid w:val="00D821A3"/>
    <w:rsid w:val="00D826EA"/>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366"/>
    <w:rsid w:val="00D856FF"/>
    <w:rsid w:val="00D85732"/>
    <w:rsid w:val="00D857B4"/>
    <w:rsid w:val="00D85C24"/>
    <w:rsid w:val="00D85E7A"/>
    <w:rsid w:val="00D86271"/>
    <w:rsid w:val="00D8639B"/>
    <w:rsid w:val="00D86832"/>
    <w:rsid w:val="00D868E0"/>
    <w:rsid w:val="00D86B13"/>
    <w:rsid w:val="00D86F8B"/>
    <w:rsid w:val="00D86FA9"/>
    <w:rsid w:val="00D86FB7"/>
    <w:rsid w:val="00D87121"/>
    <w:rsid w:val="00D87271"/>
    <w:rsid w:val="00D873AB"/>
    <w:rsid w:val="00D87F28"/>
    <w:rsid w:val="00D90103"/>
    <w:rsid w:val="00D903F3"/>
    <w:rsid w:val="00D9050F"/>
    <w:rsid w:val="00D909EC"/>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A5F"/>
    <w:rsid w:val="00D94FEF"/>
    <w:rsid w:val="00D950F7"/>
    <w:rsid w:val="00D9528C"/>
    <w:rsid w:val="00D95475"/>
    <w:rsid w:val="00D959D9"/>
    <w:rsid w:val="00D95C2A"/>
    <w:rsid w:val="00D95E77"/>
    <w:rsid w:val="00D960DB"/>
    <w:rsid w:val="00D960E3"/>
    <w:rsid w:val="00D96298"/>
    <w:rsid w:val="00D962AD"/>
    <w:rsid w:val="00D96D0C"/>
    <w:rsid w:val="00D96F0C"/>
    <w:rsid w:val="00D96FF1"/>
    <w:rsid w:val="00D97121"/>
    <w:rsid w:val="00D9729A"/>
    <w:rsid w:val="00D975D1"/>
    <w:rsid w:val="00D976E1"/>
    <w:rsid w:val="00D97B51"/>
    <w:rsid w:val="00D97CC2"/>
    <w:rsid w:val="00DA0060"/>
    <w:rsid w:val="00DA008C"/>
    <w:rsid w:val="00DA013F"/>
    <w:rsid w:val="00DA047B"/>
    <w:rsid w:val="00DA04CD"/>
    <w:rsid w:val="00DA06CC"/>
    <w:rsid w:val="00DA0701"/>
    <w:rsid w:val="00DA0DB2"/>
    <w:rsid w:val="00DA1087"/>
    <w:rsid w:val="00DA1136"/>
    <w:rsid w:val="00DA12B9"/>
    <w:rsid w:val="00DA1410"/>
    <w:rsid w:val="00DA19DB"/>
    <w:rsid w:val="00DA1A47"/>
    <w:rsid w:val="00DA1D63"/>
    <w:rsid w:val="00DA1FD2"/>
    <w:rsid w:val="00DA21FE"/>
    <w:rsid w:val="00DA2258"/>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49B"/>
    <w:rsid w:val="00DB25CE"/>
    <w:rsid w:val="00DB267A"/>
    <w:rsid w:val="00DB272D"/>
    <w:rsid w:val="00DB27C1"/>
    <w:rsid w:val="00DB290D"/>
    <w:rsid w:val="00DB2A5A"/>
    <w:rsid w:val="00DB388C"/>
    <w:rsid w:val="00DB38FA"/>
    <w:rsid w:val="00DB3A6B"/>
    <w:rsid w:val="00DB3A97"/>
    <w:rsid w:val="00DB3C82"/>
    <w:rsid w:val="00DB3C84"/>
    <w:rsid w:val="00DB3DA1"/>
    <w:rsid w:val="00DB5D07"/>
    <w:rsid w:val="00DB5E6C"/>
    <w:rsid w:val="00DB6417"/>
    <w:rsid w:val="00DB64A5"/>
    <w:rsid w:val="00DB688F"/>
    <w:rsid w:val="00DB689C"/>
    <w:rsid w:val="00DB6A5A"/>
    <w:rsid w:val="00DB6E07"/>
    <w:rsid w:val="00DB6E6F"/>
    <w:rsid w:val="00DB6EFF"/>
    <w:rsid w:val="00DB7070"/>
    <w:rsid w:val="00DB7693"/>
    <w:rsid w:val="00DB7986"/>
    <w:rsid w:val="00DB7AA5"/>
    <w:rsid w:val="00DB7DDE"/>
    <w:rsid w:val="00DC009B"/>
    <w:rsid w:val="00DC0186"/>
    <w:rsid w:val="00DC0430"/>
    <w:rsid w:val="00DC085A"/>
    <w:rsid w:val="00DC09D9"/>
    <w:rsid w:val="00DC0CB0"/>
    <w:rsid w:val="00DC0D66"/>
    <w:rsid w:val="00DC0F1A"/>
    <w:rsid w:val="00DC12E8"/>
    <w:rsid w:val="00DC1399"/>
    <w:rsid w:val="00DC17D3"/>
    <w:rsid w:val="00DC1828"/>
    <w:rsid w:val="00DC18B9"/>
    <w:rsid w:val="00DC1D9E"/>
    <w:rsid w:val="00DC2304"/>
    <w:rsid w:val="00DC25E3"/>
    <w:rsid w:val="00DC2AEE"/>
    <w:rsid w:val="00DC2B25"/>
    <w:rsid w:val="00DC3307"/>
    <w:rsid w:val="00DC3951"/>
    <w:rsid w:val="00DC3CF7"/>
    <w:rsid w:val="00DC3DC2"/>
    <w:rsid w:val="00DC3F4D"/>
    <w:rsid w:val="00DC3F73"/>
    <w:rsid w:val="00DC4220"/>
    <w:rsid w:val="00DC42FD"/>
    <w:rsid w:val="00DC4705"/>
    <w:rsid w:val="00DC4A48"/>
    <w:rsid w:val="00DC4A67"/>
    <w:rsid w:val="00DC5158"/>
    <w:rsid w:val="00DC5B3C"/>
    <w:rsid w:val="00DC5B4C"/>
    <w:rsid w:val="00DC5C68"/>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5DD"/>
    <w:rsid w:val="00DD268D"/>
    <w:rsid w:val="00DD26AF"/>
    <w:rsid w:val="00DD2B47"/>
    <w:rsid w:val="00DD2CD1"/>
    <w:rsid w:val="00DD2ECE"/>
    <w:rsid w:val="00DD321B"/>
    <w:rsid w:val="00DD32CB"/>
    <w:rsid w:val="00DD32DA"/>
    <w:rsid w:val="00DD341A"/>
    <w:rsid w:val="00DD3813"/>
    <w:rsid w:val="00DD38DB"/>
    <w:rsid w:val="00DD3CA6"/>
    <w:rsid w:val="00DD3D7B"/>
    <w:rsid w:val="00DD3FFC"/>
    <w:rsid w:val="00DD42CD"/>
    <w:rsid w:val="00DD44CB"/>
    <w:rsid w:val="00DD48C3"/>
    <w:rsid w:val="00DD4C5A"/>
    <w:rsid w:val="00DD4F91"/>
    <w:rsid w:val="00DD5416"/>
    <w:rsid w:val="00DD579A"/>
    <w:rsid w:val="00DD5C73"/>
    <w:rsid w:val="00DD5DCD"/>
    <w:rsid w:val="00DD5DD0"/>
    <w:rsid w:val="00DD61B7"/>
    <w:rsid w:val="00DD637B"/>
    <w:rsid w:val="00DD63AF"/>
    <w:rsid w:val="00DD63E3"/>
    <w:rsid w:val="00DD667A"/>
    <w:rsid w:val="00DD6695"/>
    <w:rsid w:val="00DD6834"/>
    <w:rsid w:val="00DD6C29"/>
    <w:rsid w:val="00DD7266"/>
    <w:rsid w:val="00DD7651"/>
    <w:rsid w:val="00DD7690"/>
    <w:rsid w:val="00DD7A93"/>
    <w:rsid w:val="00DD7D84"/>
    <w:rsid w:val="00DE00E6"/>
    <w:rsid w:val="00DE04D4"/>
    <w:rsid w:val="00DE0562"/>
    <w:rsid w:val="00DE06CF"/>
    <w:rsid w:val="00DE0907"/>
    <w:rsid w:val="00DE0C18"/>
    <w:rsid w:val="00DE1134"/>
    <w:rsid w:val="00DE1192"/>
    <w:rsid w:val="00DE142F"/>
    <w:rsid w:val="00DE170C"/>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3FB"/>
    <w:rsid w:val="00DE6576"/>
    <w:rsid w:val="00DE665C"/>
    <w:rsid w:val="00DE6C2A"/>
    <w:rsid w:val="00DE71A3"/>
    <w:rsid w:val="00DE736E"/>
    <w:rsid w:val="00DE7776"/>
    <w:rsid w:val="00DE7A66"/>
    <w:rsid w:val="00DE7B09"/>
    <w:rsid w:val="00DE7C3C"/>
    <w:rsid w:val="00DE7D80"/>
    <w:rsid w:val="00DE7EF0"/>
    <w:rsid w:val="00DF02C9"/>
    <w:rsid w:val="00DF0618"/>
    <w:rsid w:val="00DF10A2"/>
    <w:rsid w:val="00DF1657"/>
    <w:rsid w:val="00DF17C4"/>
    <w:rsid w:val="00DF1BD8"/>
    <w:rsid w:val="00DF21BD"/>
    <w:rsid w:val="00DF2344"/>
    <w:rsid w:val="00DF2372"/>
    <w:rsid w:val="00DF23F7"/>
    <w:rsid w:val="00DF240C"/>
    <w:rsid w:val="00DF242D"/>
    <w:rsid w:val="00DF28C2"/>
    <w:rsid w:val="00DF2AD0"/>
    <w:rsid w:val="00DF2ADC"/>
    <w:rsid w:val="00DF2D12"/>
    <w:rsid w:val="00DF3034"/>
    <w:rsid w:val="00DF364D"/>
    <w:rsid w:val="00DF374B"/>
    <w:rsid w:val="00DF3D69"/>
    <w:rsid w:val="00DF4D4E"/>
    <w:rsid w:val="00DF502B"/>
    <w:rsid w:val="00DF5740"/>
    <w:rsid w:val="00DF5926"/>
    <w:rsid w:val="00DF5C40"/>
    <w:rsid w:val="00DF6182"/>
    <w:rsid w:val="00DF6F82"/>
    <w:rsid w:val="00DF701E"/>
    <w:rsid w:val="00DF70F5"/>
    <w:rsid w:val="00DF7110"/>
    <w:rsid w:val="00DF7209"/>
    <w:rsid w:val="00DF7249"/>
    <w:rsid w:val="00DF76F0"/>
    <w:rsid w:val="00DF7A6A"/>
    <w:rsid w:val="00DF7F58"/>
    <w:rsid w:val="00DF7FDE"/>
    <w:rsid w:val="00E0013A"/>
    <w:rsid w:val="00E00483"/>
    <w:rsid w:val="00E004E0"/>
    <w:rsid w:val="00E00744"/>
    <w:rsid w:val="00E00CC4"/>
    <w:rsid w:val="00E0139A"/>
    <w:rsid w:val="00E0165E"/>
    <w:rsid w:val="00E01917"/>
    <w:rsid w:val="00E01C96"/>
    <w:rsid w:val="00E01E4F"/>
    <w:rsid w:val="00E0212A"/>
    <w:rsid w:val="00E024EA"/>
    <w:rsid w:val="00E02515"/>
    <w:rsid w:val="00E0262E"/>
    <w:rsid w:val="00E026F9"/>
    <w:rsid w:val="00E029F9"/>
    <w:rsid w:val="00E02CC3"/>
    <w:rsid w:val="00E02D52"/>
    <w:rsid w:val="00E02DF2"/>
    <w:rsid w:val="00E02E3C"/>
    <w:rsid w:val="00E02F77"/>
    <w:rsid w:val="00E034FC"/>
    <w:rsid w:val="00E03908"/>
    <w:rsid w:val="00E03F11"/>
    <w:rsid w:val="00E04023"/>
    <w:rsid w:val="00E04341"/>
    <w:rsid w:val="00E04642"/>
    <w:rsid w:val="00E04C66"/>
    <w:rsid w:val="00E04D16"/>
    <w:rsid w:val="00E04D95"/>
    <w:rsid w:val="00E053F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6C0"/>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4DE"/>
    <w:rsid w:val="00E15790"/>
    <w:rsid w:val="00E158C9"/>
    <w:rsid w:val="00E15C84"/>
    <w:rsid w:val="00E15DA1"/>
    <w:rsid w:val="00E15F82"/>
    <w:rsid w:val="00E1606C"/>
    <w:rsid w:val="00E160D4"/>
    <w:rsid w:val="00E16158"/>
    <w:rsid w:val="00E16273"/>
    <w:rsid w:val="00E16694"/>
    <w:rsid w:val="00E16A1B"/>
    <w:rsid w:val="00E16AB3"/>
    <w:rsid w:val="00E16D9F"/>
    <w:rsid w:val="00E175EE"/>
    <w:rsid w:val="00E176A1"/>
    <w:rsid w:val="00E176BC"/>
    <w:rsid w:val="00E17AC2"/>
    <w:rsid w:val="00E20F0C"/>
    <w:rsid w:val="00E21072"/>
    <w:rsid w:val="00E2178D"/>
    <w:rsid w:val="00E217B3"/>
    <w:rsid w:val="00E2200B"/>
    <w:rsid w:val="00E2212F"/>
    <w:rsid w:val="00E22642"/>
    <w:rsid w:val="00E22A99"/>
    <w:rsid w:val="00E22C4B"/>
    <w:rsid w:val="00E22D23"/>
    <w:rsid w:val="00E22E3F"/>
    <w:rsid w:val="00E22EED"/>
    <w:rsid w:val="00E23270"/>
    <w:rsid w:val="00E23692"/>
    <w:rsid w:val="00E23714"/>
    <w:rsid w:val="00E23777"/>
    <w:rsid w:val="00E23A77"/>
    <w:rsid w:val="00E23C0F"/>
    <w:rsid w:val="00E23C85"/>
    <w:rsid w:val="00E24469"/>
    <w:rsid w:val="00E24678"/>
    <w:rsid w:val="00E248B0"/>
    <w:rsid w:val="00E24A85"/>
    <w:rsid w:val="00E24B8B"/>
    <w:rsid w:val="00E24FEC"/>
    <w:rsid w:val="00E25129"/>
    <w:rsid w:val="00E251A0"/>
    <w:rsid w:val="00E2528A"/>
    <w:rsid w:val="00E253EB"/>
    <w:rsid w:val="00E2562B"/>
    <w:rsid w:val="00E25653"/>
    <w:rsid w:val="00E25699"/>
    <w:rsid w:val="00E25C30"/>
    <w:rsid w:val="00E25F7C"/>
    <w:rsid w:val="00E25FC2"/>
    <w:rsid w:val="00E26047"/>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27E92"/>
    <w:rsid w:val="00E30014"/>
    <w:rsid w:val="00E30EC0"/>
    <w:rsid w:val="00E30ECE"/>
    <w:rsid w:val="00E311D6"/>
    <w:rsid w:val="00E31226"/>
    <w:rsid w:val="00E314B2"/>
    <w:rsid w:val="00E3171A"/>
    <w:rsid w:val="00E32667"/>
    <w:rsid w:val="00E3296B"/>
    <w:rsid w:val="00E32C51"/>
    <w:rsid w:val="00E32E65"/>
    <w:rsid w:val="00E32EB2"/>
    <w:rsid w:val="00E3325B"/>
    <w:rsid w:val="00E3365E"/>
    <w:rsid w:val="00E33D6A"/>
    <w:rsid w:val="00E34480"/>
    <w:rsid w:val="00E34637"/>
    <w:rsid w:val="00E34B68"/>
    <w:rsid w:val="00E34E62"/>
    <w:rsid w:val="00E34F2D"/>
    <w:rsid w:val="00E352E3"/>
    <w:rsid w:val="00E35368"/>
    <w:rsid w:val="00E35883"/>
    <w:rsid w:val="00E35F3D"/>
    <w:rsid w:val="00E35F5B"/>
    <w:rsid w:val="00E36032"/>
    <w:rsid w:val="00E36330"/>
    <w:rsid w:val="00E36465"/>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305"/>
    <w:rsid w:val="00E42401"/>
    <w:rsid w:val="00E4270A"/>
    <w:rsid w:val="00E428DE"/>
    <w:rsid w:val="00E42A62"/>
    <w:rsid w:val="00E4366B"/>
    <w:rsid w:val="00E436CE"/>
    <w:rsid w:val="00E437A2"/>
    <w:rsid w:val="00E43A80"/>
    <w:rsid w:val="00E44330"/>
    <w:rsid w:val="00E44596"/>
    <w:rsid w:val="00E445C5"/>
    <w:rsid w:val="00E4479E"/>
    <w:rsid w:val="00E44AE4"/>
    <w:rsid w:val="00E44CE0"/>
    <w:rsid w:val="00E4515D"/>
    <w:rsid w:val="00E45305"/>
    <w:rsid w:val="00E45312"/>
    <w:rsid w:val="00E454BB"/>
    <w:rsid w:val="00E4560B"/>
    <w:rsid w:val="00E4568F"/>
    <w:rsid w:val="00E4571F"/>
    <w:rsid w:val="00E45C1B"/>
    <w:rsid w:val="00E4625E"/>
    <w:rsid w:val="00E4659C"/>
    <w:rsid w:val="00E46C79"/>
    <w:rsid w:val="00E46D38"/>
    <w:rsid w:val="00E47115"/>
    <w:rsid w:val="00E47154"/>
    <w:rsid w:val="00E47ABD"/>
    <w:rsid w:val="00E47BED"/>
    <w:rsid w:val="00E47CCA"/>
    <w:rsid w:val="00E47D75"/>
    <w:rsid w:val="00E50711"/>
    <w:rsid w:val="00E50C61"/>
    <w:rsid w:val="00E50CA1"/>
    <w:rsid w:val="00E5112A"/>
    <w:rsid w:val="00E512F6"/>
    <w:rsid w:val="00E51494"/>
    <w:rsid w:val="00E514BF"/>
    <w:rsid w:val="00E5160E"/>
    <w:rsid w:val="00E51826"/>
    <w:rsid w:val="00E51CD8"/>
    <w:rsid w:val="00E51D82"/>
    <w:rsid w:val="00E5289B"/>
    <w:rsid w:val="00E529A5"/>
    <w:rsid w:val="00E52B45"/>
    <w:rsid w:val="00E52B5F"/>
    <w:rsid w:val="00E5305C"/>
    <w:rsid w:val="00E538C8"/>
    <w:rsid w:val="00E53C34"/>
    <w:rsid w:val="00E53CE0"/>
    <w:rsid w:val="00E53D74"/>
    <w:rsid w:val="00E53F8D"/>
    <w:rsid w:val="00E54049"/>
    <w:rsid w:val="00E54164"/>
    <w:rsid w:val="00E542ED"/>
    <w:rsid w:val="00E54517"/>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6FEA"/>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7E"/>
    <w:rsid w:val="00E637C3"/>
    <w:rsid w:val="00E63A2C"/>
    <w:rsid w:val="00E63B19"/>
    <w:rsid w:val="00E63FF5"/>
    <w:rsid w:val="00E64151"/>
    <w:rsid w:val="00E6421D"/>
    <w:rsid w:val="00E64BA1"/>
    <w:rsid w:val="00E65328"/>
    <w:rsid w:val="00E653AA"/>
    <w:rsid w:val="00E65738"/>
    <w:rsid w:val="00E65888"/>
    <w:rsid w:val="00E665C7"/>
    <w:rsid w:val="00E66AA4"/>
    <w:rsid w:val="00E66C09"/>
    <w:rsid w:val="00E66EEC"/>
    <w:rsid w:val="00E670A4"/>
    <w:rsid w:val="00E672C0"/>
    <w:rsid w:val="00E67478"/>
    <w:rsid w:val="00E67792"/>
    <w:rsid w:val="00E67B9B"/>
    <w:rsid w:val="00E67D3D"/>
    <w:rsid w:val="00E67D6E"/>
    <w:rsid w:val="00E703BA"/>
    <w:rsid w:val="00E7078A"/>
    <w:rsid w:val="00E70B2F"/>
    <w:rsid w:val="00E70CCB"/>
    <w:rsid w:val="00E70D04"/>
    <w:rsid w:val="00E71090"/>
    <w:rsid w:val="00E711B0"/>
    <w:rsid w:val="00E71567"/>
    <w:rsid w:val="00E71984"/>
    <w:rsid w:val="00E71BF0"/>
    <w:rsid w:val="00E71EBD"/>
    <w:rsid w:val="00E72000"/>
    <w:rsid w:val="00E722EA"/>
    <w:rsid w:val="00E72522"/>
    <w:rsid w:val="00E728A4"/>
    <w:rsid w:val="00E72B0F"/>
    <w:rsid w:val="00E72BA8"/>
    <w:rsid w:val="00E72FC6"/>
    <w:rsid w:val="00E736E6"/>
    <w:rsid w:val="00E7375E"/>
    <w:rsid w:val="00E73839"/>
    <w:rsid w:val="00E7383F"/>
    <w:rsid w:val="00E7389E"/>
    <w:rsid w:val="00E73D13"/>
    <w:rsid w:val="00E73DBF"/>
    <w:rsid w:val="00E7415F"/>
    <w:rsid w:val="00E742FF"/>
    <w:rsid w:val="00E74636"/>
    <w:rsid w:val="00E7478A"/>
    <w:rsid w:val="00E7491A"/>
    <w:rsid w:val="00E7492F"/>
    <w:rsid w:val="00E74AF7"/>
    <w:rsid w:val="00E74B07"/>
    <w:rsid w:val="00E74FB4"/>
    <w:rsid w:val="00E75342"/>
    <w:rsid w:val="00E754C2"/>
    <w:rsid w:val="00E754D2"/>
    <w:rsid w:val="00E75557"/>
    <w:rsid w:val="00E75640"/>
    <w:rsid w:val="00E75A17"/>
    <w:rsid w:val="00E75D88"/>
    <w:rsid w:val="00E760EF"/>
    <w:rsid w:val="00E76711"/>
    <w:rsid w:val="00E76841"/>
    <w:rsid w:val="00E76A6C"/>
    <w:rsid w:val="00E76F9A"/>
    <w:rsid w:val="00E7708C"/>
    <w:rsid w:val="00E77537"/>
    <w:rsid w:val="00E776C0"/>
    <w:rsid w:val="00E77982"/>
    <w:rsid w:val="00E779D5"/>
    <w:rsid w:val="00E80050"/>
    <w:rsid w:val="00E8026D"/>
    <w:rsid w:val="00E80B70"/>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626"/>
    <w:rsid w:val="00E83D2F"/>
    <w:rsid w:val="00E83E20"/>
    <w:rsid w:val="00E83F6B"/>
    <w:rsid w:val="00E840DE"/>
    <w:rsid w:val="00E844D7"/>
    <w:rsid w:val="00E84E4C"/>
    <w:rsid w:val="00E8509A"/>
    <w:rsid w:val="00E85E13"/>
    <w:rsid w:val="00E86C24"/>
    <w:rsid w:val="00E86C32"/>
    <w:rsid w:val="00E86E7B"/>
    <w:rsid w:val="00E8705C"/>
    <w:rsid w:val="00E872C5"/>
    <w:rsid w:val="00E872CF"/>
    <w:rsid w:val="00E87601"/>
    <w:rsid w:val="00E879B9"/>
    <w:rsid w:val="00E87A69"/>
    <w:rsid w:val="00E87F74"/>
    <w:rsid w:val="00E90129"/>
    <w:rsid w:val="00E90332"/>
    <w:rsid w:val="00E9046F"/>
    <w:rsid w:val="00E90603"/>
    <w:rsid w:val="00E906EB"/>
    <w:rsid w:val="00E908D1"/>
    <w:rsid w:val="00E90A76"/>
    <w:rsid w:val="00E90F24"/>
    <w:rsid w:val="00E916BC"/>
    <w:rsid w:val="00E91A3E"/>
    <w:rsid w:val="00E91D86"/>
    <w:rsid w:val="00E92280"/>
    <w:rsid w:val="00E92464"/>
    <w:rsid w:val="00E92694"/>
    <w:rsid w:val="00E92753"/>
    <w:rsid w:val="00E9293F"/>
    <w:rsid w:val="00E92A18"/>
    <w:rsid w:val="00E92BD7"/>
    <w:rsid w:val="00E92D7A"/>
    <w:rsid w:val="00E930A7"/>
    <w:rsid w:val="00E931AB"/>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9E9"/>
    <w:rsid w:val="00E95A88"/>
    <w:rsid w:val="00E95DFF"/>
    <w:rsid w:val="00E96396"/>
    <w:rsid w:val="00E9692B"/>
    <w:rsid w:val="00E96C22"/>
    <w:rsid w:val="00E96CA8"/>
    <w:rsid w:val="00E96F20"/>
    <w:rsid w:val="00E97205"/>
    <w:rsid w:val="00E97743"/>
    <w:rsid w:val="00E97960"/>
    <w:rsid w:val="00E97B7F"/>
    <w:rsid w:val="00E97C86"/>
    <w:rsid w:val="00EA02C3"/>
    <w:rsid w:val="00EA04BE"/>
    <w:rsid w:val="00EA085D"/>
    <w:rsid w:val="00EA0863"/>
    <w:rsid w:val="00EA0A0C"/>
    <w:rsid w:val="00EA10F8"/>
    <w:rsid w:val="00EA1551"/>
    <w:rsid w:val="00EA1814"/>
    <w:rsid w:val="00EA1823"/>
    <w:rsid w:val="00EA18F9"/>
    <w:rsid w:val="00EA23B4"/>
    <w:rsid w:val="00EA295F"/>
    <w:rsid w:val="00EA2A32"/>
    <w:rsid w:val="00EA2DD2"/>
    <w:rsid w:val="00EA30E9"/>
    <w:rsid w:val="00EA3441"/>
    <w:rsid w:val="00EA3AB2"/>
    <w:rsid w:val="00EA3B42"/>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A13"/>
    <w:rsid w:val="00EB0D6D"/>
    <w:rsid w:val="00EB11E2"/>
    <w:rsid w:val="00EB1A20"/>
    <w:rsid w:val="00EB1C37"/>
    <w:rsid w:val="00EB1CAF"/>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CCB"/>
    <w:rsid w:val="00EC1F3A"/>
    <w:rsid w:val="00EC20D5"/>
    <w:rsid w:val="00EC2304"/>
    <w:rsid w:val="00EC2B5D"/>
    <w:rsid w:val="00EC2BF6"/>
    <w:rsid w:val="00EC2C1F"/>
    <w:rsid w:val="00EC2CBE"/>
    <w:rsid w:val="00EC3284"/>
    <w:rsid w:val="00EC3331"/>
    <w:rsid w:val="00EC335B"/>
    <w:rsid w:val="00EC3467"/>
    <w:rsid w:val="00EC35AB"/>
    <w:rsid w:val="00EC36F6"/>
    <w:rsid w:val="00EC3800"/>
    <w:rsid w:val="00EC3C0B"/>
    <w:rsid w:val="00EC3F89"/>
    <w:rsid w:val="00EC3FE2"/>
    <w:rsid w:val="00EC415A"/>
    <w:rsid w:val="00EC4891"/>
    <w:rsid w:val="00EC4A30"/>
    <w:rsid w:val="00EC4A54"/>
    <w:rsid w:val="00EC508E"/>
    <w:rsid w:val="00EC52B5"/>
    <w:rsid w:val="00EC5A51"/>
    <w:rsid w:val="00EC5B2B"/>
    <w:rsid w:val="00EC5CA9"/>
    <w:rsid w:val="00EC5E9F"/>
    <w:rsid w:val="00EC5FEF"/>
    <w:rsid w:val="00EC6090"/>
    <w:rsid w:val="00EC60BC"/>
    <w:rsid w:val="00EC6309"/>
    <w:rsid w:val="00EC65C9"/>
    <w:rsid w:val="00EC67E5"/>
    <w:rsid w:val="00EC6CD5"/>
    <w:rsid w:val="00EC7A4F"/>
    <w:rsid w:val="00EC7CF1"/>
    <w:rsid w:val="00ED033D"/>
    <w:rsid w:val="00ED04CB"/>
    <w:rsid w:val="00ED0AD0"/>
    <w:rsid w:val="00ED11ED"/>
    <w:rsid w:val="00ED1275"/>
    <w:rsid w:val="00ED157C"/>
    <w:rsid w:val="00ED1621"/>
    <w:rsid w:val="00ED182C"/>
    <w:rsid w:val="00ED1DF8"/>
    <w:rsid w:val="00ED20E4"/>
    <w:rsid w:val="00ED24F8"/>
    <w:rsid w:val="00ED2A12"/>
    <w:rsid w:val="00ED3BD8"/>
    <w:rsid w:val="00ED3C9A"/>
    <w:rsid w:val="00ED3ED8"/>
    <w:rsid w:val="00ED465A"/>
    <w:rsid w:val="00ED484E"/>
    <w:rsid w:val="00ED4919"/>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BF1"/>
    <w:rsid w:val="00EE1C69"/>
    <w:rsid w:val="00EE20B0"/>
    <w:rsid w:val="00EE2583"/>
    <w:rsid w:val="00EE2620"/>
    <w:rsid w:val="00EE2755"/>
    <w:rsid w:val="00EE27C2"/>
    <w:rsid w:val="00EE27DF"/>
    <w:rsid w:val="00EE2900"/>
    <w:rsid w:val="00EE2A2A"/>
    <w:rsid w:val="00EE2D08"/>
    <w:rsid w:val="00EE3076"/>
    <w:rsid w:val="00EE311B"/>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5E60"/>
    <w:rsid w:val="00EE60E6"/>
    <w:rsid w:val="00EE6424"/>
    <w:rsid w:val="00EE693C"/>
    <w:rsid w:val="00EE6B64"/>
    <w:rsid w:val="00EE6B73"/>
    <w:rsid w:val="00EE6C17"/>
    <w:rsid w:val="00EE6D70"/>
    <w:rsid w:val="00EE6EAF"/>
    <w:rsid w:val="00EE743C"/>
    <w:rsid w:val="00EE7451"/>
    <w:rsid w:val="00EE76FE"/>
    <w:rsid w:val="00EE7728"/>
    <w:rsid w:val="00EE77AD"/>
    <w:rsid w:val="00EE7CD3"/>
    <w:rsid w:val="00EE7D6B"/>
    <w:rsid w:val="00EE7F8B"/>
    <w:rsid w:val="00EF0095"/>
    <w:rsid w:val="00EF00E9"/>
    <w:rsid w:val="00EF028D"/>
    <w:rsid w:val="00EF0D6C"/>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0A"/>
    <w:rsid w:val="00EF6B77"/>
    <w:rsid w:val="00EF6E4C"/>
    <w:rsid w:val="00EF75AA"/>
    <w:rsid w:val="00EF7932"/>
    <w:rsid w:val="00EF7AAF"/>
    <w:rsid w:val="00EF7FDF"/>
    <w:rsid w:val="00F002C7"/>
    <w:rsid w:val="00F0095B"/>
    <w:rsid w:val="00F00B55"/>
    <w:rsid w:val="00F00C9E"/>
    <w:rsid w:val="00F01863"/>
    <w:rsid w:val="00F018ED"/>
    <w:rsid w:val="00F01D53"/>
    <w:rsid w:val="00F01EAE"/>
    <w:rsid w:val="00F01EEB"/>
    <w:rsid w:val="00F02587"/>
    <w:rsid w:val="00F02613"/>
    <w:rsid w:val="00F02A6F"/>
    <w:rsid w:val="00F02D18"/>
    <w:rsid w:val="00F02DC6"/>
    <w:rsid w:val="00F03036"/>
    <w:rsid w:val="00F03499"/>
    <w:rsid w:val="00F03E36"/>
    <w:rsid w:val="00F03E47"/>
    <w:rsid w:val="00F04AD0"/>
    <w:rsid w:val="00F050D5"/>
    <w:rsid w:val="00F054A3"/>
    <w:rsid w:val="00F05539"/>
    <w:rsid w:val="00F05726"/>
    <w:rsid w:val="00F05B25"/>
    <w:rsid w:val="00F05CB8"/>
    <w:rsid w:val="00F0641A"/>
    <w:rsid w:val="00F064E5"/>
    <w:rsid w:val="00F06792"/>
    <w:rsid w:val="00F06873"/>
    <w:rsid w:val="00F06919"/>
    <w:rsid w:val="00F06FFB"/>
    <w:rsid w:val="00F07318"/>
    <w:rsid w:val="00F07692"/>
    <w:rsid w:val="00F07C07"/>
    <w:rsid w:val="00F07D30"/>
    <w:rsid w:val="00F07D6F"/>
    <w:rsid w:val="00F07EBE"/>
    <w:rsid w:val="00F07EEC"/>
    <w:rsid w:val="00F105E8"/>
    <w:rsid w:val="00F1083F"/>
    <w:rsid w:val="00F1098A"/>
    <w:rsid w:val="00F10A2E"/>
    <w:rsid w:val="00F10B52"/>
    <w:rsid w:val="00F10B8A"/>
    <w:rsid w:val="00F10D70"/>
    <w:rsid w:val="00F110A0"/>
    <w:rsid w:val="00F11243"/>
    <w:rsid w:val="00F1148A"/>
    <w:rsid w:val="00F114F8"/>
    <w:rsid w:val="00F120E5"/>
    <w:rsid w:val="00F1231B"/>
    <w:rsid w:val="00F123EF"/>
    <w:rsid w:val="00F12410"/>
    <w:rsid w:val="00F124DA"/>
    <w:rsid w:val="00F12666"/>
    <w:rsid w:val="00F130BB"/>
    <w:rsid w:val="00F139B5"/>
    <w:rsid w:val="00F13A57"/>
    <w:rsid w:val="00F13E13"/>
    <w:rsid w:val="00F147F0"/>
    <w:rsid w:val="00F149D4"/>
    <w:rsid w:val="00F14F13"/>
    <w:rsid w:val="00F15202"/>
    <w:rsid w:val="00F15452"/>
    <w:rsid w:val="00F158F4"/>
    <w:rsid w:val="00F15E71"/>
    <w:rsid w:val="00F16BCB"/>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EF8"/>
    <w:rsid w:val="00F22FED"/>
    <w:rsid w:val="00F230F8"/>
    <w:rsid w:val="00F234A7"/>
    <w:rsid w:val="00F241FA"/>
    <w:rsid w:val="00F24271"/>
    <w:rsid w:val="00F24A6D"/>
    <w:rsid w:val="00F25166"/>
    <w:rsid w:val="00F25360"/>
    <w:rsid w:val="00F253A7"/>
    <w:rsid w:val="00F2586D"/>
    <w:rsid w:val="00F25881"/>
    <w:rsid w:val="00F25B58"/>
    <w:rsid w:val="00F26505"/>
    <w:rsid w:val="00F265FC"/>
    <w:rsid w:val="00F26AF7"/>
    <w:rsid w:val="00F26C6F"/>
    <w:rsid w:val="00F26ECB"/>
    <w:rsid w:val="00F26FAA"/>
    <w:rsid w:val="00F270A5"/>
    <w:rsid w:val="00F27337"/>
    <w:rsid w:val="00F27426"/>
    <w:rsid w:val="00F27778"/>
    <w:rsid w:val="00F27C2B"/>
    <w:rsid w:val="00F27D54"/>
    <w:rsid w:val="00F309A7"/>
    <w:rsid w:val="00F30FB0"/>
    <w:rsid w:val="00F3109A"/>
    <w:rsid w:val="00F3132E"/>
    <w:rsid w:val="00F3158D"/>
    <w:rsid w:val="00F315AF"/>
    <w:rsid w:val="00F315EC"/>
    <w:rsid w:val="00F32076"/>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4B5"/>
    <w:rsid w:val="00F35627"/>
    <w:rsid w:val="00F3562B"/>
    <w:rsid w:val="00F359DA"/>
    <w:rsid w:val="00F35B08"/>
    <w:rsid w:val="00F360D8"/>
    <w:rsid w:val="00F360E0"/>
    <w:rsid w:val="00F36292"/>
    <w:rsid w:val="00F362FF"/>
    <w:rsid w:val="00F3631A"/>
    <w:rsid w:val="00F3641F"/>
    <w:rsid w:val="00F364E5"/>
    <w:rsid w:val="00F3682A"/>
    <w:rsid w:val="00F36A1B"/>
    <w:rsid w:val="00F36B27"/>
    <w:rsid w:val="00F36D61"/>
    <w:rsid w:val="00F36EE5"/>
    <w:rsid w:val="00F37054"/>
    <w:rsid w:val="00F37244"/>
    <w:rsid w:val="00F37867"/>
    <w:rsid w:val="00F37A8F"/>
    <w:rsid w:val="00F37BC0"/>
    <w:rsid w:val="00F37FB7"/>
    <w:rsid w:val="00F4029E"/>
    <w:rsid w:val="00F4057C"/>
    <w:rsid w:val="00F40835"/>
    <w:rsid w:val="00F40950"/>
    <w:rsid w:val="00F40AEA"/>
    <w:rsid w:val="00F40C1A"/>
    <w:rsid w:val="00F40CE0"/>
    <w:rsid w:val="00F40E17"/>
    <w:rsid w:val="00F40F63"/>
    <w:rsid w:val="00F41434"/>
    <w:rsid w:val="00F41A5E"/>
    <w:rsid w:val="00F4200D"/>
    <w:rsid w:val="00F42C03"/>
    <w:rsid w:val="00F42E8D"/>
    <w:rsid w:val="00F430FB"/>
    <w:rsid w:val="00F431C5"/>
    <w:rsid w:val="00F4337C"/>
    <w:rsid w:val="00F439E1"/>
    <w:rsid w:val="00F43AD9"/>
    <w:rsid w:val="00F43BC4"/>
    <w:rsid w:val="00F43D85"/>
    <w:rsid w:val="00F43DF3"/>
    <w:rsid w:val="00F44406"/>
    <w:rsid w:val="00F4442E"/>
    <w:rsid w:val="00F4445C"/>
    <w:rsid w:val="00F44BBA"/>
    <w:rsid w:val="00F44D15"/>
    <w:rsid w:val="00F44F1B"/>
    <w:rsid w:val="00F45239"/>
    <w:rsid w:val="00F45284"/>
    <w:rsid w:val="00F45470"/>
    <w:rsid w:val="00F45CD2"/>
    <w:rsid w:val="00F45D58"/>
    <w:rsid w:val="00F45E0A"/>
    <w:rsid w:val="00F45FE7"/>
    <w:rsid w:val="00F46B86"/>
    <w:rsid w:val="00F46C9A"/>
    <w:rsid w:val="00F470DE"/>
    <w:rsid w:val="00F47223"/>
    <w:rsid w:val="00F4722F"/>
    <w:rsid w:val="00F472DB"/>
    <w:rsid w:val="00F477B1"/>
    <w:rsid w:val="00F478A8"/>
    <w:rsid w:val="00F47B96"/>
    <w:rsid w:val="00F47B9A"/>
    <w:rsid w:val="00F501B6"/>
    <w:rsid w:val="00F503FD"/>
    <w:rsid w:val="00F504D3"/>
    <w:rsid w:val="00F50806"/>
    <w:rsid w:val="00F508DF"/>
    <w:rsid w:val="00F510B0"/>
    <w:rsid w:val="00F511BB"/>
    <w:rsid w:val="00F5249B"/>
    <w:rsid w:val="00F5262F"/>
    <w:rsid w:val="00F526B7"/>
    <w:rsid w:val="00F52CD9"/>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5D"/>
    <w:rsid w:val="00F562A3"/>
    <w:rsid w:val="00F563D2"/>
    <w:rsid w:val="00F56B2B"/>
    <w:rsid w:val="00F56BB6"/>
    <w:rsid w:val="00F56C17"/>
    <w:rsid w:val="00F56C7F"/>
    <w:rsid w:val="00F57102"/>
    <w:rsid w:val="00F57368"/>
    <w:rsid w:val="00F600F3"/>
    <w:rsid w:val="00F60530"/>
    <w:rsid w:val="00F605B2"/>
    <w:rsid w:val="00F60C0C"/>
    <w:rsid w:val="00F60E16"/>
    <w:rsid w:val="00F61379"/>
    <w:rsid w:val="00F614B7"/>
    <w:rsid w:val="00F61893"/>
    <w:rsid w:val="00F61B49"/>
    <w:rsid w:val="00F61C5C"/>
    <w:rsid w:val="00F620C7"/>
    <w:rsid w:val="00F622F0"/>
    <w:rsid w:val="00F623A6"/>
    <w:rsid w:val="00F62477"/>
    <w:rsid w:val="00F6247A"/>
    <w:rsid w:val="00F624B1"/>
    <w:rsid w:val="00F626F0"/>
    <w:rsid w:val="00F6272B"/>
    <w:rsid w:val="00F62823"/>
    <w:rsid w:val="00F62DDA"/>
    <w:rsid w:val="00F63BC1"/>
    <w:rsid w:val="00F63EA8"/>
    <w:rsid w:val="00F6418E"/>
    <w:rsid w:val="00F641F3"/>
    <w:rsid w:val="00F64365"/>
    <w:rsid w:val="00F64548"/>
    <w:rsid w:val="00F64737"/>
    <w:rsid w:val="00F64C46"/>
    <w:rsid w:val="00F65166"/>
    <w:rsid w:val="00F65314"/>
    <w:rsid w:val="00F654AC"/>
    <w:rsid w:val="00F65676"/>
    <w:rsid w:val="00F665D6"/>
    <w:rsid w:val="00F66788"/>
    <w:rsid w:val="00F66F4A"/>
    <w:rsid w:val="00F67244"/>
    <w:rsid w:val="00F6731D"/>
    <w:rsid w:val="00F677E6"/>
    <w:rsid w:val="00F67E19"/>
    <w:rsid w:val="00F67E29"/>
    <w:rsid w:val="00F70069"/>
    <w:rsid w:val="00F70826"/>
    <w:rsid w:val="00F70A24"/>
    <w:rsid w:val="00F70A99"/>
    <w:rsid w:val="00F70DC4"/>
    <w:rsid w:val="00F7108F"/>
    <w:rsid w:val="00F7177D"/>
    <w:rsid w:val="00F71830"/>
    <w:rsid w:val="00F71ADF"/>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5CC2"/>
    <w:rsid w:val="00F761FA"/>
    <w:rsid w:val="00F7627A"/>
    <w:rsid w:val="00F76446"/>
    <w:rsid w:val="00F7668D"/>
    <w:rsid w:val="00F76AE5"/>
    <w:rsid w:val="00F76E4D"/>
    <w:rsid w:val="00F771D1"/>
    <w:rsid w:val="00F778FE"/>
    <w:rsid w:val="00F779CB"/>
    <w:rsid w:val="00F77E3D"/>
    <w:rsid w:val="00F8033A"/>
    <w:rsid w:val="00F804AC"/>
    <w:rsid w:val="00F805EB"/>
    <w:rsid w:val="00F8079D"/>
    <w:rsid w:val="00F80926"/>
    <w:rsid w:val="00F80A39"/>
    <w:rsid w:val="00F80B54"/>
    <w:rsid w:val="00F80CA5"/>
    <w:rsid w:val="00F80E8D"/>
    <w:rsid w:val="00F80F7A"/>
    <w:rsid w:val="00F81166"/>
    <w:rsid w:val="00F8190C"/>
    <w:rsid w:val="00F81B7E"/>
    <w:rsid w:val="00F81C00"/>
    <w:rsid w:val="00F81C98"/>
    <w:rsid w:val="00F81E51"/>
    <w:rsid w:val="00F81ECD"/>
    <w:rsid w:val="00F81FCB"/>
    <w:rsid w:val="00F821EB"/>
    <w:rsid w:val="00F82591"/>
    <w:rsid w:val="00F829FD"/>
    <w:rsid w:val="00F8316D"/>
    <w:rsid w:val="00F833A5"/>
    <w:rsid w:val="00F83C88"/>
    <w:rsid w:val="00F840A7"/>
    <w:rsid w:val="00F84113"/>
    <w:rsid w:val="00F84363"/>
    <w:rsid w:val="00F843D2"/>
    <w:rsid w:val="00F84995"/>
    <w:rsid w:val="00F84D16"/>
    <w:rsid w:val="00F84D1C"/>
    <w:rsid w:val="00F84EFE"/>
    <w:rsid w:val="00F853F2"/>
    <w:rsid w:val="00F85618"/>
    <w:rsid w:val="00F85775"/>
    <w:rsid w:val="00F85A34"/>
    <w:rsid w:val="00F85C08"/>
    <w:rsid w:val="00F85CD1"/>
    <w:rsid w:val="00F863AE"/>
    <w:rsid w:val="00F86691"/>
    <w:rsid w:val="00F866BC"/>
    <w:rsid w:val="00F867A2"/>
    <w:rsid w:val="00F867B7"/>
    <w:rsid w:val="00F8697A"/>
    <w:rsid w:val="00F869E8"/>
    <w:rsid w:val="00F86F86"/>
    <w:rsid w:val="00F87026"/>
    <w:rsid w:val="00F870EF"/>
    <w:rsid w:val="00F87669"/>
    <w:rsid w:val="00F877FE"/>
    <w:rsid w:val="00F879AA"/>
    <w:rsid w:val="00F87E88"/>
    <w:rsid w:val="00F87FA4"/>
    <w:rsid w:val="00F90273"/>
    <w:rsid w:val="00F90393"/>
    <w:rsid w:val="00F906E0"/>
    <w:rsid w:val="00F9075E"/>
    <w:rsid w:val="00F909C8"/>
    <w:rsid w:val="00F90D74"/>
    <w:rsid w:val="00F90FB9"/>
    <w:rsid w:val="00F9110F"/>
    <w:rsid w:val="00F91303"/>
    <w:rsid w:val="00F91385"/>
    <w:rsid w:val="00F916B1"/>
    <w:rsid w:val="00F919E3"/>
    <w:rsid w:val="00F9213C"/>
    <w:rsid w:val="00F92B81"/>
    <w:rsid w:val="00F92B99"/>
    <w:rsid w:val="00F92D43"/>
    <w:rsid w:val="00F931EA"/>
    <w:rsid w:val="00F935ED"/>
    <w:rsid w:val="00F93A93"/>
    <w:rsid w:val="00F93F34"/>
    <w:rsid w:val="00F93F41"/>
    <w:rsid w:val="00F9411C"/>
    <w:rsid w:val="00F94340"/>
    <w:rsid w:val="00F94556"/>
    <w:rsid w:val="00F94593"/>
    <w:rsid w:val="00F9499D"/>
    <w:rsid w:val="00F94AD5"/>
    <w:rsid w:val="00F94B11"/>
    <w:rsid w:val="00F94B4C"/>
    <w:rsid w:val="00F94E9A"/>
    <w:rsid w:val="00F94E9E"/>
    <w:rsid w:val="00F94ED7"/>
    <w:rsid w:val="00F952A6"/>
    <w:rsid w:val="00F955F3"/>
    <w:rsid w:val="00F956C7"/>
    <w:rsid w:val="00F95B60"/>
    <w:rsid w:val="00F95F26"/>
    <w:rsid w:val="00F966A7"/>
    <w:rsid w:val="00F96A15"/>
    <w:rsid w:val="00F96C69"/>
    <w:rsid w:val="00F96CE7"/>
    <w:rsid w:val="00F96F27"/>
    <w:rsid w:val="00F972D2"/>
    <w:rsid w:val="00F974FB"/>
    <w:rsid w:val="00F977A9"/>
    <w:rsid w:val="00F97BB2"/>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9F4"/>
    <w:rsid w:val="00FA2A6E"/>
    <w:rsid w:val="00FA347E"/>
    <w:rsid w:val="00FA3535"/>
    <w:rsid w:val="00FA3553"/>
    <w:rsid w:val="00FA3AAF"/>
    <w:rsid w:val="00FA3E0C"/>
    <w:rsid w:val="00FA4041"/>
    <w:rsid w:val="00FA422F"/>
    <w:rsid w:val="00FA4255"/>
    <w:rsid w:val="00FA43F9"/>
    <w:rsid w:val="00FA4596"/>
    <w:rsid w:val="00FA4664"/>
    <w:rsid w:val="00FA48F3"/>
    <w:rsid w:val="00FA4DA1"/>
    <w:rsid w:val="00FA5171"/>
    <w:rsid w:val="00FA5194"/>
    <w:rsid w:val="00FA51F3"/>
    <w:rsid w:val="00FA5453"/>
    <w:rsid w:val="00FA57FC"/>
    <w:rsid w:val="00FA598C"/>
    <w:rsid w:val="00FA5B3D"/>
    <w:rsid w:val="00FA5C62"/>
    <w:rsid w:val="00FA5DE4"/>
    <w:rsid w:val="00FA6046"/>
    <w:rsid w:val="00FA60BD"/>
    <w:rsid w:val="00FA621C"/>
    <w:rsid w:val="00FA63D5"/>
    <w:rsid w:val="00FA6424"/>
    <w:rsid w:val="00FA6497"/>
    <w:rsid w:val="00FA64A7"/>
    <w:rsid w:val="00FA653C"/>
    <w:rsid w:val="00FA6610"/>
    <w:rsid w:val="00FA6899"/>
    <w:rsid w:val="00FA69C0"/>
    <w:rsid w:val="00FA69D1"/>
    <w:rsid w:val="00FA6D8D"/>
    <w:rsid w:val="00FA6F52"/>
    <w:rsid w:val="00FA715B"/>
    <w:rsid w:val="00FA7162"/>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B5E"/>
    <w:rsid w:val="00FB234B"/>
    <w:rsid w:val="00FB2477"/>
    <w:rsid w:val="00FB260B"/>
    <w:rsid w:val="00FB2625"/>
    <w:rsid w:val="00FB2D52"/>
    <w:rsid w:val="00FB30E6"/>
    <w:rsid w:val="00FB3238"/>
    <w:rsid w:val="00FB3622"/>
    <w:rsid w:val="00FB3E0E"/>
    <w:rsid w:val="00FB3E11"/>
    <w:rsid w:val="00FB3E78"/>
    <w:rsid w:val="00FB439F"/>
    <w:rsid w:val="00FB4506"/>
    <w:rsid w:val="00FB4530"/>
    <w:rsid w:val="00FB4604"/>
    <w:rsid w:val="00FB49C1"/>
    <w:rsid w:val="00FB49D4"/>
    <w:rsid w:val="00FB4C79"/>
    <w:rsid w:val="00FB4CFB"/>
    <w:rsid w:val="00FB4FD0"/>
    <w:rsid w:val="00FB52BC"/>
    <w:rsid w:val="00FB564A"/>
    <w:rsid w:val="00FB56AF"/>
    <w:rsid w:val="00FB5C26"/>
    <w:rsid w:val="00FB5E6B"/>
    <w:rsid w:val="00FB646C"/>
    <w:rsid w:val="00FB6551"/>
    <w:rsid w:val="00FB6605"/>
    <w:rsid w:val="00FB6665"/>
    <w:rsid w:val="00FB6740"/>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6F4"/>
    <w:rsid w:val="00FC3F93"/>
    <w:rsid w:val="00FC43BC"/>
    <w:rsid w:val="00FC440D"/>
    <w:rsid w:val="00FC47C9"/>
    <w:rsid w:val="00FC47E4"/>
    <w:rsid w:val="00FC4CCA"/>
    <w:rsid w:val="00FC4E1C"/>
    <w:rsid w:val="00FC4FBF"/>
    <w:rsid w:val="00FC525B"/>
    <w:rsid w:val="00FC5278"/>
    <w:rsid w:val="00FC5313"/>
    <w:rsid w:val="00FC54DD"/>
    <w:rsid w:val="00FC58E5"/>
    <w:rsid w:val="00FC5BA3"/>
    <w:rsid w:val="00FC5E9A"/>
    <w:rsid w:val="00FC61E8"/>
    <w:rsid w:val="00FC6AB3"/>
    <w:rsid w:val="00FC6AD4"/>
    <w:rsid w:val="00FC6E7D"/>
    <w:rsid w:val="00FC714D"/>
    <w:rsid w:val="00FC7410"/>
    <w:rsid w:val="00FC74FB"/>
    <w:rsid w:val="00FC74FE"/>
    <w:rsid w:val="00FC7634"/>
    <w:rsid w:val="00FC791A"/>
    <w:rsid w:val="00FC7B73"/>
    <w:rsid w:val="00FD0102"/>
    <w:rsid w:val="00FD0330"/>
    <w:rsid w:val="00FD0380"/>
    <w:rsid w:val="00FD03AA"/>
    <w:rsid w:val="00FD0D41"/>
    <w:rsid w:val="00FD1347"/>
    <w:rsid w:val="00FD1ADC"/>
    <w:rsid w:val="00FD1E29"/>
    <w:rsid w:val="00FD1E72"/>
    <w:rsid w:val="00FD22B7"/>
    <w:rsid w:val="00FD28A9"/>
    <w:rsid w:val="00FD2982"/>
    <w:rsid w:val="00FD2A21"/>
    <w:rsid w:val="00FD2AEC"/>
    <w:rsid w:val="00FD305B"/>
    <w:rsid w:val="00FD30CF"/>
    <w:rsid w:val="00FD30E7"/>
    <w:rsid w:val="00FD342D"/>
    <w:rsid w:val="00FD3706"/>
    <w:rsid w:val="00FD40EA"/>
    <w:rsid w:val="00FD44C9"/>
    <w:rsid w:val="00FD4931"/>
    <w:rsid w:val="00FD4B2D"/>
    <w:rsid w:val="00FD4C53"/>
    <w:rsid w:val="00FD4E82"/>
    <w:rsid w:val="00FD4EE0"/>
    <w:rsid w:val="00FD5078"/>
    <w:rsid w:val="00FD51E3"/>
    <w:rsid w:val="00FD56D7"/>
    <w:rsid w:val="00FD5962"/>
    <w:rsid w:val="00FD5B56"/>
    <w:rsid w:val="00FD63D7"/>
    <w:rsid w:val="00FD6524"/>
    <w:rsid w:val="00FD67CD"/>
    <w:rsid w:val="00FD6976"/>
    <w:rsid w:val="00FD6B27"/>
    <w:rsid w:val="00FD6FAF"/>
    <w:rsid w:val="00FD7092"/>
    <w:rsid w:val="00FD718B"/>
    <w:rsid w:val="00FD7243"/>
    <w:rsid w:val="00FD79D5"/>
    <w:rsid w:val="00FD79EC"/>
    <w:rsid w:val="00FD7A39"/>
    <w:rsid w:val="00FD7DDF"/>
    <w:rsid w:val="00FD7E2D"/>
    <w:rsid w:val="00FD7F4F"/>
    <w:rsid w:val="00FE0097"/>
    <w:rsid w:val="00FE00A8"/>
    <w:rsid w:val="00FE0460"/>
    <w:rsid w:val="00FE08D9"/>
    <w:rsid w:val="00FE095D"/>
    <w:rsid w:val="00FE0ABE"/>
    <w:rsid w:val="00FE0FFA"/>
    <w:rsid w:val="00FE13E6"/>
    <w:rsid w:val="00FE15DE"/>
    <w:rsid w:val="00FE1616"/>
    <w:rsid w:val="00FE166F"/>
    <w:rsid w:val="00FE1988"/>
    <w:rsid w:val="00FE1A68"/>
    <w:rsid w:val="00FE1B19"/>
    <w:rsid w:val="00FE21F3"/>
    <w:rsid w:val="00FE22D5"/>
    <w:rsid w:val="00FE26B2"/>
    <w:rsid w:val="00FE2903"/>
    <w:rsid w:val="00FE2FAF"/>
    <w:rsid w:val="00FE304B"/>
    <w:rsid w:val="00FE34BC"/>
    <w:rsid w:val="00FE3648"/>
    <w:rsid w:val="00FE3825"/>
    <w:rsid w:val="00FE383E"/>
    <w:rsid w:val="00FE39B8"/>
    <w:rsid w:val="00FE3FAD"/>
    <w:rsid w:val="00FE4836"/>
    <w:rsid w:val="00FE4D3E"/>
    <w:rsid w:val="00FE50E3"/>
    <w:rsid w:val="00FE584A"/>
    <w:rsid w:val="00FE58B1"/>
    <w:rsid w:val="00FE5B6E"/>
    <w:rsid w:val="00FE5CE2"/>
    <w:rsid w:val="00FE5E51"/>
    <w:rsid w:val="00FE5FA2"/>
    <w:rsid w:val="00FE5FCC"/>
    <w:rsid w:val="00FE6072"/>
    <w:rsid w:val="00FE6611"/>
    <w:rsid w:val="00FE6898"/>
    <w:rsid w:val="00FE690E"/>
    <w:rsid w:val="00FE6956"/>
    <w:rsid w:val="00FE7033"/>
    <w:rsid w:val="00FE7363"/>
    <w:rsid w:val="00FE75FB"/>
    <w:rsid w:val="00FE7A28"/>
    <w:rsid w:val="00FF12DB"/>
    <w:rsid w:val="00FF139D"/>
    <w:rsid w:val="00FF1427"/>
    <w:rsid w:val="00FF17A9"/>
    <w:rsid w:val="00FF20C5"/>
    <w:rsid w:val="00FF2419"/>
    <w:rsid w:val="00FF2667"/>
    <w:rsid w:val="00FF37B5"/>
    <w:rsid w:val="00FF37EF"/>
    <w:rsid w:val="00FF40F9"/>
    <w:rsid w:val="00FF4469"/>
    <w:rsid w:val="00FF44F7"/>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A43"/>
    <w:rsid w:val="00FF6C02"/>
    <w:rsid w:val="00FF6C0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18" Type="http://schemas.openxmlformats.org/officeDocument/2006/relationships/hyperlink" Target="https://www.ctwant.com/article/140473?utm_source=yahoo&amp;utm_medium=rss&amp;utm_campaign=140473"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yperlink" Target="https://onlinelibrary.wiley.com/doi/full/10.1111/isj.12193" TargetMode="External"/><Relationship Id="rId21" Type="http://schemas.openxmlformats.org/officeDocument/2006/relationships/image" Target="media/image4.png"/><Relationship Id="rId34" Type="http://schemas.openxmlformats.org/officeDocument/2006/relationships/diagramColors" Target="diagrams/colors2.xml"/><Relationship Id="rId42" Type="http://schemas.openxmlformats.org/officeDocument/2006/relationships/image" Target="media/image9.png"/><Relationship Id="rId47" Type="http://schemas.openxmlformats.org/officeDocument/2006/relationships/hyperlink" Target="https://doi.org/10.1177/017084069701800106" TargetMode="External"/><Relationship Id="rId50" Type="http://schemas.openxmlformats.org/officeDocument/2006/relationships/hyperlink" Target="https://doi.org/10.1287/isre.7.1.63" TargetMode="External"/><Relationship Id="rId55" Type="http://schemas.openxmlformats.org/officeDocument/2006/relationships/hyperlink" Target="https://doi.org/10.1016/j.respol.2017.01.015" TargetMode="External"/><Relationship Id="rId63"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diagramLayout" Target="diagrams/layout2.xml"/><Relationship Id="rId37" Type="http://schemas.openxmlformats.org/officeDocument/2006/relationships/hyperlink" Target="https://onlinelibrary.wiley.com/doi/full/10.1111/isj.12193" TargetMode="External"/><Relationship Id="rId40" Type="http://schemas.openxmlformats.org/officeDocument/2006/relationships/hyperlink" Target="https://onlinelibrary.wiley.com/authored-by/Kohli/Rajiv" TargetMode="External"/><Relationship Id="rId45" Type="http://schemas.openxmlformats.org/officeDocument/2006/relationships/image" Target="media/image12.png"/><Relationship Id="rId53" Type="http://schemas.openxmlformats.org/officeDocument/2006/relationships/hyperlink" Target="https://doi.org/10.1287/orsc.1050.0116" TargetMode="External"/><Relationship Id="rId58" Type="http://schemas.openxmlformats.org/officeDocument/2006/relationships/hyperlink" Target="https://doi.org/10.6146/univj.18-1.05" TargetMode="External"/><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yperlink" Target="https://onlinelibrary.wiley.com/doi/full/10.1111/isj.12193" TargetMode="External"/><Relationship Id="rId49" Type="http://schemas.openxmlformats.org/officeDocument/2006/relationships/hyperlink" Target="https://doi.org/https://doi.org/10.2307/41166021" TargetMode="External"/><Relationship Id="rId57" Type="http://schemas.openxmlformats.org/officeDocument/2006/relationships/hyperlink" Target="https://doi.org/10.1111/j.1467-6486.1988.tb00039.x" TargetMode="External"/><Relationship Id="rId61"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diagramData" Target="diagrams/data2.xml"/><Relationship Id="rId44" Type="http://schemas.openxmlformats.org/officeDocument/2006/relationships/image" Target="media/image11.png"/><Relationship Id="rId52" Type="http://schemas.openxmlformats.org/officeDocument/2006/relationships/hyperlink" Target="https://doi.org/10.1002/mde.3507" TargetMode="External"/><Relationship Id="rId60" Type="http://schemas.openxmlformats.org/officeDocument/2006/relationships/header" Target="header5.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microsoft.com/office/2007/relationships/diagramDrawing" Target="diagrams/drawing2.xml"/><Relationship Id="rId43" Type="http://schemas.openxmlformats.org/officeDocument/2006/relationships/image" Target="media/image10.png"/><Relationship Id="rId48" Type="http://schemas.openxmlformats.org/officeDocument/2006/relationships/hyperlink" Target="https://doi.org/10.1002/smj.4250141009" TargetMode="External"/><Relationship Id="rId56" Type="http://schemas.openxmlformats.org/officeDocument/2006/relationships/hyperlink" Target="https://doi.org/10.1287/orsc.2014.0895" TargetMode="External"/><Relationship Id="rId64" Type="http://schemas.openxmlformats.org/officeDocument/2006/relationships/footer" Target="footer6.xml"/><Relationship Id="rId8" Type="http://schemas.openxmlformats.org/officeDocument/2006/relationships/image" Target="media/image1.jpeg"/><Relationship Id="rId51" Type="http://schemas.openxmlformats.org/officeDocument/2006/relationships/hyperlink" Target="https://doi.org/10.1287/orsc.11.4.404.14600" TargetMode="Externa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diagramQuickStyle" Target="diagrams/quickStyle2.xml"/><Relationship Id="rId38" Type="http://schemas.openxmlformats.org/officeDocument/2006/relationships/hyperlink" Target="https://onlinelibrary.wiley.com/doi/full/10.1111/isj.12193" TargetMode="External"/><Relationship Id="rId46" Type="http://schemas.openxmlformats.org/officeDocument/2006/relationships/image" Target="media/image13.png"/><Relationship Id="rId59" Type="http://schemas.openxmlformats.org/officeDocument/2006/relationships/header" Target="header4.xml"/><Relationship Id="rId67" Type="http://schemas.openxmlformats.org/officeDocument/2006/relationships/theme" Target="theme/theme1.xml"/><Relationship Id="rId20" Type="http://schemas.openxmlformats.org/officeDocument/2006/relationships/image" Target="media/image3.png"/><Relationship Id="rId41" Type="http://schemas.openxmlformats.org/officeDocument/2006/relationships/hyperlink" Target="https://onlinelibrary.wiley.com/authored-by/Melville/Nigel+P." TargetMode="External"/><Relationship Id="rId54" Type="http://schemas.openxmlformats.org/officeDocument/2006/relationships/hyperlink" Target="https://www.jstor.org/stable/26629645" TargetMode="External"/><Relationship Id="rId62" Type="http://schemas.openxmlformats.org/officeDocument/2006/relationships/footer" Target="footer5.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65FD19C-A169-43B1-BF94-A100879723BF}" type="doc">
      <dgm:prSet loTypeId="urn:microsoft.com/office/officeart/2005/8/layout/cycle8" loCatId="cycle" qsTypeId="urn:microsoft.com/office/officeart/2005/8/quickstyle/simple1" qsCatId="simple" csTypeId="urn:microsoft.com/office/officeart/2005/8/colors/accent1_2" csCatId="accent1" phldr="1"/>
      <dgm:spPr/>
    </dgm:pt>
    <dgm:pt modelId="{FE566D22-395A-4BA6-8B8A-46587AB91450}">
      <dgm:prSet phldrT="[文字]" custT="1"/>
      <dgm:spPr>
        <a:solidFill>
          <a:srgbClr val="E09F90"/>
        </a:solidFill>
      </dgm:spPr>
      <dgm:t>
        <a:bodyPr/>
        <a:lstStyle/>
        <a:p>
          <a:pPr algn="ctr">
            <a:buFont typeface="Wingdings" panose="05000000000000000000" pitchFamily="2" charset="2"/>
            <a:buChar char=""/>
          </a:pPr>
          <a:r>
            <a:rPr lang="zh-TW" sz="1200" b="1"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baseline="0">
            <a:solidFill>
              <a:sysClr val="windowText" lastClr="000000"/>
            </a:solidFill>
            <a:latin typeface="Times New Roman" panose="02020603050405020304" pitchFamily="18" charset="0"/>
            <a:ea typeface="標楷體" panose="03000509000000000000" pitchFamily="65" charset="-120"/>
          </a:endParaRPr>
        </a:p>
      </dgm:t>
    </dgm:pt>
    <dgm:pt modelId="{04138920-9879-43CA-AD74-D4F69E2EA436}" type="parTrans" cxnId="{ABC4BB47-B392-4897-8908-DD6C96A575AA}">
      <dgm:prSet/>
      <dgm:spPr/>
      <dgm:t>
        <a:bodyPr/>
        <a:lstStyle/>
        <a:p>
          <a:pPr algn="ctr"/>
          <a:endParaRPr lang="zh-TW" altLang="en-US"/>
        </a:p>
      </dgm:t>
    </dgm:pt>
    <dgm:pt modelId="{773FD6E8-1B1A-45B0-8FE6-4F381C22003D}" type="sibTrans" cxnId="{ABC4BB47-B392-4897-8908-DD6C96A575AA}">
      <dgm:prSet/>
      <dgm:spPr/>
      <dgm:t>
        <a:bodyPr/>
        <a:lstStyle/>
        <a:p>
          <a:pPr algn="ctr"/>
          <a:endParaRPr lang="zh-TW" altLang="en-US"/>
        </a:p>
      </dgm:t>
    </dgm:pt>
    <dgm:pt modelId="{6B024858-1247-44D1-B754-7F65EECAD1F3}">
      <dgm:prSet phldrT="[文字]" custT="1"/>
      <dgm:spPr>
        <a:solidFill>
          <a:srgbClr val="93C9FF"/>
        </a:solidFill>
      </dgm:spPr>
      <dgm:t>
        <a:bodyPr/>
        <a:lstStyle/>
        <a:p>
          <a:pPr algn="ctr">
            <a:buFont typeface="Wingdings" panose="05000000000000000000" pitchFamily="2" charset="2"/>
            <a:buChar char=""/>
          </a:pPr>
          <a:r>
            <a:rPr lang="zh-TW" sz="1200" b="1"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baseline="0">
            <a:solidFill>
              <a:sysClr val="windowText" lastClr="000000"/>
            </a:solidFill>
            <a:latin typeface="Times New Roman" panose="02020603050405020304" pitchFamily="18" charset="0"/>
            <a:ea typeface="標楷體" panose="03000509000000000000" pitchFamily="65" charset="-120"/>
          </a:endParaRPr>
        </a:p>
      </dgm:t>
    </dgm:pt>
    <dgm:pt modelId="{48DC8CB3-43AA-4D1D-B69B-3B40AAEF74FB}" type="parTrans" cxnId="{221E8521-9007-4FF7-B07E-32320E8EB6C0}">
      <dgm:prSet/>
      <dgm:spPr/>
      <dgm:t>
        <a:bodyPr/>
        <a:lstStyle/>
        <a:p>
          <a:pPr algn="ctr"/>
          <a:endParaRPr lang="zh-TW" altLang="en-US"/>
        </a:p>
      </dgm:t>
    </dgm:pt>
    <dgm:pt modelId="{570DE4F3-2804-4E57-A0E8-6D75D09CAFD6}" type="sibTrans" cxnId="{221E8521-9007-4FF7-B07E-32320E8EB6C0}">
      <dgm:prSet/>
      <dgm:spPr/>
      <dgm:t>
        <a:bodyPr/>
        <a:lstStyle/>
        <a:p>
          <a:pPr algn="ctr"/>
          <a:endParaRPr lang="zh-TW" altLang="en-US"/>
        </a:p>
      </dgm:t>
    </dgm:pt>
    <dgm:pt modelId="{EFDB8E45-87D3-4EBE-B8A8-B46C20D926F3}">
      <dgm:prSet phldrT="[文字]" custT="1"/>
      <dgm:spPr>
        <a:solidFill>
          <a:srgbClr val="74E6AA"/>
        </a:solidFill>
      </dgm:spPr>
      <dgm:t>
        <a:bodyPr/>
        <a:lstStyle/>
        <a:p>
          <a:pPr algn="ctr">
            <a:buFont typeface="Wingdings" panose="05000000000000000000" pitchFamily="2" charset="2"/>
            <a:buChar char=""/>
          </a:pPr>
          <a:r>
            <a:rPr lang="zh-TW" sz="1200" b="1"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baseline="0">
            <a:solidFill>
              <a:sysClr val="windowText" lastClr="000000"/>
            </a:solidFill>
            <a:latin typeface="Times New Roman" panose="02020603050405020304" pitchFamily="18" charset="0"/>
            <a:ea typeface="標楷體" panose="03000509000000000000" pitchFamily="65" charset="-120"/>
          </a:endParaRPr>
        </a:p>
      </dgm:t>
    </dgm:pt>
    <dgm:pt modelId="{60F76057-8DC1-4BE0-B179-B7C6B08DF8FA}" type="sibTrans" cxnId="{9C362F07-B62B-4E35-8FAA-DE9A7AD61D5C}">
      <dgm:prSet/>
      <dgm:spPr/>
      <dgm:t>
        <a:bodyPr/>
        <a:lstStyle/>
        <a:p>
          <a:pPr algn="ctr"/>
          <a:endParaRPr lang="zh-TW" altLang="en-US"/>
        </a:p>
      </dgm:t>
    </dgm:pt>
    <dgm:pt modelId="{DEF6547E-B0C6-4EF4-9CB7-1A6D326C3E7A}" type="parTrans" cxnId="{9C362F07-B62B-4E35-8FAA-DE9A7AD61D5C}">
      <dgm:prSet/>
      <dgm:spPr/>
      <dgm:t>
        <a:bodyPr/>
        <a:lstStyle/>
        <a:p>
          <a:pPr algn="ctr"/>
          <a:endParaRPr lang="zh-TW" altLang="en-US"/>
        </a:p>
      </dgm:t>
    </dgm:pt>
    <dgm:pt modelId="{81426642-408B-4386-A8F9-C3E2850EDA25}" type="pres">
      <dgm:prSet presAssocID="{665FD19C-A169-43B1-BF94-A100879723BF}" presName="compositeShape" presStyleCnt="0">
        <dgm:presLayoutVars>
          <dgm:chMax val="7"/>
          <dgm:dir/>
          <dgm:resizeHandles val="exact"/>
        </dgm:presLayoutVars>
      </dgm:prSet>
      <dgm:spPr/>
    </dgm:pt>
    <dgm:pt modelId="{77F49974-974D-4755-8791-A69C2C0A3371}" type="pres">
      <dgm:prSet presAssocID="{665FD19C-A169-43B1-BF94-A100879723BF}" presName="wedge1" presStyleLbl="node1" presStyleIdx="0" presStyleCnt="3"/>
      <dgm:spPr/>
    </dgm:pt>
    <dgm:pt modelId="{36781643-0A4C-45C4-B305-8224C82D443A}" type="pres">
      <dgm:prSet presAssocID="{665FD19C-A169-43B1-BF94-A100879723BF}" presName="dummy1a" presStyleCnt="0"/>
      <dgm:spPr/>
    </dgm:pt>
    <dgm:pt modelId="{91076B33-581C-454A-9DD8-60FCEF60B62B}" type="pres">
      <dgm:prSet presAssocID="{665FD19C-A169-43B1-BF94-A100879723BF}" presName="dummy1b" presStyleCnt="0"/>
      <dgm:spPr/>
    </dgm:pt>
    <dgm:pt modelId="{31170EFE-52F9-4022-B71F-B501B8039993}" type="pres">
      <dgm:prSet presAssocID="{665FD19C-A169-43B1-BF94-A100879723BF}" presName="wedge1Tx" presStyleLbl="node1" presStyleIdx="0" presStyleCnt="3">
        <dgm:presLayoutVars>
          <dgm:chMax val="0"/>
          <dgm:chPref val="0"/>
          <dgm:bulletEnabled val="1"/>
        </dgm:presLayoutVars>
      </dgm:prSet>
      <dgm:spPr/>
    </dgm:pt>
    <dgm:pt modelId="{133AE590-1C6A-43BD-A23C-D2CD0230D968}" type="pres">
      <dgm:prSet presAssocID="{665FD19C-A169-43B1-BF94-A100879723BF}" presName="wedge2" presStyleLbl="node1" presStyleIdx="1" presStyleCnt="3"/>
      <dgm:spPr/>
    </dgm:pt>
    <dgm:pt modelId="{3FBC9101-9513-4E05-820E-12B20EEEF807}" type="pres">
      <dgm:prSet presAssocID="{665FD19C-A169-43B1-BF94-A100879723BF}" presName="dummy2a" presStyleCnt="0"/>
      <dgm:spPr/>
    </dgm:pt>
    <dgm:pt modelId="{3F8AA20E-926D-4F49-9BB4-55136754D695}" type="pres">
      <dgm:prSet presAssocID="{665FD19C-A169-43B1-BF94-A100879723BF}" presName="dummy2b" presStyleCnt="0"/>
      <dgm:spPr/>
    </dgm:pt>
    <dgm:pt modelId="{EECD395E-D375-4A8C-8875-47CB6CCEB40B}" type="pres">
      <dgm:prSet presAssocID="{665FD19C-A169-43B1-BF94-A100879723BF}" presName="wedge2Tx" presStyleLbl="node1" presStyleIdx="1" presStyleCnt="3">
        <dgm:presLayoutVars>
          <dgm:chMax val="0"/>
          <dgm:chPref val="0"/>
          <dgm:bulletEnabled val="1"/>
        </dgm:presLayoutVars>
      </dgm:prSet>
      <dgm:spPr/>
    </dgm:pt>
    <dgm:pt modelId="{FD84EB6B-942A-4B40-B0F8-C044A551F219}" type="pres">
      <dgm:prSet presAssocID="{665FD19C-A169-43B1-BF94-A100879723BF}" presName="wedge3" presStyleLbl="node1" presStyleIdx="2" presStyleCnt="3"/>
      <dgm:spPr/>
    </dgm:pt>
    <dgm:pt modelId="{056C824E-AEB1-4F69-AF10-51DFF5D92860}" type="pres">
      <dgm:prSet presAssocID="{665FD19C-A169-43B1-BF94-A100879723BF}" presName="dummy3a" presStyleCnt="0"/>
      <dgm:spPr/>
    </dgm:pt>
    <dgm:pt modelId="{5589614E-1ACD-423D-BA73-52A03E9B0100}" type="pres">
      <dgm:prSet presAssocID="{665FD19C-A169-43B1-BF94-A100879723BF}" presName="dummy3b" presStyleCnt="0"/>
      <dgm:spPr/>
    </dgm:pt>
    <dgm:pt modelId="{1E1FD54A-9549-4B5E-9F4C-E168FD6922E1}" type="pres">
      <dgm:prSet presAssocID="{665FD19C-A169-43B1-BF94-A100879723BF}" presName="wedge3Tx" presStyleLbl="node1" presStyleIdx="2" presStyleCnt="3">
        <dgm:presLayoutVars>
          <dgm:chMax val="0"/>
          <dgm:chPref val="0"/>
          <dgm:bulletEnabled val="1"/>
        </dgm:presLayoutVars>
      </dgm:prSet>
      <dgm:spPr/>
    </dgm:pt>
    <dgm:pt modelId="{2DD703E7-77DF-4E6C-A1E0-AA090674CC58}" type="pres">
      <dgm:prSet presAssocID="{570DE4F3-2804-4E57-A0E8-6D75D09CAFD6}" presName="arrowWedge1" presStyleLbl="fgSibTrans2D1" presStyleIdx="0" presStyleCnt="3"/>
      <dgm:spPr/>
    </dgm:pt>
    <dgm:pt modelId="{CB190E0A-E995-40BF-AF53-48482E847CC7}" type="pres">
      <dgm:prSet presAssocID="{60F76057-8DC1-4BE0-B179-B7C6B08DF8FA}" presName="arrowWedge2" presStyleLbl="fgSibTrans2D1" presStyleIdx="1" presStyleCnt="3"/>
      <dgm:spPr/>
    </dgm:pt>
    <dgm:pt modelId="{97A4602F-6AA5-4B77-A91E-BDDD2D0803BE}" type="pres">
      <dgm:prSet presAssocID="{773FD6E8-1B1A-45B0-8FE6-4F381C22003D}" presName="arrowWedge3" presStyleLbl="fgSibTrans2D1" presStyleIdx="2" presStyleCnt="3"/>
      <dgm:spPr/>
    </dgm:pt>
  </dgm:ptLst>
  <dgm:cxnLst>
    <dgm:cxn modelId="{9C362F07-B62B-4E35-8FAA-DE9A7AD61D5C}" srcId="{665FD19C-A169-43B1-BF94-A100879723BF}" destId="{EFDB8E45-87D3-4EBE-B8A8-B46C20D926F3}" srcOrd="1" destOrd="0" parTransId="{DEF6547E-B0C6-4EF4-9CB7-1A6D326C3E7A}" sibTransId="{60F76057-8DC1-4BE0-B179-B7C6B08DF8FA}"/>
    <dgm:cxn modelId="{F2B2C708-5849-4985-9B1D-B08947AAFDCF}" type="presOf" srcId="{6B024858-1247-44D1-B754-7F65EECAD1F3}" destId="{31170EFE-52F9-4022-B71F-B501B8039993}" srcOrd="1" destOrd="0" presId="urn:microsoft.com/office/officeart/2005/8/layout/cycle8"/>
    <dgm:cxn modelId="{D730E016-EF19-4598-ADF0-EA632431CC3B}" type="presOf" srcId="{FE566D22-395A-4BA6-8B8A-46587AB91450}" destId="{1E1FD54A-9549-4B5E-9F4C-E168FD6922E1}" srcOrd="1" destOrd="0" presId="urn:microsoft.com/office/officeart/2005/8/layout/cycle8"/>
    <dgm:cxn modelId="{221E8521-9007-4FF7-B07E-32320E8EB6C0}" srcId="{665FD19C-A169-43B1-BF94-A100879723BF}" destId="{6B024858-1247-44D1-B754-7F65EECAD1F3}" srcOrd="0" destOrd="0" parTransId="{48DC8CB3-43AA-4D1D-B69B-3B40AAEF74FB}" sibTransId="{570DE4F3-2804-4E57-A0E8-6D75D09CAFD6}"/>
    <dgm:cxn modelId="{22F30E42-0488-4B88-BE21-7711A008E791}" type="presOf" srcId="{EFDB8E45-87D3-4EBE-B8A8-B46C20D926F3}" destId="{EECD395E-D375-4A8C-8875-47CB6CCEB40B}" srcOrd="1" destOrd="0" presId="urn:microsoft.com/office/officeart/2005/8/layout/cycle8"/>
    <dgm:cxn modelId="{ABC4BB47-B392-4897-8908-DD6C96A575AA}" srcId="{665FD19C-A169-43B1-BF94-A100879723BF}" destId="{FE566D22-395A-4BA6-8B8A-46587AB91450}" srcOrd="2" destOrd="0" parTransId="{04138920-9879-43CA-AD74-D4F69E2EA436}" sibTransId="{773FD6E8-1B1A-45B0-8FE6-4F381C22003D}"/>
    <dgm:cxn modelId="{9DF9117D-D4FE-48D5-963E-880536DE1CE1}" type="presOf" srcId="{FE566D22-395A-4BA6-8B8A-46587AB91450}" destId="{FD84EB6B-942A-4B40-B0F8-C044A551F219}" srcOrd="0" destOrd="0" presId="urn:microsoft.com/office/officeart/2005/8/layout/cycle8"/>
    <dgm:cxn modelId="{FE42A58B-86D0-43F1-900A-B5021C2A0008}" type="presOf" srcId="{665FD19C-A169-43B1-BF94-A100879723BF}" destId="{81426642-408B-4386-A8F9-C3E2850EDA25}" srcOrd="0" destOrd="0" presId="urn:microsoft.com/office/officeart/2005/8/layout/cycle8"/>
    <dgm:cxn modelId="{7F9FD8A3-D2DB-4330-B809-B0505C7757A8}" type="presOf" srcId="{EFDB8E45-87D3-4EBE-B8A8-B46C20D926F3}" destId="{133AE590-1C6A-43BD-A23C-D2CD0230D968}" srcOrd="0" destOrd="0" presId="urn:microsoft.com/office/officeart/2005/8/layout/cycle8"/>
    <dgm:cxn modelId="{841D8CF7-E840-46BF-9611-B6AB66F65E60}" type="presOf" srcId="{6B024858-1247-44D1-B754-7F65EECAD1F3}" destId="{77F49974-974D-4755-8791-A69C2C0A3371}" srcOrd="0" destOrd="0" presId="urn:microsoft.com/office/officeart/2005/8/layout/cycle8"/>
    <dgm:cxn modelId="{7AE8BEA0-0061-46D7-92F3-CC894B5BD035}" type="presParOf" srcId="{81426642-408B-4386-A8F9-C3E2850EDA25}" destId="{77F49974-974D-4755-8791-A69C2C0A3371}" srcOrd="0" destOrd="0" presId="urn:microsoft.com/office/officeart/2005/8/layout/cycle8"/>
    <dgm:cxn modelId="{C2CA045F-BA29-4556-8C26-FB2E8C1DDE6C}" type="presParOf" srcId="{81426642-408B-4386-A8F9-C3E2850EDA25}" destId="{36781643-0A4C-45C4-B305-8224C82D443A}" srcOrd="1" destOrd="0" presId="urn:microsoft.com/office/officeart/2005/8/layout/cycle8"/>
    <dgm:cxn modelId="{1FE09DF2-4E73-4D79-932B-E0103C3EDC79}" type="presParOf" srcId="{81426642-408B-4386-A8F9-C3E2850EDA25}" destId="{91076B33-581C-454A-9DD8-60FCEF60B62B}" srcOrd="2" destOrd="0" presId="urn:microsoft.com/office/officeart/2005/8/layout/cycle8"/>
    <dgm:cxn modelId="{A1E121AC-43E7-4D8E-80A8-C1B5D44B77E8}" type="presParOf" srcId="{81426642-408B-4386-A8F9-C3E2850EDA25}" destId="{31170EFE-52F9-4022-B71F-B501B8039993}" srcOrd="3" destOrd="0" presId="urn:microsoft.com/office/officeart/2005/8/layout/cycle8"/>
    <dgm:cxn modelId="{0E1B992B-EAB6-49B1-A01E-5DEFCAC95802}" type="presParOf" srcId="{81426642-408B-4386-A8F9-C3E2850EDA25}" destId="{133AE590-1C6A-43BD-A23C-D2CD0230D968}" srcOrd="4" destOrd="0" presId="urn:microsoft.com/office/officeart/2005/8/layout/cycle8"/>
    <dgm:cxn modelId="{B2C15435-415F-4B95-9FAD-89388BEF028E}" type="presParOf" srcId="{81426642-408B-4386-A8F9-C3E2850EDA25}" destId="{3FBC9101-9513-4E05-820E-12B20EEEF807}" srcOrd="5" destOrd="0" presId="urn:microsoft.com/office/officeart/2005/8/layout/cycle8"/>
    <dgm:cxn modelId="{3008CB20-75D2-4875-BAB8-EE63828B5788}" type="presParOf" srcId="{81426642-408B-4386-A8F9-C3E2850EDA25}" destId="{3F8AA20E-926D-4F49-9BB4-55136754D695}" srcOrd="6" destOrd="0" presId="urn:microsoft.com/office/officeart/2005/8/layout/cycle8"/>
    <dgm:cxn modelId="{7598B140-7900-448E-91DF-DBC53B42AC0A}" type="presParOf" srcId="{81426642-408B-4386-A8F9-C3E2850EDA25}" destId="{EECD395E-D375-4A8C-8875-47CB6CCEB40B}" srcOrd="7" destOrd="0" presId="urn:microsoft.com/office/officeart/2005/8/layout/cycle8"/>
    <dgm:cxn modelId="{7B13E049-BC01-409A-B269-6737BAE6F2B9}" type="presParOf" srcId="{81426642-408B-4386-A8F9-C3E2850EDA25}" destId="{FD84EB6B-942A-4B40-B0F8-C044A551F219}" srcOrd="8" destOrd="0" presId="urn:microsoft.com/office/officeart/2005/8/layout/cycle8"/>
    <dgm:cxn modelId="{BBFEC8DA-CE58-42A1-8ECC-34A985952861}" type="presParOf" srcId="{81426642-408B-4386-A8F9-C3E2850EDA25}" destId="{056C824E-AEB1-4F69-AF10-51DFF5D92860}" srcOrd="9" destOrd="0" presId="urn:microsoft.com/office/officeart/2005/8/layout/cycle8"/>
    <dgm:cxn modelId="{431D8EB1-8CC5-4465-A84C-E63862B468B7}" type="presParOf" srcId="{81426642-408B-4386-A8F9-C3E2850EDA25}" destId="{5589614E-1ACD-423D-BA73-52A03E9B0100}" srcOrd="10" destOrd="0" presId="urn:microsoft.com/office/officeart/2005/8/layout/cycle8"/>
    <dgm:cxn modelId="{92FD144D-8783-4B05-8013-93049B0A559C}" type="presParOf" srcId="{81426642-408B-4386-A8F9-C3E2850EDA25}" destId="{1E1FD54A-9549-4B5E-9F4C-E168FD6922E1}" srcOrd="11" destOrd="0" presId="urn:microsoft.com/office/officeart/2005/8/layout/cycle8"/>
    <dgm:cxn modelId="{E9DB7E05-0E47-431C-ADBD-6CADC182E645}" type="presParOf" srcId="{81426642-408B-4386-A8F9-C3E2850EDA25}" destId="{2DD703E7-77DF-4E6C-A1E0-AA090674CC58}" srcOrd="12" destOrd="0" presId="urn:microsoft.com/office/officeart/2005/8/layout/cycle8"/>
    <dgm:cxn modelId="{BB39DD18-632C-49AC-B3DD-69876D07AEBA}" type="presParOf" srcId="{81426642-408B-4386-A8F9-C3E2850EDA25}" destId="{CB190E0A-E995-40BF-AF53-48482E847CC7}" srcOrd="13" destOrd="0" presId="urn:microsoft.com/office/officeart/2005/8/layout/cycle8"/>
    <dgm:cxn modelId="{36523710-0F27-46AB-BDAB-0BAA90A85C52}" type="presParOf" srcId="{81426642-408B-4386-A8F9-C3E2850EDA25}" destId="{97A4602F-6AA5-4B77-A91E-BDDD2D0803BE}" srcOrd="14"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1"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F49974-974D-4755-8791-A69C2C0A3371}">
      <dsp:nvSpPr>
        <dsp:cNvPr id="0" name=""/>
        <dsp:cNvSpPr/>
      </dsp:nvSpPr>
      <dsp:spPr>
        <a:xfrm>
          <a:off x="935568" y="104921"/>
          <a:ext cx="1355902" cy="1355902"/>
        </a:xfrm>
        <a:prstGeom prst="pie">
          <a:avLst>
            <a:gd name="adj1" fmla="val 16200000"/>
            <a:gd name="adj2" fmla="val 1800000"/>
          </a:avLst>
        </a:prstGeom>
        <a:solidFill>
          <a:srgbClr val="93C9FF"/>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1" kern="1200"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kern="1200" baseline="0">
            <a:solidFill>
              <a:sysClr val="windowText" lastClr="000000"/>
            </a:solidFill>
            <a:latin typeface="Times New Roman" panose="02020603050405020304" pitchFamily="18" charset="0"/>
            <a:ea typeface="標楷體" panose="03000509000000000000" pitchFamily="65" charset="-120"/>
          </a:endParaRPr>
        </a:p>
      </dsp:txBody>
      <dsp:txXfrm>
        <a:off x="1650161" y="392243"/>
        <a:ext cx="484251" cy="403542"/>
      </dsp:txXfrm>
    </dsp:sp>
    <dsp:sp modelId="{133AE590-1C6A-43BD-A23C-D2CD0230D968}">
      <dsp:nvSpPr>
        <dsp:cNvPr id="0" name=""/>
        <dsp:cNvSpPr/>
      </dsp:nvSpPr>
      <dsp:spPr>
        <a:xfrm>
          <a:off x="907643" y="153346"/>
          <a:ext cx="1355902" cy="1355902"/>
        </a:xfrm>
        <a:prstGeom prst="pie">
          <a:avLst>
            <a:gd name="adj1" fmla="val 1800000"/>
            <a:gd name="adj2" fmla="val 9000000"/>
          </a:avLst>
        </a:prstGeom>
        <a:solidFill>
          <a:srgbClr val="74E6AA"/>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1" kern="1200"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kern="1200" baseline="0">
            <a:solidFill>
              <a:sysClr val="windowText" lastClr="000000"/>
            </a:solidFill>
            <a:latin typeface="Times New Roman" panose="02020603050405020304" pitchFamily="18" charset="0"/>
            <a:ea typeface="標楷體" panose="03000509000000000000" pitchFamily="65" charset="-120"/>
          </a:endParaRPr>
        </a:p>
      </dsp:txBody>
      <dsp:txXfrm>
        <a:off x="1230477" y="1033068"/>
        <a:ext cx="726376" cy="355117"/>
      </dsp:txXfrm>
    </dsp:sp>
    <dsp:sp modelId="{FD84EB6B-942A-4B40-B0F8-C044A551F219}">
      <dsp:nvSpPr>
        <dsp:cNvPr id="0" name=""/>
        <dsp:cNvSpPr/>
      </dsp:nvSpPr>
      <dsp:spPr>
        <a:xfrm>
          <a:off x="879718" y="104921"/>
          <a:ext cx="1355902" cy="1355902"/>
        </a:xfrm>
        <a:prstGeom prst="pie">
          <a:avLst>
            <a:gd name="adj1" fmla="val 9000000"/>
            <a:gd name="adj2" fmla="val 16200000"/>
          </a:avLst>
        </a:prstGeom>
        <a:solidFill>
          <a:srgbClr val="E09F90"/>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1" kern="1200"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kern="1200" baseline="0">
            <a:solidFill>
              <a:sysClr val="windowText" lastClr="000000"/>
            </a:solidFill>
            <a:latin typeface="Times New Roman" panose="02020603050405020304" pitchFamily="18" charset="0"/>
            <a:ea typeface="標楷體" panose="03000509000000000000" pitchFamily="65" charset="-120"/>
          </a:endParaRPr>
        </a:p>
      </dsp:txBody>
      <dsp:txXfrm>
        <a:off x="1036777" y="392243"/>
        <a:ext cx="484251" cy="403542"/>
      </dsp:txXfrm>
    </dsp:sp>
    <dsp:sp modelId="{2DD703E7-77DF-4E6C-A1E0-AA090674CC58}">
      <dsp:nvSpPr>
        <dsp:cNvPr id="0" name=""/>
        <dsp:cNvSpPr/>
      </dsp:nvSpPr>
      <dsp:spPr>
        <a:xfrm>
          <a:off x="851743" y="20984"/>
          <a:ext cx="1523776" cy="1523776"/>
        </a:xfrm>
        <a:prstGeom prst="circularArrow">
          <a:avLst>
            <a:gd name="adj1" fmla="val 5085"/>
            <a:gd name="adj2" fmla="val 327528"/>
            <a:gd name="adj3" fmla="val 1472472"/>
            <a:gd name="adj4" fmla="val 1619943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B190E0A-E995-40BF-AF53-48482E847CC7}">
      <dsp:nvSpPr>
        <dsp:cNvPr id="0" name=""/>
        <dsp:cNvSpPr/>
      </dsp:nvSpPr>
      <dsp:spPr>
        <a:xfrm>
          <a:off x="823706" y="69323"/>
          <a:ext cx="1523776" cy="1523776"/>
        </a:xfrm>
        <a:prstGeom prst="circularArrow">
          <a:avLst>
            <a:gd name="adj1" fmla="val 5085"/>
            <a:gd name="adj2" fmla="val 327528"/>
            <a:gd name="adj3" fmla="val 8671970"/>
            <a:gd name="adj4" fmla="val 180050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7A4602F-6AA5-4B77-A91E-BDDD2D0803BE}">
      <dsp:nvSpPr>
        <dsp:cNvPr id="0" name=""/>
        <dsp:cNvSpPr/>
      </dsp:nvSpPr>
      <dsp:spPr>
        <a:xfrm>
          <a:off x="795669" y="20984"/>
          <a:ext cx="1523776" cy="1523776"/>
        </a:xfrm>
        <a:prstGeom prst="circularArrow">
          <a:avLst>
            <a:gd name="adj1" fmla="val 5085"/>
            <a:gd name="adj2" fmla="val 327528"/>
            <a:gd name="adj3" fmla="val 15873039"/>
            <a:gd name="adj4" fmla="val 9000000"/>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solidFill>
          <a:schemeClr val="accent1">
            <a:alpha val="90000"/>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solidFill>
          <a:schemeClr val="accent1">
            <a:alpha val="90000"/>
            <a:hueOff val="0"/>
            <a:satOff val="0"/>
            <a:lumOff val="0"/>
            <a:alphaOff val="-13333"/>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solidFill>
          <a:schemeClr val="accent1">
            <a:alpha val="90000"/>
            <a:hueOff val="0"/>
            <a:satOff val="0"/>
            <a:lumOff val="0"/>
            <a:alphaOff val="-26667"/>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solidFill>
          <a:schemeClr val="accent1">
            <a:alpha val="90000"/>
            <a:hueOff val="0"/>
            <a:satOff val="0"/>
            <a:lumOff val="0"/>
            <a:alphaOff val="-4000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solidFill>
          <a:schemeClr val="accent1">
            <a:shade val="9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solidFill>
          <a:schemeClr val="accent1">
            <a:shade val="90000"/>
            <a:hueOff val="199761"/>
            <a:satOff val="-19400"/>
            <a:lumOff val="1634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solidFill>
          <a:schemeClr val="accent1">
            <a:shade val="90000"/>
            <a:hueOff val="399521"/>
            <a:satOff val="-38801"/>
            <a:lumOff val="32679"/>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solidFill>
          <a:schemeClr val="accent1">
            <a:shade val="90000"/>
            <a:hueOff val="599282"/>
            <a:satOff val="-58201"/>
            <a:lumOff val="49019"/>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9</TotalTime>
  <Pages>122</Pages>
  <Words>32845</Words>
  <Characters>187219</Characters>
  <Application>Microsoft Office Word</Application>
  <DocSecurity>0</DocSecurity>
  <Lines>1560</Lines>
  <Paragraphs>439</Paragraphs>
  <ScaleCrop>false</ScaleCrop>
  <Company/>
  <LinksUpToDate>false</LinksUpToDate>
  <CharactersWithSpaces>219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951</cp:revision>
  <cp:lastPrinted>2025-05-19T17:36:00Z</cp:lastPrinted>
  <dcterms:created xsi:type="dcterms:W3CDTF">2025-06-04T14:38:00Z</dcterms:created>
  <dcterms:modified xsi:type="dcterms:W3CDTF">2025-06-12T06:11:00Z</dcterms:modified>
</cp:coreProperties>
</file>